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53003D" w14:textId="77777777" w:rsidR="00471B17" w:rsidRPr="00F40034" w:rsidRDefault="00471B17" w:rsidP="00471B17">
      <w:pPr>
        <w:pStyle w:val="papertitle"/>
        <w:spacing w:before="100" w:beforeAutospacing="1" w:after="100" w:afterAutospacing="1"/>
        <w:rPr>
          <w:lang w:val="es-CO"/>
        </w:rPr>
      </w:pPr>
      <w:r w:rsidRPr="00F40034">
        <w:rPr>
          <w:lang w:val="es-CO"/>
        </w:rPr>
        <w:t xml:space="preserve">Documentación Proyecto </w:t>
      </w:r>
      <w:r>
        <w:rPr>
          <w:lang w:val="es-CO"/>
        </w:rPr>
        <w:t>2</w:t>
      </w:r>
      <w:r w:rsidRPr="00F40034">
        <w:rPr>
          <w:lang w:val="es-CO"/>
        </w:rPr>
        <w:t xml:space="preserve">- </w:t>
      </w:r>
      <w:r>
        <w:rPr>
          <w:lang w:val="es-CO"/>
        </w:rPr>
        <w:t>Firewall</w:t>
      </w:r>
      <w:r w:rsidRPr="00F40034">
        <w:rPr>
          <w:lang w:val="es-CO"/>
        </w:rPr>
        <w:t xml:space="preserve"> de red</w:t>
      </w:r>
    </w:p>
    <w:p w14:paraId="06AFE072" w14:textId="77777777" w:rsidR="00D7522C" w:rsidRPr="005F1787" w:rsidRDefault="00D7522C" w:rsidP="00CA4392">
      <w:pPr>
        <w:pStyle w:val="Author"/>
        <w:spacing w:before="100" w:beforeAutospacing="1" w:after="100" w:afterAutospacing="1" w:line="120" w:lineRule="auto"/>
        <w:rPr>
          <w:sz w:val="16"/>
          <w:szCs w:val="16"/>
          <w:lang w:val="es-CO"/>
        </w:rPr>
      </w:pPr>
    </w:p>
    <w:p w14:paraId="244227EB" w14:textId="77777777" w:rsidR="00D7522C" w:rsidRPr="005F1787" w:rsidRDefault="00D7522C" w:rsidP="00CA4392">
      <w:pPr>
        <w:pStyle w:val="Author"/>
        <w:spacing w:before="100" w:beforeAutospacing="1" w:after="100" w:afterAutospacing="1" w:line="120" w:lineRule="auto"/>
        <w:rPr>
          <w:sz w:val="16"/>
          <w:szCs w:val="16"/>
          <w:lang w:val="es-CO"/>
        </w:rPr>
        <w:sectPr w:rsidR="00D7522C" w:rsidRPr="005F1787" w:rsidSect="001A3B3D">
          <w:footerReference w:type="first" r:id="rId8"/>
          <w:pgSz w:w="12240" w:h="15840" w:code="1"/>
          <w:pgMar w:top="1080" w:right="893" w:bottom="1440" w:left="893" w:header="720" w:footer="720" w:gutter="0"/>
          <w:cols w:space="720"/>
          <w:titlePg/>
          <w:docGrid w:linePitch="360"/>
        </w:sectPr>
      </w:pPr>
    </w:p>
    <w:p w14:paraId="1902262F" w14:textId="53222630" w:rsidR="009303D9" w:rsidRPr="005F1787" w:rsidRDefault="001A3B3D" w:rsidP="0029354B">
      <w:pPr>
        <w:pStyle w:val="Author"/>
        <w:spacing w:before="100" w:beforeAutospacing="1"/>
        <w:rPr>
          <w:sz w:val="18"/>
          <w:szCs w:val="18"/>
          <w:lang w:val="es-CO"/>
        </w:rPr>
      </w:pPr>
      <w:r w:rsidRPr="005F1787">
        <w:rPr>
          <w:sz w:val="18"/>
          <w:szCs w:val="18"/>
          <w:lang w:val="es-CO"/>
        </w:rPr>
        <w:t>1</w:t>
      </w:r>
      <w:r w:rsidRPr="005F1787">
        <w:rPr>
          <w:sz w:val="18"/>
          <w:szCs w:val="18"/>
          <w:vertAlign w:val="superscript"/>
          <w:lang w:val="es-CO"/>
        </w:rPr>
        <w:t>st</w:t>
      </w:r>
      <w:r w:rsidRPr="005F1787">
        <w:rPr>
          <w:sz w:val="18"/>
          <w:szCs w:val="18"/>
          <w:lang w:val="es-CO"/>
        </w:rPr>
        <w:t xml:space="preserve"> </w:t>
      </w:r>
      <w:r w:rsidR="0028167B" w:rsidRPr="005F1787">
        <w:rPr>
          <w:sz w:val="18"/>
          <w:szCs w:val="18"/>
          <w:lang w:val="es-CO"/>
        </w:rPr>
        <w:t>Adr</w:t>
      </w:r>
      <w:r w:rsidR="00484946" w:rsidRPr="005F1787">
        <w:rPr>
          <w:sz w:val="18"/>
          <w:szCs w:val="18"/>
          <w:lang w:val="es-CO"/>
        </w:rPr>
        <w:t>ian Garcia</w:t>
      </w:r>
      <w:r w:rsidRPr="005F1787">
        <w:rPr>
          <w:sz w:val="18"/>
          <w:szCs w:val="18"/>
          <w:lang w:val="es-CO"/>
        </w:rPr>
        <w:t xml:space="preserve"> </w:t>
      </w:r>
      <w:r w:rsidRPr="005F1787">
        <w:rPr>
          <w:sz w:val="18"/>
          <w:szCs w:val="18"/>
          <w:lang w:val="es-CO"/>
        </w:rPr>
        <w:br/>
      </w:r>
      <w:r w:rsidR="00EB316F" w:rsidRPr="005F1787">
        <w:rPr>
          <w:i/>
          <w:sz w:val="18"/>
          <w:szCs w:val="18"/>
          <w:lang w:val="es-CO"/>
        </w:rPr>
        <w:t>Departamento</w:t>
      </w:r>
      <w:r w:rsidR="007679F1" w:rsidRPr="005F1787">
        <w:rPr>
          <w:i/>
          <w:sz w:val="18"/>
          <w:szCs w:val="18"/>
          <w:lang w:val="es-CO"/>
        </w:rPr>
        <w:t xml:space="preserve"> de Ingeniería de Sistemas</w:t>
      </w:r>
      <w:r w:rsidR="00D72D06" w:rsidRPr="005F1787">
        <w:rPr>
          <w:sz w:val="18"/>
          <w:szCs w:val="18"/>
          <w:lang w:val="es-CO"/>
        </w:rPr>
        <w:br/>
      </w:r>
      <w:r w:rsidR="009303D9" w:rsidRPr="005F1787">
        <w:rPr>
          <w:sz w:val="18"/>
          <w:szCs w:val="18"/>
          <w:lang w:val="es-CO"/>
        </w:rPr>
        <w:t xml:space="preserve"> </w:t>
      </w:r>
      <w:r w:rsidR="00EB316F" w:rsidRPr="005F1787">
        <w:rPr>
          <w:sz w:val="18"/>
          <w:szCs w:val="18"/>
          <w:lang w:val="es-CO"/>
        </w:rPr>
        <w:t>Pontificia Universidad Javeriana</w:t>
      </w:r>
      <w:r w:rsidRPr="005F1787">
        <w:rPr>
          <w:i/>
          <w:sz w:val="18"/>
          <w:szCs w:val="18"/>
          <w:lang w:val="es-CO"/>
        </w:rPr>
        <w:br/>
      </w:r>
      <w:r w:rsidR="00EB316F" w:rsidRPr="005F1787">
        <w:rPr>
          <w:sz w:val="18"/>
          <w:szCs w:val="18"/>
          <w:lang w:val="es-CO"/>
        </w:rPr>
        <w:t>Bogotá</w:t>
      </w:r>
      <w:r w:rsidR="009303D9" w:rsidRPr="005F1787">
        <w:rPr>
          <w:sz w:val="18"/>
          <w:szCs w:val="18"/>
          <w:lang w:val="es-CO"/>
        </w:rPr>
        <w:t>, Co</w:t>
      </w:r>
      <w:r w:rsidR="00EB316F" w:rsidRPr="005F1787">
        <w:rPr>
          <w:sz w:val="18"/>
          <w:szCs w:val="18"/>
          <w:lang w:val="es-CO"/>
        </w:rPr>
        <w:t>lombia</w:t>
      </w:r>
      <w:r w:rsidRPr="005F1787">
        <w:rPr>
          <w:sz w:val="18"/>
          <w:szCs w:val="18"/>
          <w:lang w:val="es-CO"/>
        </w:rPr>
        <w:br/>
      </w:r>
      <w:r w:rsidR="00C67395" w:rsidRPr="005F1787">
        <w:rPr>
          <w:sz w:val="18"/>
          <w:szCs w:val="18"/>
          <w:lang w:val="es-CO"/>
        </w:rPr>
        <w:t>adriangarcia</w:t>
      </w:r>
      <w:r w:rsidR="00EB316F" w:rsidRPr="005F1787">
        <w:rPr>
          <w:sz w:val="18"/>
          <w:szCs w:val="18"/>
          <w:lang w:val="es-CO"/>
        </w:rPr>
        <w:t>@javeriana.edu.co</w:t>
      </w:r>
    </w:p>
    <w:p w14:paraId="027F9B51" w14:textId="0813971B" w:rsidR="001A3B3D" w:rsidRPr="005F1787" w:rsidRDefault="001A3B3D" w:rsidP="0029354B">
      <w:pPr>
        <w:pStyle w:val="Author"/>
        <w:spacing w:before="100" w:beforeAutospacing="1"/>
        <w:rPr>
          <w:sz w:val="18"/>
          <w:szCs w:val="18"/>
          <w:lang w:val="es-CO"/>
        </w:rPr>
      </w:pPr>
      <w:r w:rsidRPr="005F1787">
        <w:rPr>
          <w:sz w:val="18"/>
          <w:szCs w:val="18"/>
          <w:lang w:val="es-CO"/>
        </w:rPr>
        <w:t>2</w:t>
      </w:r>
      <w:r w:rsidRPr="005F1787">
        <w:rPr>
          <w:sz w:val="18"/>
          <w:szCs w:val="18"/>
          <w:vertAlign w:val="superscript"/>
          <w:lang w:val="es-CO"/>
        </w:rPr>
        <w:t>nd</w:t>
      </w:r>
      <w:r w:rsidRPr="005F1787">
        <w:rPr>
          <w:sz w:val="18"/>
          <w:szCs w:val="18"/>
          <w:lang w:val="es-CO"/>
        </w:rPr>
        <w:t xml:space="preserve"> </w:t>
      </w:r>
      <w:r w:rsidR="00484946" w:rsidRPr="005F1787">
        <w:rPr>
          <w:sz w:val="18"/>
          <w:szCs w:val="18"/>
          <w:lang w:val="es-CO"/>
        </w:rPr>
        <w:t>Nicolás Miranda</w:t>
      </w:r>
      <w:r w:rsidRPr="005F1787">
        <w:rPr>
          <w:sz w:val="18"/>
          <w:szCs w:val="18"/>
          <w:lang w:val="es-CO"/>
        </w:rPr>
        <w:br/>
      </w:r>
      <w:r w:rsidR="004A3184" w:rsidRPr="005F1787">
        <w:rPr>
          <w:i/>
          <w:sz w:val="18"/>
          <w:szCs w:val="18"/>
          <w:lang w:val="es-CO"/>
        </w:rPr>
        <w:t>Departamento de Ingeniería de Sistemas</w:t>
      </w:r>
      <w:r w:rsidR="00C6479E" w:rsidRPr="005F1787">
        <w:rPr>
          <w:i/>
          <w:sz w:val="18"/>
          <w:szCs w:val="18"/>
          <w:lang w:val="es-CO"/>
        </w:rPr>
        <w:t xml:space="preserve">      </w:t>
      </w:r>
      <w:r w:rsidR="004A3184" w:rsidRPr="005F1787">
        <w:rPr>
          <w:sz w:val="18"/>
          <w:szCs w:val="18"/>
          <w:lang w:val="es-CO"/>
        </w:rPr>
        <w:br/>
      </w:r>
      <w:r w:rsidR="004A3184" w:rsidRPr="005F1787">
        <w:rPr>
          <w:sz w:val="18"/>
          <w:szCs w:val="18"/>
          <w:lang w:val="es-CO"/>
        </w:rPr>
        <w:t xml:space="preserve"> Pontificia Universidad Javeriana</w:t>
      </w:r>
      <w:r w:rsidR="004A3184" w:rsidRPr="005F1787">
        <w:rPr>
          <w:i/>
          <w:sz w:val="18"/>
          <w:szCs w:val="18"/>
          <w:lang w:val="es-CO"/>
        </w:rPr>
        <w:br/>
      </w:r>
      <w:r w:rsidR="004A3184" w:rsidRPr="005F1787">
        <w:rPr>
          <w:sz w:val="18"/>
          <w:szCs w:val="18"/>
          <w:lang w:val="es-CO"/>
        </w:rPr>
        <w:t>Bogotá, Colombia</w:t>
      </w:r>
      <w:r w:rsidRPr="005F1787">
        <w:rPr>
          <w:sz w:val="18"/>
          <w:szCs w:val="18"/>
          <w:lang w:val="es-CO"/>
        </w:rPr>
        <w:br/>
      </w:r>
      <w:r w:rsidR="004A3184" w:rsidRPr="005F1787">
        <w:rPr>
          <w:sz w:val="18"/>
          <w:szCs w:val="18"/>
          <w:lang w:val="es-CO"/>
        </w:rPr>
        <w:t>nicolasmiranda@javeriana.edu.co</w:t>
      </w:r>
    </w:p>
    <w:p w14:paraId="7476156A" w14:textId="1FE43A89" w:rsidR="001A3B3D" w:rsidRPr="005F1787" w:rsidRDefault="001A3B3D" w:rsidP="0029354B">
      <w:pPr>
        <w:pStyle w:val="Author"/>
        <w:spacing w:before="100" w:beforeAutospacing="1"/>
        <w:rPr>
          <w:sz w:val="18"/>
          <w:szCs w:val="18"/>
          <w:lang w:val="es-CO"/>
        </w:rPr>
      </w:pPr>
      <w:r w:rsidRPr="005F1787">
        <w:rPr>
          <w:sz w:val="18"/>
          <w:szCs w:val="18"/>
          <w:lang w:val="es-CO"/>
        </w:rPr>
        <w:t>3</w:t>
      </w:r>
      <w:r w:rsidRPr="005F1787">
        <w:rPr>
          <w:sz w:val="18"/>
          <w:szCs w:val="18"/>
          <w:vertAlign w:val="superscript"/>
          <w:lang w:val="es-CO"/>
        </w:rPr>
        <w:t>rd</w:t>
      </w:r>
      <w:r w:rsidRPr="005F1787">
        <w:rPr>
          <w:sz w:val="18"/>
          <w:szCs w:val="18"/>
          <w:lang w:val="es-CO"/>
        </w:rPr>
        <w:t xml:space="preserve"> </w:t>
      </w:r>
      <w:r w:rsidR="00484946" w:rsidRPr="005F1787">
        <w:rPr>
          <w:sz w:val="18"/>
          <w:szCs w:val="18"/>
          <w:lang w:val="es-CO"/>
        </w:rPr>
        <w:t>Miguel Romero</w:t>
      </w:r>
      <w:r w:rsidRPr="005F1787">
        <w:rPr>
          <w:sz w:val="18"/>
          <w:szCs w:val="18"/>
          <w:lang w:val="es-CO"/>
        </w:rPr>
        <w:br/>
      </w:r>
      <w:r w:rsidR="004A3184" w:rsidRPr="005F1787">
        <w:rPr>
          <w:i/>
          <w:sz w:val="18"/>
          <w:szCs w:val="18"/>
          <w:lang w:val="es-CO"/>
        </w:rPr>
        <w:t>Departamento de Ingeniería de Sistemas</w:t>
      </w:r>
      <w:r w:rsidR="004A3184" w:rsidRPr="005F1787">
        <w:rPr>
          <w:sz w:val="18"/>
          <w:szCs w:val="18"/>
          <w:lang w:val="es-CO"/>
        </w:rPr>
        <w:br/>
      </w:r>
      <w:r w:rsidR="004A3184" w:rsidRPr="005F1787">
        <w:rPr>
          <w:sz w:val="18"/>
          <w:szCs w:val="18"/>
          <w:lang w:val="es-CO"/>
        </w:rPr>
        <w:t xml:space="preserve"> Pontificia Universidad Javeriana</w:t>
      </w:r>
      <w:r w:rsidR="004A3184" w:rsidRPr="005F1787">
        <w:rPr>
          <w:i/>
          <w:sz w:val="18"/>
          <w:szCs w:val="18"/>
          <w:lang w:val="es-CO"/>
        </w:rPr>
        <w:br/>
      </w:r>
      <w:r w:rsidR="004A3184" w:rsidRPr="005F1787">
        <w:rPr>
          <w:sz w:val="18"/>
          <w:szCs w:val="18"/>
          <w:lang w:val="es-CO"/>
        </w:rPr>
        <w:t>Bogotá, Colombia</w:t>
      </w:r>
      <w:r w:rsidRPr="005F1787">
        <w:rPr>
          <w:sz w:val="18"/>
          <w:szCs w:val="18"/>
          <w:lang w:val="es-CO"/>
        </w:rPr>
        <w:br/>
      </w:r>
      <w:r w:rsidR="004A3184" w:rsidRPr="005F1787">
        <w:rPr>
          <w:sz w:val="18"/>
          <w:szCs w:val="18"/>
          <w:lang w:val="es-CO"/>
        </w:rPr>
        <w:t>miguel-romero@javeriana.edu.co</w:t>
      </w:r>
    </w:p>
    <w:p w14:paraId="1F844372" w14:textId="77777777" w:rsidR="00CE746B" w:rsidRDefault="00CE746B" w:rsidP="00F847A6">
      <w:pPr>
        <w:pStyle w:val="Author"/>
        <w:spacing w:before="100" w:beforeAutospacing="1"/>
        <w:rPr>
          <w:sz w:val="18"/>
          <w:szCs w:val="18"/>
          <w:lang w:val="es-CO"/>
        </w:rPr>
        <w:sectPr w:rsidR="00CE746B" w:rsidSect="00CE746B">
          <w:type w:val="continuous"/>
          <w:pgSz w:w="12240" w:h="15840" w:code="1"/>
          <w:pgMar w:top="1080" w:right="893" w:bottom="1440" w:left="893" w:header="720" w:footer="720" w:gutter="0"/>
          <w:cols w:num="3" w:space="216"/>
          <w:docGrid w:linePitch="360"/>
        </w:sectPr>
      </w:pPr>
    </w:p>
    <w:p w14:paraId="71207D0B" w14:textId="391E988D" w:rsidR="001A3B3D" w:rsidRPr="005F1787" w:rsidRDefault="001A3B3D" w:rsidP="00F847A6">
      <w:pPr>
        <w:pStyle w:val="Author"/>
        <w:spacing w:before="100" w:beforeAutospacing="1"/>
        <w:rPr>
          <w:sz w:val="16"/>
          <w:szCs w:val="16"/>
          <w:lang w:val="es-CO"/>
        </w:rPr>
        <w:sectPr w:rsidR="001A3B3D" w:rsidRPr="005F1787" w:rsidSect="00F847A6">
          <w:type w:val="continuous"/>
          <w:pgSz w:w="12240" w:h="15840" w:code="1"/>
          <w:pgMar w:top="1080" w:right="893" w:bottom="1440" w:left="893" w:header="720" w:footer="720" w:gutter="0"/>
          <w:cols w:num="4" w:space="216"/>
          <w:docGrid w:linePitch="360"/>
        </w:sectPr>
      </w:pPr>
      <w:r w:rsidRPr="005F1787">
        <w:rPr>
          <w:sz w:val="18"/>
          <w:szCs w:val="18"/>
          <w:lang w:val="es-CO"/>
        </w:rPr>
        <w:br/>
      </w:r>
      <w:r w:rsidRPr="005F1787">
        <w:rPr>
          <w:i/>
          <w:sz w:val="18"/>
          <w:szCs w:val="18"/>
          <w:lang w:val="es-CO"/>
        </w:rPr>
        <w:br/>
      </w:r>
      <w:r w:rsidRPr="005F1787">
        <w:rPr>
          <w:sz w:val="18"/>
          <w:szCs w:val="18"/>
          <w:lang w:val="es-CO"/>
        </w:rPr>
        <w:br/>
      </w:r>
    </w:p>
    <w:p w14:paraId="0669F161" w14:textId="77777777" w:rsidR="00CA4392" w:rsidRPr="005F1787" w:rsidRDefault="00CA4392" w:rsidP="00CA4392">
      <w:pPr>
        <w:pStyle w:val="Author"/>
        <w:spacing w:before="100" w:beforeAutospacing="1"/>
        <w:jc w:val="both"/>
        <w:rPr>
          <w:sz w:val="16"/>
          <w:szCs w:val="16"/>
          <w:lang w:val="es-CO"/>
        </w:rPr>
        <w:sectPr w:rsidR="00CA4392" w:rsidRPr="005F1787" w:rsidSect="00F847A6">
          <w:type w:val="continuous"/>
          <w:pgSz w:w="12240" w:h="15840" w:code="1"/>
          <w:pgMar w:top="1080" w:right="893" w:bottom="1440" w:left="893" w:header="720" w:footer="720" w:gutter="0"/>
          <w:cols w:num="4" w:space="216"/>
          <w:docGrid w:linePitch="360"/>
        </w:sectPr>
      </w:pPr>
    </w:p>
    <w:p w14:paraId="0ACA18CA" w14:textId="10C7AC06" w:rsidR="009303D9" w:rsidRDefault="00847ACD" w:rsidP="006B6B66">
      <w:pPr>
        <w:pStyle w:val="Heading1"/>
        <w:rPr>
          <w:lang w:val="es-CO"/>
        </w:rPr>
      </w:pPr>
      <w:r>
        <w:rPr>
          <w:lang w:val="es-CO"/>
        </w:rPr>
        <w:t>INTRODUCCIÓN</w:t>
      </w:r>
    </w:p>
    <w:p w14:paraId="5A29A8F5" w14:textId="36D5AF72" w:rsidR="00471B17" w:rsidRDefault="00471B17" w:rsidP="00471B17">
      <w:pPr>
        <w:pStyle w:val="BodyText"/>
        <w:rPr>
          <w:lang w:val="es-CO"/>
        </w:rPr>
      </w:pPr>
      <w:r>
        <w:rPr>
          <w:lang w:val="es-CO"/>
        </w:rPr>
        <w:t>En</w:t>
      </w:r>
      <w:r w:rsidRPr="00012ADB">
        <w:rPr>
          <w:lang w:val="es-CO"/>
        </w:rPr>
        <w:t xml:space="preserve"> este proyecto se desarroll</w:t>
      </w:r>
      <w:r>
        <w:rPr>
          <w:lang w:val="es-CO"/>
        </w:rPr>
        <w:t>ó</w:t>
      </w:r>
      <w:r w:rsidRPr="00012ADB">
        <w:rPr>
          <w:lang w:val="es-CO"/>
        </w:rPr>
        <w:t xml:space="preserve"> un </w:t>
      </w:r>
      <w:r>
        <w:rPr>
          <w:lang w:val="es-CO"/>
        </w:rPr>
        <w:t>firewall de red y d</w:t>
      </w:r>
      <w:r w:rsidRPr="00012ADB">
        <w:rPr>
          <w:lang w:val="es-CO"/>
        </w:rPr>
        <w:t>ependiendo de</w:t>
      </w:r>
      <w:r w:rsidR="00BF6E51">
        <w:rPr>
          <w:lang w:val="es-CO"/>
        </w:rPr>
        <w:t xml:space="preserve"> la dirección IP y/o </w:t>
      </w:r>
      <w:r w:rsidRPr="00012ADB">
        <w:rPr>
          <w:lang w:val="es-CO"/>
        </w:rPr>
        <w:t xml:space="preserve">protocolo, la aplicación </w:t>
      </w:r>
      <w:r>
        <w:rPr>
          <w:lang w:val="es-CO"/>
        </w:rPr>
        <w:t xml:space="preserve">bloqueará o permitirá la transferencia de los </w:t>
      </w:r>
      <w:r w:rsidR="00014B46">
        <w:rPr>
          <w:lang w:val="es-CO"/>
        </w:rPr>
        <w:t>paquetes</w:t>
      </w:r>
      <w:r>
        <w:rPr>
          <w:lang w:val="es-CO"/>
        </w:rPr>
        <w:t xml:space="preserve"> que sean recibidos</w:t>
      </w:r>
      <w:r w:rsidR="00D955D7">
        <w:rPr>
          <w:lang w:val="es-CO"/>
        </w:rPr>
        <w:t xml:space="preserve"> y cumplan</w:t>
      </w:r>
      <w:r w:rsidR="00BB3746">
        <w:rPr>
          <w:lang w:val="es-CO"/>
        </w:rPr>
        <w:t>/incumplan con alg</w:t>
      </w:r>
      <w:r w:rsidR="000F6D17">
        <w:rPr>
          <w:lang w:val="es-CO"/>
        </w:rPr>
        <w:t>una expresión usada como filtro</w:t>
      </w:r>
      <w:r>
        <w:rPr>
          <w:lang w:val="es-CO"/>
        </w:rPr>
        <w:t xml:space="preserve">. Para esto se hizo uso de la topología propuesta en el enunciado </w:t>
      </w:r>
      <w:r w:rsidR="00852D75">
        <w:rPr>
          <w:lang w:val="es-CO"/>
        </w:rPr>
        <w:t xml:space="preserve">proporcionado para la realización </w:t>
      </w:r>
      <w:r>
        <w:rPr>
          <w:lang w:val="es-CO"/>
        </w:rPr>
        <w:t>del proyecto.</w:t>
      </w:r>
    </w:p>
    <w:p w14:paraId="09952F82" w14:textId="6EFA036A" w:rsidR="00270E44" w:rsidRDefault="008B587D" w:rsidP="00471B17">
      <w:pPr>
        <w:pStyle w:val="BodyText"/>
        <w:rPr>
          <w:lang w:val="es-CO"/>
        </w:rPr>
      </w:pPr>
      <w:r>
        <w:rPr>
          <w:lang w:val="es-CO"/>
        </w:rPr>
        <w:t>Enseguida</w:t>
      </w:r>
      <w:r w:rsidR="00270E44">
        <w:rPr>
          <w:lang w:val="es-CO"/>
        </w:rPr>
        <w:t xml:space="preserve"> se describirá de manera det</w:t>
      </w:r>
      <w:r w:rsidR="003977E3">
        <w:rPr>
          <w:lang w:val="es-CO"/>
        </w:rPr>
        <w:t xml:space="preserve">allada los aspectos técnicos que se tuvieron en cuenta para el desarrollo del </w:t>
      </w:r>
      <w:r w:rsidR="00835262">
        <w:rPr>
          <w:lang w:val="es-CO"/>
        </w:rPr>
        <w:t xml:space="preserve">proyecto, </w:t>
      </w:r>
      <w:r w:rsidR="00EA4AD5">
        <w:rPr>
          <w:lang w:val="es-CO"/>
        </w:rPr>
        <w:t xml:space="preserve">nombrando el lenguaje de programación </w:t>
      </w:r>
      <w:r w:rsidR="000C44C1">
        <w:rPr>
          <w:lang w:val="es-CO"/>
        </w:rPr>
        <w:t>y librería</w:t>
      </w:r>
      <w:r w:rsidR="00EA4AD5">
        <w:rPr>
          <w:lang w:val="es-CO"/>
        </w:rPr>
        <w:t xml:space="preserve"> en el cu</w:t>
      </w:r>
      <w:r w:rsidR="000C44C1">
        <w:rPr>
          <w:lang w:val="es-CO"/>
        </w:rPr>
        <w:t>a</w:t>
      </w:r>
      <w:r w:rsidR="00EA4AD5">
        <w:rPr>
          <w:lang w:val="es-CO"/>
        </w:rPr>
        <w:t>l fue desarrollado</w:t>
      </w:r>
      <w:r w:rsidR="009D131A">
        <w:rPr>
          <w:lang w:val="es-CO"/>
        </w:rPr>
        <w:t xml:space="preserve"> el firewall</w:t>
      </w:r>
      <w:r w:rsidR="00EA4AD5">
        <w:rPr>
          <w:lang w:val="es-CO"/>
        </w:rPr>
        <w:t>, la lógica para la lectura de las reg</w:t>
      </w:r>
      <w:r w:rsidR="00030DD8">
        <w:rPr>
          <w:lang w:val="es-CO"/>
        </w:rPr>
        <w:t xml:space="preserve">las </w:t>
      </w:r>
      <w:r w:rsidR="009B26C3">
        <w:rPr>
          <w:lang w:val="es-CO"/>
        </w:rPr>
        <w:t>del firewall en el archivo plano</w:t>
      </w:r>
      <w:r w:rsidR="009D131A">
        <w:rPr>
          <w:lang w:val="es-CO"/>
        </w:rPr>
        <w:t>,</w:t>
      </w:r>
      <w:r w:rsidR="00A72779">
        <w:rPr>
          <w:lang w:val="es-CO"/>
        </w:rPr>
        <w:t xml:space="preserve"> las clases y métodos que se crearon</w:t>
      </w:r>
      <w:r w:rsidR="009B26C3">
        <w:rPr>
          <w:lang w:val="es-CO"/>
        </w:rPr>
        <w:t>.</w:t>
      </w:r>
      <w:r w:rsidR="001126DB">
        <w:rPr>
          <w:lang w:val="es-CO"/>
        </w:rPr>
        <w:t xml:space="preserve"> </w:t>
      </w:r>
      <w:r w:rsidR="00630E88">
        <w:rPr>
          <w:lang w:val="es-CO"/>
        </w:rPr>
        <w:t>Se</w:t>
      </w:r>
      <w:r w:rsidR="001126DB">
        <w:rPr>
          <w:lang w:val="es-CO"/>
        </w:rPr>
        <w:t xml:space="preserve"> </w:t>
      </w:r>
      <w:r w:rsidR="00FE07CF">
        <w:rPr>
          <w:lang w:val="es-CO"/>
        </w:rPr>
        <w:t>referencian los RFCs</w:t>
      </w:r>
      <w:r w:rsidR="00EE0B25">
        <w:rPr>
          <w:lang w:val="es-CO"/>
        </w:rPr>
        <w:t xml:space="preserve"> </w:t>
      </w:r>
      <w:r w:rsidR="00AA6BA2">
        <w:rPr>
          <w:lang w:val="es-CO"/>
        </w:rPr>
        <w:t>de los</w:t>
      </w:r>
      <w:r w:rsidR="00EE0B25">
        <w:rPr>
          <w:lang w:val="es-CO"/>
        </w:rPr>
        <w:t xml:space="preserve"> protocolos que se usaron en el </w:t>
      </w:r>
      <w:r w:rsidR="00AA6BA2">
        <w:rPr>
          <w:lang w:val="es-CO"/>
        </w:rPr>
        <w:t xml:space="preserve">proyecto, posteriormente, </w:t>
      </w:r>
      <w:r w:rsidR="00D4551A">
        <w:rPr>
          <w:lang w:val="es-CO"/>
        </w:rPr>
        <w:t xml:space="preserve">una reseña breve sobre la forma en que </w:t>
      </w:r>
      <w:r w:rsidR="008D2D62">
        <w:rPr>
          <w:lang w:val="es-CO"/>
        </w:rPr>
        <w:t>dos</w:t>
      </w:r>
      <w:r w:rsidR="00D4551A">
        <w:rPr>
          <w:lang w:val="es-CO"/>
        </w:rPr>
        <w:t xml:space="preserve"> </w:t>
      </w:r>
      <w:r w:rsidR="00225376">
        <w:rPr>
          <w:lang w:val="es-CO"/>
        </w:rPr>
        <w:t>firewalls</w:t>
      </w:r>
      <w:r w:rsidR="00D4551A">
        <w:rPr>
          <w:lang w:val="es-CO"/>
        </w:rPr>
        <w:t xml:space="preserve"> existentes bloquean el </w:t>
      </w:r>
      <w:r w:rsidR="006429E2">
        <w:rPr>
          <w:lang w:val="es-CO"/>
        </w:rPr>
        <w:t>tráfico</w:t>
      </w:r>
      <w:r w:rsidR="00D4551A">
        <w:rPr>
          <w:lang w:val="es-CO"/>
        </w:rPr>
        <w:t xml:space="preserve"> de la red y </w:t>
      </w:r>
      <w:r w:rsidR="006429E2">
        <w:rPr>
          <w:lang w:val="es-CO"/>
        </w:rPr>
        <w:t xml:space="preserve">el establecimiento de las reglas </w:t>
      </w:r>
      <w:r w:rsidR="008D2D62">
        <w:rPr>
          <w:lang w:val="es-CO"/>
        </w:rPr>
        <w:t>para estos</w:t>
      </w:r>
      <w:r w:rsidR="006429E2">
        <w:rPr>
          <w:lang w:val="es-CO"/>
        </w:rPr>
        <w:t>. Finalmente,</w:t>
      </w:r>
      <w:r w:rsidR="009D22F0">
        <w:rPr>
          <w:lang w:val="es-CO"/>
        </w:rPr>
        <w:t xml:space="preserve"> </w:t>
      </w:r>
      <w:r w:rsidR="00D779D9">
        <w:rPr>
          <w:lang w:val="es-CO"/>
        </w:rPr>
        <w:t xml:space="preserve">se </w:t>
      </w:r>
      <w:r w:rsidR="00626228">
        <w:rPr>
          <w:lang w:val="es-CO"/>
        </w:rPr>
        <w:t xml:space="preserve">muestran los escenarios de prueba </w:t>
      </w:r>
      <w:r w:rsidR="00B47A87">
        <w:rPr>
          <w:lang w:val="es-CO"/>
        </w:rPr>
        <w:t xml:space="preserve">en los que se </w:t>
      </w:r>
      <w:r w:rsidR="00225376">
        <w:rPr>
          <w:lang w:val="es-CO"/>
        </w:rPr>
        <w:t>realizaron las pruebas</w:t>
      </w:r>
      <w:r w:rsidR="00B47A87">
        <w:rPr>
          <w:lang w:val="es-CO"/>
        </w:rPr>
        <w:t xml:space="preserve"> </w:t>
      </w:r>
      <w:r w:rsidR="00225376">
        <w:rPr>
          <w:lang w:val="es-CO"/>
        </w:rPr>
        <w:t>d</w:t>
      </w:r>
      <w:r w:rsidR="00B47A87">
        <w:rPr>
          <w:lang w:val="es-CO"/>
        </w:rPr>
        <w:t xml:space="preserve">el </w:t>
      </w:r>
      <w:r w:rsidR="00225376">
        <w:rPr>
          <w:lang w:val="es-CO"/>
        </w:rPr>
        <w:t>firewall desarrollado</w:t>
      </w:r>
      <w:r w:rsidR="004E3285">
        <w:rPr>
          <w:lang w:val="es-CO"/>
        </w:rPr>
        <w:t>.</w:t>
      </w:r>
      <w:r w:rsidR="001126DB">
        <w:rPr>
          <w:lang w:val="es-CO"/>
        </w:rPr>
        <w:t xml:space="preserve"> </w:t>
      </w:r>
    </w:p>
    <w:p w14:paraId="2C31D2B7" w14:textId="42DF307A" w:rsidR="00B06EA5" w:rsidRPr="00847ACD" w:rsidRDefault="00847ACD" w:rsidP="00B06EA5">
      <w:pPr>
        <w:pStyle w:val="Heading1"/>
        <w:rPr>
          <w:lang w:val="es-CO"/>
        </w:rPr>
      </w:pPr>
      <w:r>
        <w:rPr>
          <w:lang w:val="es-CO"/>
        </w:rPr>
        <w:t>DESARROLLO</w:t>
      </w:r>
    </w:p>
    <w:p w14:paraId="6391338A" w14:textId="05F99767" w:rsidR="00CC34BC" w:rsidRDefault="00471B17" w:rsidP="005F6F68">
      <w:pPr>
        <w:pStyle w:val="BodyText"/>
        <w:rPr>
          <w:lang w:val="es-CO"/>
        </w:rPr>
      </w:pPr>
      <w:r w:rsidRPr="00012ADB">
        <w:rPr>
          <w:lang w:val="es-CO"/>
        </w:rPr>
        <w:t xml:space="preserve">Este proyecto fue desarrollado </w:t>
      </w:r>
      <w:r>
        <w:rPr>
          <w:lang w:val="es-CO"/>
        </w:rPr>
        <w:t xml:space="preserve">en el lenguaje Python con la versión 3.6. Para el desarrollo del firewall </w:t>
      </w:r>
      <w:r w:rsidR="00543ADD">
        <w:rPr>
          <w:lang w:val="es-CO"/>
        </w:rPr>
        <w:t>se utilizó</w:t>
      </w:r>
      <w:r>
        <w:rPr>
          <w:lang w:val="es-CO"/>
        </w:rPr>
        <w:t xml:space="preserve"> la librería </w:t>
      </w:r>
      <w:r w:rsidR="00945E8B" w:rsidRPr="00E16DE2">
        <w:rPr>
          <w:lang w:val="es-CO"/>
        </w:rPr>
        <w:t>P</w:t>
      </w:r>
      <w:r w:rsidRPr="00E16DE2">
        <w:rPr>
          <w:lang w:val="es-CO"/>
        </w:rPr>
        <w:t>ydivert</w:t>
      </w:r>
      <w:r w:rsidR="00252C05">
        <w:rPr>
          <w:lang w:val="es-CO"/>
        </w:rPr>
        <w:t xml:space="preserve"> </w:t>
      </w:r>
      <w:r w:rsidR="00252C05">
        <w:rPr>
          <w:lang w:val="es-CO"/>
        </w:rPr>
        <w:fldChar w:fldCharType="begin" w:fldLock="1"/>
      </w:r>
      <w:r w:rsidR="00BE6E11">
        <w:rPr>
          <w:lang w:val="es-CO"/>
        </w:rPr>
        <w:instrText>ADDIN CSL_CITATION {"citationItems":[{"id":"ITEM-1","itemData":{"URL":"https://github.com/ffalcinelli/pydivert","abstract":"A Python binding for WinDivert driver","accessed":{"date-parts":[["2018","11","22"]]},"author":[{"dropping-particle":"","family":"Falcinelli","given":"Fabio","non-dropping-particle":"","parse-names":false,"suffix":""}],"id":"ITEM-1","issued":{"date-parts":[["2018"]]},"title":"Pydivert API Reference","type":"webpage"},"uris":["http://www.mendeley.com/documents/?uuid=846a4a29-fb3e-437d-a9be-8922bb502f37"]}],"mendeley":{"formattedCitation":"[1]","plainTextFormattedCitation":"[1]","previouslyFormattedCitation":"[1]"},"properties":{"noteIndex":0},"schema":"https://github.com/citation-style-language/schema/raw/master/csl-citation.json"}</w:instrText>
      </w:r>
      <w:r w:rsidR="00252C05">
        <w:rPr>
          <w:lang w:val="es-CO"/>
        </w:rPr>
        <w:fldChar w:fldCharType="separate"/>
      </w:r>
      <w:r w:rsidR="00252C05" w:rsidRPr="00252C05">
        <w:rPr>
          <w:noProof/>
          <w:lang w:val="es-CO"/>
        </w:rPr>
        <w:t>[1]</w:t>
      </w:r>
      <w:r w:rsidR="00252C05">
        <w:rPr>
          <w:lang w:val="es-CO"/>
        </w:rPr>
        <w:fldChar w:fldCharType="end"/>
      </w:r>
      <w:r w:rsidR="00E6133D">
        <w:rPr>
          <w:lang w:val="es-CO"/>
        </w:rPr>
        <w:t>, basad</w:t>
      </w:r>
      <w:r w:rsidR="00FB7FCD">
        <w:rPr>
          <w:lang w:val="es-CO"/>
        </w:rPr>
        <w:t>a en la librería WinDivert</w:t>
      </w:r>
      <w:r>
        <w:rPr>
          <w:lang w:val="es-CO"/>
        </w:rPr>
        <w:t>, con la cual se puede</w:t>
      </w:r>
      <w:r w:rsidR="00F04626">
        <w:rPr>
          <w:lang w:val="es-CO"/>
        </w:rPr>
        <w:t>n</w:t>
      </w:r>
      <w:r>
        <w:rPr>
          <w:lang w:val="es-CO"/>
        </w:rPr>
        <w:t xml:space="preserve"> hacer capturas y modificaciones a los paquetes de red </w:t>
      </w:r>
      <w:r w:rsidR="002F48DF">
        <w:rPr>
          <w:lang w:val="es-CO"/>
        </w:rPr>
        <w:t>que se encuentra en la</w:t>
      </w:r>
      <w:r>
        <w:rPr>
          <w:lang w:val="es-CO"/>
        </w:rPr>
        <w:t xml:space="preserve"> </w:t>
      </w:r>
      <w:r w:rsidRPr="00E16DE2">
        <w:rPr>
          <w:lang w:val="es-CO"/>
        </w:rPr>
        <w:t>Windows</w:t>
      </w:r>
      <w:r w:rsidR="002F48DF" w:rsidRPr="00945E8B">
        <w:rPr>
          <w:i/>
          <w:lang w:val="es-CO"/>
        </w:rPr>
        <w:t xml:space="preserve"> </w:t>
      </w:r>
      <w:r w:rsidR="002F48DF" w:rsidRPr="009C34E6">
        <w:rPr>
          <w:lang w:val="es-CO"/>
        </w:rPr>
        <w:t>Network</w:t>
      </w:r>
      <w:r w:rsidR="002F48DF" w:rsidRPr="00945E8B">
        <w:rPr>
          <w:i/>
          <w:lang w:val="es-CO"/>
        </w:rPr>
        <w:t xml:space="preserve"> </w:t>
      </w:r>
      <w:r w:rsidR="002F48DF" w:rsidRPr="009C34E6">
        <w:rPr>
          <w:lang w:val="es-CO"/>
        </w:rPr>
        <w:t>Stack</w:t>
      </w:r>
      <w:r>
        <w:rPr>
          <w:lang w:val="es-CO"/>
        </w:rPr>
        <w:t xml:space="preserve">. Esta </w:t>
      </w:r>
      <w:r w:rsidR="006540A4">
        <w:rPr>
          <w:lang w:val="es-CO"/>
        </w:rPr>
        <w:t>librería</w:t>
      </w:r>
      <w:r>
        <w:rPr>
          <w:lang w:val="es-CO"/>
        </w:rPr>
        <w:t xml:space="preserve"> consta </w:t>
      </w:r>
      <w:r w:rsidR="000F5269">
        <w:rPr>
          <w:lang w:val="es-CO"/>
        </w:rPr>
        <w:t xml:space="preserve">principalmente </w:t>
      </w:r>
      <w:r>
        <w:rPr>
          <w:lang w:val="es-CO"/>
        </w:rPr>
        <w:t xml:space="preserve">de 2 clases que son: </w:t>
      </w:r>
      <w:r w:rsidRPr="00E16DE2">
        <w:rPr>
          <w:lang w:val="es-CO"/>
        </w:rPr>
        <w:t>WinDivert</w:t>
      </w:r>
      <w:r>
        <w:rPr>
          <w:lang w:val="es-CO"/>
        </w:rPr>
        <w:t xml:space="preserve"> y </w:t>
      </w:r>
      <w:r w:rsidRPr="00E16DE2">
        <w:rPr>
          <w:lang w:val="es-CO"/>
        </w:rPr>
        <w:t>Packet</w:t>
      </w:r>
      <w:r w:rsidR="009F217A">
        <w:rPr>
          <w:lang w:val="es-CO"/>
        </w:rPr>
        <w:t>, acorde con la documentación de Pydivert</w:t>
      </w:r>
      <w:r>
        <w:rPr>
          <w:lang w:val="es-CO"/>
        </w:rPr>
        <w:t xml:space="preserve">. </w:t>
      </w:r>
      <w:r w:rsidR="007355C7">
        <w:rPr>
          <w:lang w:val="es-CO"/>
        </w:rPr>
        <w:t>Mediante estas,</w:t>
      </w:r>
      <w:r>
        <w:rPr>
          <w:lang w:val="es-CO"/>
        </w:rPr>
        <w:t xml:space="preserve"> se </w:t>
      </w:r>
      <w:r w:rsidR="00C628E3">
        <w:rPr>
          <w:lang w:val="es-CO"/>
        </w:rPr>
        <w:t>realizó</w:t>
      </w:r>
      <w:r>
        <w:rPr>
          <w:lang w:val="es-CO"/>
        </w:rPr>
        <w:t xml:space="preserve"> todo el manejo de protocolos</w:t>
      </w:r>
      <w:r w:rsidR="005F6F68">
        <w:rPr>
          <w:lang w:val="es-CO"/>
        </w:rPr>
        <w:t xml:space="preserve"> </w:t>
      </w:r>
      <w:r w:rsidR="005F6F68" w:rsidRPr="009A3580">
        <w:rPr>
          <w:lang w:val="es-CO"/>
        </w:rPr>
        <w:t>IP</w:t>
      </w:r>
      <w:r>
        <w:rPr>
          <w:lang w:val="es-CO"/>
        </w:rPr>
        <w:t xml:space="preserve"> entre los que está</w:t>
      </w:r>
      <w:r w:rsidRPr="00012ADB">
        <w:rPr>
          <w:lang w:val="es-CO"/>
        </w:rPr>
        <w:t xml:space="preserve">n </w:t>
      </w:r>
      <w:r w:rsidRPr="009A3580">
        <w:rPr>
          <w:lang w:val="es-CO"/>
        </w:rPr>
        <w:t>ICMP, TCP, UDP</w:t>
      </w:r>
      <w:r w:rsidR="00A70163" w:rsidRPr="009A3580">
        <w:rPr>
          <w:lang w:val="es-CO"/>
        </w:rPr>
        <w:t xml:space="preserve"> y</w:t>
      </w:r>
      <w:r w:rsidRPr="009A3580">
        <w:rPr>
          <w:lang w:val="es-CO"/>
        </w:rPr>
        <w:t xml:space="preserve"> HTTP</w:t>
      </w:r>
      <w:r w:rsidR="00F55772">
        <w:rPr>
          <w:lang w:val="es-CO"/>
        </w:rPr>
        <w:t xml:space="preserve">, teniéndose como requisito </w:t>
      </w:r>
      <w:r w:rsidR="00D04163">
        <w:rPr>
          <w:lang w:val="es-CO"/>
        </w:rPr>
        <w:t>la activación</w:t>
      </w:r>
      <w:r w:rsidR="00F55772">
        <w:rPr>
          <w:lang w:val="es-CO"/>
        </w:rPr>
        <w:t xml:space="preserve"> de la característica IP </w:t>
      </w:r>
      <w:r w:rsidR="00AE4610">
        <w:rPr>
          <w:lang w:val="es-CO"/>
        </w:rPr>
        <w:t>F</w:t>
      </w:r>
      <w:r w:rsidR="00F55772">
        <w:rPr>
          <w:lang w:val="es-CO"/>
        </w:rPr>
        <w:t>orwarding</w:t>
      </w:r>
      <w:r w:rsidR="00D04163">
        <w:rPr>
          <w:lang w:val="es-CO"/>
        </w:rPr>
        <w:t xml:space="preserve"> en el equipo donde s</w:t>
      </w:r>
      <w:r w:rsidR="00C326E3">
        <w:rPr>
          <w:lang w:val="es-CO"/>
        </w:rPr>
        <w:t>e</w:t>
      </w:r>
      <w:r w:rsidR="00EF3C8A">
        <w:rPr>
          <w:lang w:val="es-CO"/>
        </w:rPr>
        <w:t xml:space="preserve"> va</w:t>
      </w:r>
      <w:r w:rsidR="001B15F2">
        <w:rPr>
          <w:lang w:val="es-CO"/>
        </w:rPr>
        <w:t xml:space="preserve"> a ejecutar </w:t>
      </w:r>
      <w:r w:rsidR="00383F8E">
        <w:rPr>
          <w:lang w:val="es-CO"/>
        </w:rPr>
        <w:t>la aplicación</w:t>
      </w:r>
      <w:r w:rsidR="0085651B">
        <w:rPr>
          <w:lang w:val="es-CO"/>
        </w:rPr>
        <w:t xml:space="preserve">, ya </w:t>
      </w:r>
      <w:r w:rsidR="00E95062">
        <w:rPr>
          <w:lang w:val="es-CO"/>
        </w:rPr>
        <w:t>que se usa la capa Network Forward para la</w:t>
      </w:r>
      <w:r w:rsidR="00737E79">
        <w:rPr>
          <w:lang w:val="es-CO"/>
        </w:rPr>
        <w:t xml:space="preserve"> captura de paquetes desde la Windows Network Stack.</w:t>
      </w:r>
    </w:p>
    <w:p w14:paraId="2760636A" w14:textId="661E6D55" w:rsidR="005F6F68" w:rsidRDefault="00C54CE6" w:rsidP="00CC34BC">
      <w:pPr>
        <w:pStyle w:val="BodyText"/>
        <w:ind w:firstLine="0"/>
        <w:rPr>
          <w:lang w:val="es-CO"/>
        </w:rPr>
      </w:pPr>
      <w:r>
        <w:rPr>
          <w:lang w:val="es-CO"/>
        </w:rPr>
        <w:tab/>
      </w:r>
      <w:r w:rsidR="00CC34BC">
        <w:rPr>
          <w:lang w:val="es-CO"/>
        </w:rPr>
        <w:t xml:space="preserve">El proyecto se elaboró </w:t>
      </w:r>
      <w:r w:rsidR="000F5BF7">
        <w:rPr>
          <w:lang w:val="es-CO"/>
        </w:rPr>
        <w:t xml:space="preserve">en 3 archivos: </w:t>
      </w:r>
      <w:r w:rsidR="002F01FE">
        <w:rPr>
          <w:lang w:val="es-CO"/>
        </w:rPr>
        <w:t xml:space="preserve">filterReader.py, </w:t>
      </w:r>
      <w:r w:rsidR="00702DE6">
        <w:rPr>
          <w:lang w:val="es-CO"/>
        </w:rPr>
        <w:t>firewall.py y principal.py</w:t>
      </w:r>
      <w:r w:rsidR="00A24DD2">
        <w:rPr>
          <w:lang w:val="es-CO"/>
        </w:rPr>
        <w:t>; donde se encuentran las clases</w:t>
      </w:r>
      <w:r w:rsidR="007C3E93">
        <w:rPr>
          <w:lang w:val="es-CO"/>
        </w:rPr>
        <w:t xml:space="preserve"> FilterReader, Firewall y Principal</w:t>
      </w:r>
      <w:r w:rsidR="00B85A0C">
        <w:rPr>
          <w:lang w:val="es-CO"/>
        </w:rPr>
        <w:t>, respectivamente.</w:t>
      </w:r>
      <w:r w:rsidR="000D2095">
        <w:rPr>
          <w:lang w:val="es-CO"/>
        </w:rPr>
        <w:t xml:space="preserve"> Estas 3 clases </w:t>
      </w:r>
      <w:r w:rsidR="00017B81">
        <w:rPr>
          <w:lang w:val="es-CO"/>
        </w:rPr>
        <w:t>son las que componen el proyecto</w:t>
      </w:r>
      <w:r w:rsidR="00E96AEF">
        <w:rPr>
          <w:lang w:val="es-CO"/>
        </w:rPr>
        <w:t>, las cuales se describen en la sección</w:t>
      </w:r>
      <w:r w:rsidR="00D82136">
        <w:rPr>
          <w:lang w:val="es-CO"/>
        </w:rPr>
        <w:t xml:space="preserve"> IV.</w:t>
      </w:r>
      <w:r w:rsidR="00471B17">
        <w:rPr>
          <w:lang w:val="es-CO"/>
        </w:rPr>
        <w:t xml:space="preserve"> </w:t>
      </w:r>
    </w:p>
    <w:p w14:paraId="6539A125" w14:textId="70AB4EF4" w:rsidR="000E3CF6" w:rsidRDefault="000E1BA3" w:rsidP="005F6F68">
      <w:pPr>
        <w:pStyle w:val="BodyText"/>
        <w:rPr>
          <w:lang w:val="es-CO"/>
        </w:rPr>
      </w:pPr>
      <w:r>
        <w:rPr>
          <w:lang w:val="es-CO"/>
        </w:rPr>
        <w:t>N</w:t>
      </w:r>
      <w:r w:rsidR="00455F60">
        <w:rPr>
          <w:lang w:val="es-CO"/>
        </w:rPr>
        <w:t>o</w:t>
      </w:r>
      <w:r>
        <w:rPr>
          <w:lang w:val="es-CO"/>
        </w:rPr>
        <w:t xml:space="preserve"> se </w:t>
      </w:r>
      <w:r w:rsidR="006167F1">
        <w:rPr>
          <w:lang w:val="es-CO"/>
        </w:rPr>
        <w:t>construyó interfaz gráfica</w:t>
      </w:r>
      <w:r w:rsidR="00F7518C">
        <w:rPr>
          <w:lang w:val="es-CO"/>
        </w:rPr>
        <w:t xml:space="preserve">, por lo que </w:t>
      </w:r>
      <w:r w:rsidR="00164B96">
        <w:rPr>
          <w:lang w:val="es-CO"/>
        </w:rPr>
        <w:t xml:space="preserve">para </w:t>
      </w:r>
      <w:r w:rsidR="00F7518C">
        <w:rPr>
          <w:lang w:val="es-CO"/>
        </w:rPr>
        <w:t xml:space="preserve">la </w:t>
      </w:r>
      <w:r w:rsidR="001E4DE9">
        <w:rPr>
          <w:lang w:val="es-CO"/>
        </w:rPr>
        <w:t xml:space="preserve">entrada de datos </w:t>
      </w:r>
      <w:r w:rsidR="009E1439">
        <w:rPr>
          <w:lang w:val="es-CO"/>
        </w:rPr>
        <w:t xml:space="preserve">se </w:t>
      </w:r>
      <w:r w:rsidR="00164B96">
        <w:rPr>
          <w:lang w:val="es-CO"/>
        </w:rPr>
        <w:t>usó</w:t>
      </w:r>
      <w:r w:rsidR="009E1439">
        <w:rPr>
          <w:lang w:val="es-CO"/>
        </w:rPr>
        <w:t xml:space="preserve"> la consola</w:t>
      </w:r>
      <w:r w:rsidR="000B0F28">
        <w:rPr>
          <w:lang w:val="es-CO"/>
        </w:rPr>
        <w:t xml:space="preserve"> del ambiente de Python </w:t>
      </w:r>
      <w:r w:rsidR="00D2155E">
        <w:rPr>
          <w:lang w:val="es-CO"/>
        </w:rPr>
        <w:t xml:space="preserve">para introducir </w:t>
      </w:r>
      <w:r w:rsidR="00394677">
        <w:rPr>
          <w:lang w:val="es-CO"/>
        </w:rPr>
        <w:t xml:space="preserve">el nombre del archivo </w:t>
      </w:r>
      <w:r w:rsidR="009A45E3">
        <w:rPr>
          <w:lang w:val="es-CO"/>
        </w:rPr>
        <w:t>con los datos</w:t>
      </w:r>
      <w:r w:rsidR="00765734">
        <w:rPr>
          <w:lang w:val="es-CO"/>
        </w:rPr>
        <w:t xml:space="preserve"> de filtrado de paquetes.</w:t>
      </w:r>
      <w:r w:rsidR="00460926">
        <w:rPr>
          <w:lang w:val="es-CO"/>
        </w:rPr>
        <w:t xml:space="preserve"> Este </w:t>
      </w:r>
      <w:r w:rsidR="00106E2A">
        <w:rPr>
          <w:lang w:val="es-CO"/>
        </w:rPr>
        <w:t>archivo</w:t>
      </w:r>
      <w:r w:rsidR="00460926">
        <w:rPr>
          <w:lang w:val="es-CO"/>
        </w:rPr>
        <w:t xml:space="preserve"> es leído </w:t>
      </w:r>
      <w:r w:rsidR="00976905">
        <w:rPr>
          <w:lang w:val="es-CO"/>
        </w:rPr>
        <w:t xml:space="preserve">con la función </w:t>
      </w:r>
      <w:r w:rsidR="0031109F">
        <w:rPr>
          <w:lang w:val="es-CO"/>
        </w:rPr>
        <w:t xml:space="preserve">readRules </w:t>
      </w:r>
      <w:r w:rsidR="00C125D7">
        <w:rPr>
          <w:lang w:val="es-CO"/>
        </w:rPr>
        <w:t>de la clase FileReader</w:t>
      </w:r>
      <w:r w:rsidR="00521DF6">
        <w:rPr>
          <w:lang w:val="es-CO"/>
        </w:rPr>
        <w:t xml:space="preserve"> y </w:t>
      </w:r>
      <w:r w:rsidR="009C30F4">
        <w:rPr>
          <w:lang w:val="es-CO"/>
        </w:rPr>
        <w:t>la expresión de filtro propuesta</w:t>
      </w:r>
      <w:r w:rsidR="00413E32">
        <w:rPr>
          <w:lang w:val="es-CO"/>
        </w:rPr>
        <w:t xml:space="preserve"> acorde con la estructura del </w:t>
      </w:r>
      <w:r w:rsidR="00413E32">
        <w:rPr>
          <w:lang w:val="es-CO"/>
        </w:rPr>
        <w:t>archivo (Fig. 1 y Fig. 2)</w:t>
      </w:r>
      <w:r w:rsidR="009C30F4">
        <w:rPr>
          <w:lang w:val="es-CO"/>
        </w:rPr>
        <w:t xml:space="preserve"> </w:t>
      </w:r>
      <w:r w:rsidR="005F443F">
        <w:rPr>
          <w:lang w:val="es-CO"/>
        </w:rPr>
        <w:t>es posteriormente validad</w:t>
      </w:r>
      <w:r w:rsidR="00C226C9">
        <w:rPr>
          <w:lang w:val="es-CO"/>
        </w:rPr>
        <w:t xml:space="preserve">a con la función </w:t>
      </w:r>
      <w:r w:rsidR="000A0164">
        <w:rPr>
          <w:lang w:val="es-CO"/>
        </w:rPr>
        <w:t>validateExpression de la clase Firewall</w:t>
      </w:r>
      <w:r w:rsidR="00413E32">
        <w:rPr>
          <w:lang w:val="es-CO"/>
        </w:rPr>
        <w:t xml:space="preserve">, acorde con las reglas </w:t>
      </w:r>
      <w:r w:rsidR="001D766C">
        <w:rPr>
          <w:lang w:val="es-CO"/>
        </w:rPr>
        <w:t>de lenguaje de filtrado de WinDivert</w:t>
      </w:r>
      <w:r w:rsidR="00AE4610">
        <w:rPr>
          <w:lang w:val="es-CO"/>
        </w:rPr>
        <w:t xml:space="preserve"> </w:t>
      </w:r>
      <w:r w:rsidR="00AE4610">
        <w:rPr>
          <w:lang w:val="es-CO"/>
        </w:rPr>
        <w:fldChar w:fldCharType="begin" w:fldLock="1"/>
      </w:r>
      <w:r w:rsidR="00AE4610">
        <w:rPr>
          <w:lang w:val="es-CO"/>
        </w:rPr>
        <w:instrText>ADDIN CSL_CITATION {"citationItems":[{"id":"ITEM-1","itemData":{"URL":"https://ffalcinelli.github.io/pydivert/","accessed":{"date-parts":[["2018","11","22"]]},"author":[{"dropping-particle":"","family":"WinDivert","given":"","non-dropping-particle":"","parse-names":false,"suffix":""}],"id":"ITEM-1","issued":{"date-parts":[["2018"]]},"title":"WinDivert 1.4: Windows Packet Divert","type":"webpage"},"uris":["http://www.mendeley.com/documents/?uuid=864598f5-e1b4-40c4-980d-3b932b037a29"]}],"mendeley":{"formattedCitation":"[2]","plainTextFormattedCitation":"[2]","previouslyFormattedCitation":"[2]"},"properties":{"noteIndex":0},"schema":"https://github.com/citation-style-language/schema/raw/master/csl-citation.json"}</w:instrText>
      </w:r>
      <w:r w:rsidR="00AE4610">
        <w:rPr>
          <w:lang w:val="es-CO"/>
        </w:rPr>
        <w:fldChar w:fldCharType="separate"/>
      </w:r>
      <w:r w:rsidR="00AE4610" w:rsidRPr="00AE4610">
        <w:rPr>
          <w:noProof/>
          <w:lang w:val="es-CO"/>
        </w:rPr>
        <w:t>[2]</w:t>
      </w:r>
      <w:r w:rsidR="00AE4610">
        <w:rPr>
          <w:lang w:val="es-CO"/>
        </w:rPr>
        <w:fldChar w:fldCharType="end"/>
      </w:r>
      <w:r w:rsidR="00AE4610">
        <w:rPr>
          <w:lang w:val="es-CO"/>
        </w:rPr>
        <w:t xml:space="preserve">, </w:t>
      </w:r>
      <w:r w:rsidR="009912D4">
        <w:rPr>
          <w:lang w:val="es-CO"/>
        </w:rPr>
        <w:t>librería en la cual se basa Pydivert</w:t>
      </w:r>
      <w:r w:rsidR="000A0164">
        <w:rPr>
          <w:lang w:val="es-CO"/>
        </w:rPr>
        <w:t>.</w:t>
      </w:r>
      <w:r w:rsidR="00043BFD">
        <w:rPr>
          <w:lang w:val="es-CO"/>
        </w:rPr>
        <w:t xml:space="preserve"> </w:t>
      </w:r>
    </w:p>
    <w:p w14:paraId="629F9918" w14:textId="77777777" w:rsidR="004A296A" w:rsidRDefault="004A296A" w:rsidP="005F6F68">
      <w:pPr>
        <w:pStyle w:val="BodyText"/>
        <w:rPr>
          <w:lang w:val="es-CO"/>
        </w:rPr>
      </w:pPr>
    </w:p>
    <w:p w14:paraId="72234AAA" w14:textId="262705FA" w:rsidR="000F10D1" w:rsidRPr="000F10D1" w:rsidRDefault="00C11205" w:rsidP="000F10D1">
      <w:pPr>
        <w:pStyle w:val="BodyText"/>
        <w:ind w:firstLine="0"/>
        <w:jc w:val="center"/>
        <w:rPr>
          <w:lang w:val="es-CO"/>
        </w:rPr>
      </w:pPr>
      <w:r>
        <w:rPr>
          <w:noProof/>
        </w:rPr>
        <w:drawing>
          <wp:inline distT="0" distB="0" distL="0" distR="0" wp14:anchorId="28086E3D" wp14:editId="73A06FB1">
            <wp:extent cx="1723089" cy="1403340"/>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43630" cy="1420069"/>
                    </a:xfrm>
                    <a:prstGeom prst="rect">
                      <a:avLst/>
                    </a:prstGeom>
                  </pic:spPr>
                </pic:pic>
              </a:graphicData>
            </a:graphic>
          </wp:inline>
        </w:drawing>
      </w:r>
    </w:p>
    <w:p w14:paraId="274DEFB0" w14:textId="67B56CEE" w:rsidR="00C90051" w:rsidRPr="00AF652C" w:rsidRDefault="00C90051" w:rsidP="00F81466">
      <w:pPr>
        <w:pStyle w:val="BodyText"/>
        <w:ind w:firstLine="0"/>
        <w:rPr>
          <w:lang w:val="es-CO"/>
        </w:rPr>
      </w:pPr>
      <w:r w:rsidRPr="00AF652C">
        <w:rPr>
          <w:b/>
          <w:lang w:val="es-CO"/>
        </w:rPr>
        <w:t>Figura 1.</w:t>
      </w:r>
      <w:r w:rsidRPr="00AF652C">
        <w:rPr>
          <w:lang w:val="es-CO"/>
        </w:rPr>
        <w:t xml:space="preserve"> Ejemplo de un archivo de entrada</w:t>
      </w:r>
      <w:r w:rsidR="00EE46D3" w:rsidRPr="00AF652C">
        <w:rPr>
          <w:lang w:val="es-CO"/>
        </w:rPr>
        <w:t>.</w:t>
      </w:r>
      <w:r w:rsidR="003B3CDA" w:rsidRPr="00AF652C">
        <w:rPr>
          <w:i/>
          <w:lang w:val="es-CO"/>
        </w:rPr>
        <w:t xml:space="preserve"> </w:t>
      </w:r>
      <w:r w:rsidR="00DB2DD2" w:rsidRPr="00AF652C">
        <w:rPr>
          <w:lang w:val="es-CO"/>
        </w:rPr>
        <w:t xml:space="preserve">Los archivos pueden estar escritos de dos maneras. </w:t>
      </w:r>
      <w:r w:rsidR="00BF6C18" w:rsidRPr="00AF652C">
        <w:rPr>
          <w:lang w:val="es-CO"/>
        </w:rPr>
        <w:t xml:space="preserve">Este caso corresponde a la </w:t>
      </w:r>
      <w:r w:rsidR="00F81466" w:rsidRPr="00AF652C">
        <w:rPr>
          <w:lang w:val="es-CO"/>
        </w:rPr>
        <w:t>primera manera</w:t>
      </w:r>
      <w:r w:rsidR="00BF6C18" w:rsidRPr="00AF652C">
        <w:rPr>
          <w:lang w:val="es-CO"/>
        </w:rPr>
        <w:t>, en la cual el archivo se distribuye de 3 secciones: la instrucción</w:t>
      </w:r>
      <w:r w:rsidR="00714DC3" w:rsidRPr="00AF652C">
        <w:rPr>
          <w:lang w:val="es-CO"/>
        </w:rPr>
        <w:t xml:space="preserve"> (</w:t>
      </w:r>
      <w:r w:rsidR="00C9470D" w:rsidRPr="00AF652C">
        <w:rPr>
          <w:lang w:val="es-CO"/>
        </w:rPr>
        <w:t>#Instruction</w:t>
      </w:r>
      <w:r w:rsidR="00714DC3" w:rsidRPr="00AF652C">
        <w:rPr>
          <w:lang w:val="es-CO"/>
        </w:rPr>
        <w:t>)</w:t>
      </w:r>
      <w:r w:rsidR="00BF6C18" w:rsidRPr="00AF652C">
        <w:rPr>
          <w:lang w:val="es-CO"/>
        </w:rPr>
        <w:t xml:space="preserve"> que indica si se debe </w:t>
      </w:r>
      <w:r w:rsidR="007A0AA6" w:rsidRPr="00AF652C">
        <w:rPr>
          <w:lang w:val="es-CO"/>
        </w:rPr>
        <w:t>aceptar</w:t>
      </w:r>
      <w:r w:rsidR="00714DC3" w:rsidRPr="00AF652C">
        <w:rPr>
          <w:lang w:val="es-CO"/>
        </w:rPr>
        <w:t xml:space="preserve"> (allow)</w:t>
      </w:r>
      <w:r w:rsidR="007A0AA6" w:rsidRPr="00AF652C">
        <w:rPr>
          <w:lang w:val="es-CO"/>
        </w:rPr>
        <w:t>, bloquear</w:t>
      </w:r>
      <w:r w:rsidR="00714DC3" w:rsidRPr="00AF652C">
        <w:rPr>
          <w:lang w:val="es-CO"/>
        </w:rPr>
        <w:t xml:space="preserve"> (block)</w:t>
      </w:r>
      <w:r w:rsidR="007A0AA6" w:rsidRPr="00AF652C">
        <w:rPr>
          <w:lang w:val="es-CO"/>
        </w:rPr>
        <w:t xml:space="preserve"> o bloquear todo el tráfico</w:t>
      </w:r>
      <w:r w:rsidR="00714DC3" w:rsidRPr="00AF652C">
        <w:rPr>
          <w:lang w:val="es-CO"/>
        </w:rPr>
        <w:t xml:space="preserve"> (block all)</w:t>
      </w:r>
      <w:r w:rsidR="00CC5E9E" w:rsidRPr="00AF652C">
        <w:rPr>
          <w:lang w:val="es-CO"/>
        </w:rPr>
        <w:t>; las direcciones IP</w:t>
      </w:r>
      <w:r w:rsidR="00C9470D" w:rsidRPr="00AF652C">
        <w:rPr>
          <w:lang w:val="es-CO"/>
        </w:rPr>
        <w:t xml:space="preserve"> (#IPs)</w:t>
      </w:r>
      <w:r w:rsidR="00CC5E9E" w:rsidRPr="00AF652C">
        <w:rPr>
          <w:lang w:val="es-CO"/>
        </w:rPr>
        <w:t xml:space="preserve"> por las cuales se debe filtrar especificando para cada una si es dirección fuente o destino</w:t>
      </w:r>
      <w:r w:rsidR="0052122A" w:rsidRPr="00AF652C">
        <w:rPr>
          <w:lang w:val="es-CO"/>
        </w:rPr>
        <w:t xml:space="preserve"> (separada la dirección de dicha especificación mediante Tab)</w:t>
      </w:r>
      <w:r w:rsidR="00CC5E9E" w:rsidRPr="00AF652C">
        <w:rPr>
          <w:lang w:val="es-CO"/>
        </w:rPr>
        <w:t xml:space="preserve">; </w:t>
      </w:r>
      <w:r w:rsidR="00054B3F" w:rsidRPr="00AF652C">
        <w:rPr>
          <w:lang w:val="es-CO"/>
        </w:rPr>
        <w:t>los protocolos</w:t>
      </w:r>
      <w:r w:rsidR="00C9470D" w:rsidRPr="00AF652C">
        <w:rPr>
          <w:lang w:val="es-CO"/>
        </w:rPr>
        <w:t xml:space="preserve"> (#Protocols)</w:t>
      </w:r>
      <w:r w:rsidR="00054B3F" w:rsidRPr="00AF652C">
        <w:rPr>
          <w:lang w:val="es-CO"/>
        </w:rPr>
        <w:t xml:space="preserve"> </w:t>
      </w:r>
      <w:r w:rsidR="00FF4CCA" w:rsidRPr="00AF652C">
        <w:rPr>
          <w:lang w:val="es-CO"/>
        </w:rPr>
        <w:t xml:space="preserve">de los paquetes que se van a filtrar </w:t>
      </w:r>
      <w:r w:rsidR="00531827" w:rsidRPr="00AF652C">
        <w:rPr>
          <w:lang w:val="es-CO"/>
        </w:rPr>
        <w:t xml:space="preserve">que opcionalmente pueden ir acompañados de la </w:t>
      </w:r>
      <w:r w:rsidR="009E3A88" w:rsidRPr="00AF652C">
        <w:rPr>
          <w:lang w:val="es-CO"/>
        </w:rPr>
        <w:t xml:space="preserve">una condición para </w:t>
      </w:r>
      <w:r w:rsidR="006720AF" w:rsidRPr="00AF652C">
        <w:rPr>
          <w:lang w:val="es-CO"/>
        </w:rPr>
        <w:t>especificar el puerto</w:t>
      </w:r>
      <w:r w:rsidR="00F81466" w:rsidRPr="00AF652C">
        <w:rPr>
          <w:lang w:val="es-CO"/>
        </w:rPr>
        <w:t xml:space="preserve"> fuente o destino</w:t>
      </w:r>
      <w:r w:rsidR="00443308" w:rsidRPr="00AF652C">
        <w:rPr>
          <w:lang w:val="es-CO"/>
        </w:rPr>
        <w:t xml:space="preserve"> (separada esta condición del protocolo mediante Tab)</w:t>
      </w:r>
      <w:r w:rsidR="00F81466" w:rsidRPr="00AF652C">
        <w:rPr>
          <w:lang w:val="es-CO"/>
        </w:rPr>
        <w:t>.</w:t>
      </w:r>
      <w:r w:rsidR="00D330C0" w:rsidRPr="00AF652C">
        <w:rPr>
          <w:lang w:val="es-CO"/>
        </w:rPr>
        <w:t xml:space="preserve"> La instrucción es obligatoria en todo caso</w:t>
      </w:r>
      <w:r w:rsidR="00B463A3" w:rsidRPr="00AF652C">
        <w:rPr>
          <w:lang w:val="es-CO"/>
        </w:rPr>
        <w:t xml:space="preserve">. Si la instrucción es </w:t>
      </w:r>
      <w:r w:rsidR="00C224A4" w:rsidRPr="00AF652C">
        <w:rPr>
          <w:lang w:val="es-CO"/>
        </w:rPr>
        <w:t>de bloquear todo el tráfico</w:t>
      </w:r>
      <w:r w:rsidR="00145583" w:rsidRPr="00AF652C">
        <w:rPr>
          <w:lang w:val="es-CO"/>
        </w:rPr>
        <w:t>, las secciones posteriores no</w:t>
      </w:r>
      <w:r w:rsidR="00AE75E7" w:rsidRPr="00AF652C">
        <w:rPr>
          <w:lang w:val="es-CO"/>
        </w:rPr>
        <w:t xml:space="preserve"> son necesarias y en caso de estar presentes no se tienen en cuenta. Si la instrucción es bloquear o aceptar se requiere al menos una de las dos secciones siguientes.</w:t>
      </w:r>
      <w:r w:rsidR="000A00B3" w:rsidRPr="00AF652C">
        <w:rPr>
          <w:lang w:val="es-CO"/>
        </w:rPr>
        <w:t xml:space="preserve"> La estructura general del archivo fue basada en </w:t>
      </w:r>
      <w:r w:rsidR="00EF1AE4" w:rsidRPr="00AF652C">
        <w:rPr>
          <w:lang w:val="es-CO"/>
        </w:rPr>
        <w:t xml:space="preserve">la estructura de archivos planos manejada </w:t>
      </w:r>
      <w:r w:rsidR="000E4375" w:rsidRPr="00AF652C">
        <w:rPr>
          <w:lang w:val="es-CO"/>
        </w:rPr>
        <w:t>en</w:t>
      </w:r>
      <w:r w:rsidR="00C9728E" w:rsidRPr="00AF652C">
        <w:rPr>
          <w:lang w:val="es-CO"/>
        </w:rPr>
        <w:t xml:space="preserve"> archivos de secuencias biológicas donde </w:t>
      </w:r>
      <w:r w:rsidR="00367599" w:rsidRPr="00AF652C">
        <w:rPr>
          <w:lang w:val="es-CO"/>
        </w:rPr>
        <w:t xml:space="preserve">los ítems/secciones son separados por el símbolo # y los atributos de cada </w:t>
      </w:r>
      <w:r w:rsidR="00C418B7" w:rsidRPr="00AF652C">
        <w:rPr>
          <w:lang w:val="es-CO"/>
        </w:rPr>
        <w:t>registro</w:t>
      </w:r>
      <w:r w:rsidR="00EE1C73" w:rsidRPr="00AF652C">
        <w:rPr>
          <w:lang w:val="es-CO"/>
        </w:rPr>
        <w:t xml:space="preserve"> por Tab.</w:t>
      </w:r>
    </w:p>
    <w:p w14:paraId="5C1A8790" w14:textId="77777777" w:rsidR="00B23352" w:rsidRDefault="00B23352" w:rsidP="00F81466">
      <w:pPr>
        <w:pStyle w:val="BodyText"/>
        <w:ind w:firstLine="0"/>
        <w:rPr>
          <w:sz w:val="18"/>
          <w:lang w:val="es-CO"/>
        </w:rPr>
      </w:pPr>
    </w:p>
    <w:p w14:paraId="222DD4E9" w14:textId="77777777" w:rsidR="00AF652C" w:rsidRDefault="00B23352" w:rsidP="008C5552">
      <w:pPr>
        <w:pStyle w:val="BodyText"/>
        <w:ind w:firstLine="0"/>
        <w:rPr>
          <w:b/>
          <w:lang w:val="es-CO"/>
        </w:rPr>
      </w:pPr>
      <w:r>
        <w:rPr>
          <w:noProof/>
        </w:rPr>
        <w:drawing>
          <wp:inline distT="0" distB="0" distL="0" distR="0" wp14:anchorId="70BDCD23" wp14:editId="23C5CE20">
            <wp:extent cx="3195955" cy="189865"/>
            <wp:effectExtent l="0" t="0" r="444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95955" cy="189865"/>
                    </a:xfrm>
                    <a:prstGeom prst="rect">
                      <a:avLst/>
                    </a:prstGeom>
                  </pic:spPr>
                </pic:pic>
              </a:graphicData>
            </a:graphic>
          </wp:inline>
        </w:drawing>
      </w:r>
    </w:p>
    <w:p w14:paraId="61DF5B5C" w14:textId="25149892" w:rsidR="008C5552" w:rsidRPr="004A296A" w:rsidRDefault="00EB59E6" w:rsidP="008C5552">
      <w:pPr>
        <w:pStyle w:val="BodyText"/>
        <w:ind w:firstLine="0"/>
        <w:rPr>
          <w:sz w:val="18"/>
          <w:szCs w:val="18"/>
          <w:lang w:val="es-CO"/>
        </w:rPr>
      </w:pPr>
      <w:r w:rsidRPr="004A296A">
        <w:rPr>
          <w:b/>
          <w:sz w:val="18"/>
          <w:szCs w:val="18"/>
          <w:lang w:val="es-CO"/>
        </w:rPr>
        <w:t>Figura 2.</w:t>
      </w:r>
      <w:r w:rsidRPr="004A296A">
        <w:rPr>
          <w:sz w:val="18"/>
          <w:szCs w:val="18"/>
          <w:lang w:val="es-CO"/>
        </w:rPr>
        <w:t xml:space="preserve"> Ejemplo de </w:t>
      </w:r>
      <w:r w:rsidR="001D17A0" w:rsidRPr="004A296A">
        <w:rPr>
          <w:sz w:val="18"/>
          <w:szCs w:val="18"/>
          <w:lang w:val="es-CO"/>
        </w:rPr>
        <w:t>otro</w:t>
      </w:r>
      <w:r w:rsidRPr="004A296A">
        <w:rPr>
          <w:sz w:val="18"/>
          <w:szCs w:val="18"/>
          <w:lang w:val="es-CO"/>
        </w:rPr>
        <w:t xml:space="preserve"> archivo de entrada.</w:t>
      </w:r>
      <w:r w:rsidR="00F74707" w:rsidRPr="004A296A">
        <w:rPr>
          <w:sz w:val="18"/>
          <w:szCs w:val="18"/>
          <w:lang w:val="es-CO"/>
        </w:rPr>
        <w:t xml:space="preserve"> </w:t>
      </w:r>
      <w:r w:rsidRPr="004A296A">
        <w:rPr>
          <w:sz w:val="18"/>
          <w:szCs w:val="18"/>
          <w:lang w:val="es-CO"/>
        </w:rPr>
        <w:t>Los archivos pueden estar escritos de dos maneras. Este caso corresponde a la segunda manera</w:t>
      </w:r>
      <w:r w:rsidR="00EF09B0" w:rsidRPr="004A296A">
        <w:rPr>
          <w:sz w:val="18"/>
          <w:szCs w:val="18"/>
          <w:lang w:val="es-CO"/>
        </w:rPr>
        <w:t xml:space="preserve">, en la cual el archivo </w:t>
      </w:r>
      <w:r w:rsidR="00980E43" w:rsidRPr="004A296A">
        <w:rPr>
          <w:sz w:val="18"/>
          <w:szCs w:val="18"/>
          <w:lang w:val="es-CO"/>
        </w:rPr>
        <w:t>consiste en</w:t>
      </w:r>
      <w:r w:rsidR="00EF09B0" w:rsidRPr="004A296A">
        <w:rPr>
          <w:sz w:val="18"/>
          <w:szCs w:val="18"/>
          <w:lang w:val="es-CO"/>
        </w:rPr>
        <w:t xml:space="preserve"> una única línea</w:t>
      </w:r>
      <w:r w:rsidR="004338E7" w:rsidRPr="004A296A">
        <w:rPr>
          <w:sz w:val="18"/>
          <w:szCs w:val="18"/>
          <w:lang w:val="es-CO"/>
        </w:rPr>
        <w:t xml:space="preserve"> </w:t>
      </w:r>
      <w:r w:rsidR="008A75D3" w:rsidRPr="004A296A">
        <w:rPr>
          <w:sz w:val="18"/>
          <w:szCs w:val="18"/>
          <w:lang w:val="es-CO"/>
        </w:rPr>
        <w:t>donde se indica primero la instrucción (allow, block o block all)</w:t>
      </w:r>
      <w:r w:rsidR="00B675F3" w:rsidRPr="004A296A">
        <w:rPr>
          <w:sz w:val="18"/>
          <w:szCs w:val="18"/>
          <w:lang w:val="es-CO"/>
        </w:rPr>
        <w:t xml:space="preserve"> y luego separado por Tab </w:t>
      </w:r>
      <w:r w:rsidR="00EA17B2" w:rsidRPr="004A296A">
        <w:rPr>
          <w:sz w:val="18"/>
          <w:szCs w:val="18"/>
          <w:lang w:val="es-CO"/>
        </w:rPr>
        <w:t>está escrita una expresión para realizar el filtrado.</w:t>
      </w:r>
      <w:r w:rsidR="000672B9" w:rsidRPr="004A296A">
        <w:rPr>
          <w:sz w:val="18"/>
          <w:szCs w:val="18"/>
          <w:lang w:val="es-CO"/>
        </w:rPr>
        <w:t xml:space="preserve"> Esto, en el caso de requerirse controles de tráfico más</w:t>
      </w:r>
      <w:r w:rsidR="00531A4F" w:rsidRPr="004A296A">
        <w:rPr>
          <w:sz w:val="18"/>
          <w:szCs w:val="18"/>
          <w:lang w:val="es-CO"/>
        </w:rPr>
        <w:t xml:space="preserve"> complejo</w:t>
      </w:r>
      <w:r w:rsidR="00605349" w:rsidRPr="004A296A">
        <w:rPr>
          <w:sz w:val="18"/>
          <w:szCs w:val="18"/>
          <w:lang w:val="es-CO"/>
        </w:rPr>
        <w:t>s</w:t>
      </w:r>
      <w:r w:rsidR="008C4F3D" w:rsidRPr="004A296A">
        <w:rPr>
          <w:sz w:val="18"/>
          <w:szCs w:val="18"/>
          <w:lang w:val="es-CO"/>
        </w:rPr>
        <w:t xml:space="preserve"> de lo que permitiría </w:t>
      </w:r>
      <w:r w:rsidR="004942D4" w:rsidRPr="004A296A">
        <w:rPr>
          <w:sz w:val="18"/>
          <w:szCs w:val="18"/>
          <w:lang w:val="es-CO"/>
        </w:rPr>
        <w:t>la escritura de un</w:t>
      </w:r>
      <w:r w:rsidR="00F30724" w:rsidRPr="004A296A">
        <w:rPr>
          <w:sz w:val="18"/>
          <w:szCs w:val="18"/>
          <w:lang w:val="es-CO"/>
        </w:rPr>
        <w:t xml:space="preserve"> archivo de la primera manera.</w:t>
      </w:r>
    </w:p>
    <w:p w14:paraId="350D34F7" w14:textId="7A84C74F" w:rsidR="00043BFD" w:rsidRDefault="00043BFD" w:rsidP="005F6F68">
      <w:pPr>
        <w:pStyle w:val="BodyText"/>
        <w:rPr>
          <w:lang w:val="es-CO"/>
        </w:rPr>
      </w:pPr>
      <w:r>
        <w:rPr>
          <w:lang w:val="es-CO"/>
        </w:rPr>
        <w:lastRenderedPageBreak/>
        <w:t xml:space="preserve">Una vez validada la expresión de filtro se comparan los paquetes </w:t>
      </w:r>
      <w:r w:rsidR="00F40C25">
        <w:rPr>
          <w:lang w:val="es-CO"/>
        </w:rPr>
        <w:t>capturados con esta y se determina si</w:t>
      </w:r>
      <w:r w:rsidR="002A2118">
        <w:rPr>
          <w:lang w:val="es-CO"/>
        </w:rPr>
        <w:t xml:space="preserve"> deben ser reenviados </w:t>
      </w:r>
      <w:r w:rsidR="00D868D7">
        <w:rPr>
          <w:lang w:val="es-CO"/>
        </w:rPr>
        <w:t>(</w:t>
      </w:r>
      <w:r w:rsidR="007B037C">
        <w:rPr>
          <w:lang w:val="es-CO"/>
        </w:rPr>
        <w:t>para el tráfico permitido</w:t>
      </w:r>
      <w:r w:rsidR="00D868D7">
        <w:rPr>
          <w:lang w:val="es-CO"/>
        </w:rPr>
        <w:t xml:space="preserve">) o </w:t>
      </w:r>
      <w:r w:rsidR="002D6E60">
        <w:rPr>
          <w:lang w:val="es-CO"/>
        </w:rPr>
        <w:t>retenidos (</w:t>
      </w:r>
      <w:r w:rsidR="007B037C">
        <w:rPr>
          <w:lang w:val="es-CO"/>
        </w:rPr>
        <w:t>para el tráfico bloqueado</w:t>
      </w:r>
      <w:r w:rsidR="002D6E60">
        <w:rPr>
          <w:lang w:val="es-CO"/>
        </w:rPr>
        <w:t>)</w:t>
      </w:r>
      <w:r w:rsidR="00E3037D">
        <w:rPr>
          <w:lang w:val="es-CO"/>
        </w:rPr>
        <w:t>, acorde con la instrucción</w:t>
      </w:r>
      <w:r w:rsidR="00B36617">
        <w:rPr>
          <w:lang w:val="es-CO"/>
        </w:rPr>
        <w:t xml:space="preserve"> especificada en el archivo de entrada.</w:t>
      </w:r>
      <w:r w:rsidR="00150E9A">
        <w:rPr>
          <w:lang w:val="es-CO"/>
        </w:rPr>
        <w:t xml:space="preserve"> </w:t>
      </w:r>
      <w:r w:rsidR="00BD6EE7">
        <w:rPr>
          <w:lang w:val="es-CO"/>
        </w:rPr>
        <w:t>Est</w:t>
      </w:r>
      <w:r w:rsidR="00B01A16">
        <w:rPr>
          <w:lang w:val="es-CO"/>
        </w:rPr>
        <w:t>e filtrado</w:t>
      </w:r>
      <w:r w:rsidR="00BD6EE7">
        <w:rPr>
          <w:lang w:val="es-CO"/>
        </w:rPr>
        <w:t xml:space="preserve"> </w:t>
      </w:r>
      <w:r w:rsidR="00164493">
        <w:rPr>
          <w:lang w:val="es-CO"/>
        </w:rPr>
        <w:t>es realizado</w:t>
      </w:r>
      <w:r w:rsidR="00BD6EE7">
        <w:rPr>
          <w:lang w:val="es-CO"/>
        </w:rPr>
        <w:t xml:space="preserve"> </w:t>
      </w:r>
      <w:r w:rsidR="00F81893">
        <w:rPr>
          <w:lang w:val="es-CO"/>
        </w:rPr>
        <w:t xml:space="preserve">en tiempo real </w:t>
      </w:r>
      <w:r w:rsidR="00BD6EE7">
        <w:rPr>
          <w:lang w:val="es-CO"/>
        </w:rPr>
        <w:t xml:space="preserve">para </w:t>
      </w:r>
      <w:r w:rsidR="00F81893">
        <w:rPr>
          <w:lang w:val="es-CO"/>
        </w:rPr>
        <w:t>to</w:t>
      </w:r>
      <w:r w:rsidR="00AD0C4E">
        <w:rPr>
          <w:lang w:val="es-CO"/>
        </w:rPr>
        <w:t>do el tráfico</w:t>
      </w:r>
      <w:r w:rsidR="00C04192">
        <w:rPr>
          <w:lang w:val="es-CO"/>
        </w:rPr>
        <w:t xml:space="preserve"> que pasa </w:t>
      </w:r>
      <w:r w:rsidR="0066163D">
        <w:rPr>
          <w:lang w:val="es-CO"/>
        </w:rPr>
        <w:t>por medio de la máquina donde el firewall está instalado</w:t>
      </w:r>
      <w:r w:rsidR="009C03E5">
        <w:rPr>
          <w:lang w:val="es-CO"/>
        </w:rPr>
        <w:t xml:space="preserve">, manteniéndose </w:t>
      </w:r>
      <w:r w:rsidR="00D136F1">
        <w:rPr>
          <w:lang w:val="es-CO"/>
        </w:rPr>
        <w:t>esta tarea</w:t>
      </w:r>
      <w:r w:rsidR="009C03E5">
        <w:rPr>
          <w:lang w:val="es-CO"/>
        </w:rPr>
        <w:t xml:space="preserve"> </w:t>
      </w:r>
      <w:r w:rsidR="00F513D9">
        <w:rPr>
          <w:lang w:val="es-CO"/>
        </w:rPr>
        <w:t xml:space="preserve">hasta </w:t>
      </w:r>
      <w:r w:rsidR="004948F1">
        <w:rPr>
          <w:lang w:val="es-CO"/>
        </w:rPr>
        <w:t xml:space="preserve">que se decida </w:t>
      </w:r>
      <w:r w:rsidR="00CE10AD">
        <w:rPr>
          <w:lang w:val="es-CO"/>
        </w:rPr>
        <w:t>finalizar</w:t>
      </w:r>
      <w:r w:rsidR="00D136F1">
        <w:rPr>
          <w:lang w:val="es-CO"/>
        </w:rPr>
        <w:t xml:space="preserve"> </w:t>
      </w:r>
      <w:r w:rsidR="00DB61AD">
        <w:rPr>
          <w:lang w:val="es-CO"/>
        </w:rPr>
        <w:t>la ejecución</w:t>
      </w:r>
      <w:r w:rsidR="00504019">
        <w:rPr>
          <w:lang w:val="es-CO"/>
        </w:rPr>
        <w:t xml:space="preserve"> del programa</w:t>
      </w:r>
      <w:r w:rsidR="00DB61AD">
        <w:rPr>
          <w:lang w:val="es-CO"/>
        </w:rPr>
        <w:t>.</w:t>
      </w:r>
    </w:p>
    <w:p w14:paraId="5556063C" w14:textId="638176CE" w:rsidR="00D00A40" w:rsidRPr="005F6F68" w:rsidRDefault="00D00A40" w:rsidP="005F6F68">
      <w:pPr>
        <w:pStyle w:val="BodyText"/>
        <w:rPr>
          <w:lang w:val="es-CO"/>
        </w:rPr>
      </w:pPr>
      <w:r>
        <w:rPr>
          <w:lang w:val="es-CO"/>
        </w:rPr>
        <w:t xml:space="preserve">Para el desarrollo de estas reglas </w:t>
      </w:r>
      <w:r w:rsidR="00B7058C">
        <w:rPr>
          <w:lang w:val="es-CO"/>
        </w:rPr>
        <w:t>se usó como marco conceptual base el establecimiento de</w:t>
      </w:r>
      <w:r>
        <w:rPr>
          <w:lang w:val="es-CO"/>
        </w:rPr>
        <w:t xml:space="preserve"> las reglas de </w:t>
      </w:r>
      <w:r w:rsidR="009B77AF">
        <w:rPr>
          <w:lang w:val="es-CO"/>
        </w:rPr>
        <w:t xml:space="preserve">entrada y </w:t>
      </w:r>
      <w:r>
        <w:rPr>
          <w:lang w:val="es-CO"/>
        </w:rPr>
        <w:t>salida que utiliza Windows</w:t>
      </w:r>
      <w:r w:rsidR="00C24F33">
        <w:rPr>
          <w:lang w:val="es-CO"/>
        </w:rPr>
        <w:t xml:space="preserve"> Defender Firewall</w:t>
      </w:r>
      <w:r>
        <w:rPr>
          <w:lang w:val="es-CO"/>
        </w:rPr>
        <w:t>.</w:t>
      </w:r>
    </w:p>
    <w:p w14:paraId="3760100F" w14:textId="11AE99CB" w:rsidR="006E5BB6" w:rsidRPr="006E5BB6" w:rsidRDefault="00CE7263" w:rsidP="006E5BB6">
      <w:pPr>
        <w:pStyle w:val="Heading1"/>
        <w:rPr>
          <w:lang w:val="es-CO"/>
        </w:rPr>
      </w:pPr>
      <w:r>
        <w:rPr>
          <w:lang w:val="es-CO"/>
        </w:rPr>
        <w:t>DES</w:t>
      </w:r>
      <w:r w:rsidR="008A228B">
        <w:rPr>
          <w:lang w:val="es-CO"/>
        </w:rPr>
        <w:t>CRIPCIÓN RFCs</w:t>
      </w:r>
    </w:p>
    <w:p w14:paraId="5776F515" w14:textId="6FEDD7A0" w:rsidR="00775014" w:rsidRDefault="00E0716A" w:rsidP="00B22728">
      <w:pPr>
        <w:pStyle w:val="Heading2"/>
        <w:rPr>
          <w:lang w:val="es-CO"/>
        </w:rPr>
      </w:pPr>
      <w:r>
        <w:rPr>
          <w:lang w:val="es-CO"/>
        </w:rPr>
        <w:t>RFC 791</w:t>
      </w:r>
    </w:p>
    <w:p w14:paraId="54B8C4E2" w14:textId="56343748" w:rsidR="00335860" w:rsidRDefault="00341DB1" w:rsidP="00335860">
      <w:pPr>
        <w:ind w:firstLine="288"/>
        <w:jc w:val="both"/>
        <w:rPr>
          <w:lang w:val="es-CO"/>
        </w:rPr>
      </w:pPr>
      <w:r>
        <w:rPr>
          <w:lang w:val="es-CO"/>
        </w:rPr>
        <w:t>En este documento se describe el Protocolo de Internet (</w:t>
      </w:r>
      <w:r w:rsidRPr="00045AAC">
        <w:rPr>
          <w:lang w:val="es-CO"/>
        </w:rPr>
        <w:t>IP</w:t>
      </w:r>
      <w:r>
        <w:rPr>
          <w:lang w:val="es-CO"/>
        </w:rPr>
        <w:t>)</w:t>
      </w:r>
      <w:r w:rsidR="00E7392A">
        <w:rPr>
          <w:lang w:val="es-CO"/>
        </w:rPr>
        <w:t xml:space="preserve"> el cual cumple la función de transmitir datos mediante</w:t>
      </w:r>
      <w:r w:rsidR="008D78B2">
        <w:rPr>
          <w:lang w:val="es-CO"/>
        </w:rPr>
        <w:t xml:space="preserve"> un protocolo no orientado a conexión, </w:t>
      </w:r>
      <w:r w:rsidR="004647AE">
        <w:rPr>
          <w:lang w:val="es-CO"/>
        </w:rPr>
        <w:t>permite enviar información a cualquier red</w:t>
      </w:r>
      <w:r w:rsidR="00B529E3">
        <w:rPr>
          <w:lang w:val="es-CO"/>
        </w:rPr>
        <w:t xml:space="preserve"> y su función principal es la del enrutamiento. Para este proyecto</w:t>
      </w:r>
      <w:r w:rsidR="004647AE">
        <w:rPr>
          <w:lang w:val="es-CO"/>
        </w:rPr>
        <w:t xml:space="preserve">, </w:t>
      </w:r>
      <w:r w:rsidR="003209E7">
        <w:rPr>
          <w:lang w:val="es-CO"/>
        </w:rPr>
        <w:t xml:space="preserve">se </w:t>
      </w:r>
      <w:r w:rsidR="00045AAC">
        <w:rPr>
          <w:lang w:val="es-CO"/>
        </w:rPr>
        <w:t>probaron</w:t>
      </w:r>
      <w:r w:rsidR="003F41C4">
        <w:rPr>
          <w:lang w:val="es-CO"/>
        </w:rPr>
        <w:t xml:space="preserve"> </w:t>
      </w:r>
      <w:r w:rsidR="00EC0FF0">
        <w:rPr>
          <w:lang w:val="es-CO"/>
        </w:rPr>
        <w:t xml:space="preserve">los diferentes protocolos que </w:t>
      </w:r>
      <w:r w:rsidR="00152163">
        <w:rPr>
          <w:lang w:val="es-CO"/>
        </w:rPr>
        <w:t xml:space="preserve">están </w:t>
      </w:r>
      <w:r w:rsidR="001D076E">
        <w:rPr>
          <w:lang w:val="es-CO"/>
        </w:rPr>
        <w:t>en las capas superiores a este (</w:t>
      </w:r>
      <w:r w:rsidR="001D076E" w:rsidRPr="00045AAC">
        <w:rPr>
          <w:lang w:val="es-CO"/>
        </w:rPr>
        <w:t>TCP</w:t>
      </w:r>
      <w:r w:rsidR="001D076E">
        <w:rPr>
          <w:i/>
          <w:lang w:val="es-CO"/>
        </w:rPr>
        <w:t xml:space="preserve">, </w:t>
      </w:r>
      <w:r w:rsidR="001D076E" w:rsidRPr="00045AAC">
        <w:rPr>
          <w:lang w:val="es-CO"/>
        </w:rPr>
        <w:t>UDP</w:t>
      </w:r>
      <w:r w:rsidR="00152163">
        <w:rPr>
          <w:i/>
          <w:lang w:val="es-CO"/>
        </w:rPr>
        <w:t xml:space="preserve"> </w:t>
      </w:r>
      <w:r w:rsidR="003209E7">
        <w:rPr>
          <w:lang w:val="es-CO"/>
        </w:rPr>
        <w:t xml:space="preserve">y el </w:t>
      </w:r>
      <w:r w:rsidR="00045AAC">
        <w:rPr>
          <w:lang w:val="es-CO"/>
        </w:rPr>
        <w:t>ICMP)</w:t>
      </w:r>
      <w:r w:rsidR="00BD0CA5">
        <w:rPr>
          <w:lang w:val="es-CO"/>
        </w:rPr>
        <w:t xml:space="preserve"> </w:t>
      </w:r>
      <w:r w:rsidR="00C0010A">
        <w:rPr>
          <w:lang w:val="es-CO"/>
        </w:rPr>
        <w:fldChar w:fldCharType="begin" w:fldLock="1"/>
      </w:r>
      <w:r w:rsidR="00AE4610">
        <w:rPr>
          <w:lang w:val="es-CO"/>
        </w:rPr>
        <w:instrText>ADDIN CSL_CITATION {"citationItems":[{"id":"ITEM-1","itemData":{"URL":"https://tools.ietf.org/html/rfc791","abstract":"This document specifies the DoD Standard Internet Protocol. This document is based on six earlier editions of the ARPA Internet Protocol Specification, and the present text draws heavily from them","accessed":{"date-parts":[["2018","11","22"]]},"author":[{"dropping-particle":"","family":"California","given":"University of Southern","non-dropping-particle":"","parse-names":false,"suffix":""}],"id":"ITEM-1","issued":{"date-parts":[["1981"]]},"page":"45","title":"Internet Protocol","type":"webpage"},"uris":["http://www.mendeley.com/documents/?uuid=1af12547-7096-49cb-8ac6-d03e32310224","http://www.mendeley.com/documents/?uuid=cc5db2b9-7390-49c9-a9e4-91c799dba020","http://www.mendeley.com/documents/?uuid=67f13560-d75f-43fb-82dd-8f691897f858"]}],"mendeley":{"formattedCitation":"[3]","plainTextFormattedCitation":"[3]","previouslyFormattedCitation":"[3]"},"properties":{"noteIndex":0},"schema":"https://github.com/citation-style-language/schema/raw/master/csl-citation.json"}</w:instrText>
      </w:r>
      <w:r w:rsidR="00C0010A">
        <w:rPr>
          <w:lang w:val="es-CO"/>
        </w:rPr>
        <w:fldChar w:fldCharType="separate"/>
      </w:r>
      <w:r w:rsidR="00DC0266" w:rsidRPr="00DC0266">
        <w:rPr>
          <w:noProof/>
          <w:lang w:val="es-CO"/>
        </w:rPr>
        <w:t>[3]</w:t>
      </w:r>
      <w:r w:rsidR="00C0010A">
        <w:rPr>
          <w:lang w:val="es-CO"/>
        </w:rPr>
        <w:fldChar w:fldCharType="end"/>
      </w:r>
      <w:r w:rsidR="00E91757">
        <w:rPr>
          <w:lang w:val="es-CO"/>
        </w:rPr>
        <w:t>.</w:t>
      </w:r>
    </w:p>
    <w:p w14:paraId="1C11E286" w14:textId="77777777" w:rsidR="00335860" w:rsidRPr="00335860" w:rsidRDefault="00335860" w:rsidP="00335860">
      <w:pPr>
        <w:jc w:val="both"/>
        <w:rPr>
          <w:sz w:val="10"/>
          <w:szCs w:val="10"/>
          <w:lang w:val="es-CO"/>
        </w:rPr>
      </w:pPr>
    </w:p>
    <w:p w14:paraId="57A63F05" w14:textId="793C9BB9" w:rsidR="00D02777" w:rsidRPr="00D02777" w:rsidRDefault="0070729A" w:rsidP="00D02777">
      <w:pPr>
        <w:pStyle w:val="Heading2"/>
        <w:rPr>
          <w:lang w:val="es-CO"/>
        </w:rPr>
      </w:pPr>
      <w:r>
        <w:rPr>
          <w:lang w:val="es-CO"/>
        </w:rPr>
        <w:t>RFC 793</w:t>
      </w:r>
    </w:p>
    <w:p w14:paraId="2A24A705" w14:textId="74897678" w:rsidR="00B033CF" w:rsidRPr="00B033CF" w:rsidRDefault="00046E54" w:rsidP="00B033CF">
      <w:pPr>
        <w:pStyle w:val="BodyText"/>
        <w:rPr>
          <w:lang w:val="es-CO"/>
        </w:rPr>
      </w:pPr>
      <w:r>
        <w:rPr>
          <w:lang w:val="es-CO"/>
        </w:rPr>
        <w:t xml:space="preserve">En este documento se </w:t>
      </w:r>
      <w:r w:rsidR="00952DE0">
        <w:rPr>
          <w:lang w:val="es-CO"/>
        </w:rPr>
        <w:t xml:space="preserve">describe </w:t>
      </w:r>
      <w:r w:rsidR="00C55018">
        <w:rPr>
          <w:lang w:val="es-CO"/>
        </w:rPr>
        <w:t xml:space="preserve">el </w:t>
      </w:r>
      <w:r w:rsidR="00F477D6">
        <w:rPr>
          <w:lang w:val="es-CO"/>
        </w:rPr>
        <w:t>P</w:t>
      </w:r>
      <w:r w:rsidR="00C55018">
        <w:rPr>
          <w:lang w:val="es-CO"/>
        </w:rPr>
        <w:t>rotocol</w:t>
      </w:r>
      <w:r w:rsidR="00B82303">
        <w:rPr>
          <w:lang w:val="es-CO"/>
        </w:rPr>
        <w:t>o de Control de la Transmisión (</w:t>
      </w:r>
      <w:r w:rsidR="00B82303" w:rsidRPr="005D5F74">
        <w:rPr>
          <w:lang w:val="es-CO"/>
        </w:rPr>
        <w:t>TCP</w:t>
      </w:r>
      <w:r w:rsidR="00B82303">
        <w:rPr>
          <w:lang w:val="es-CO"/>
        </w:rPr>
        <w:t>)</w:t>
      </w:r>
      <w:r w:rsidR="004F2983">
        <w:rPr>
          <w:lang w:val="es-CO"/>
        </w:rPr>
        <w:t xml:space="preserve"> que está pensado para </w:t>
      </w:r>
      <w:r w:rsidR="00C85D7A">
        <w:rPr>
          <w:lang w:val="es-CO"/>
        </w:rPr>
        <w:t xml:space="preserve">proporcionar un servicio </w:t>
      </w:r>
      <w:r w:rsidR="009744DA">
        <w:rPr>
          <w:lang w:val="es-CO"/>
        </w:rPr>
        <w:t>de comunicación entre</w:t>
      </w:r>
      <w:r w:rsidR="004F2983">
        <w:rPr>
          <w:lang w:val="es-CO"/>
        </w:rPr>
        <w:t xml:space="preserve"> </w:t>
      </w:r>
      <w:r w:rsidR="0099089C">
        <w:rPr>
          <w:lang w:val="es-CO"/>
        </w:rPr>
        <w:t xml:space="preserve">procesos, en un entorno con </w:t>
      </w:r>
      <w:r w:rsidR="005902D1">
        <w:rPr>
          <w:lang w:val="es-CO"/>
        </w:rPr>
        <w:t>varias redes</w:t>
      </w:r>
      <w:r w:rsidR="00944F94">
        <w:rPr>
          <w:lang w:val="es-CO"/>
        </w:rPr>
        <w:t xml:space="preserve">, es decir, un protocolo host a host </w:t>
      </w:r>
      <w:r w:rsidR="00CF3C03">
        <w:rPr>
          <w:lang w:val="es-CO"/>
        </w:rPr>
        <w:t>para redes con conmutación de paquetes.</w:t>
      </w:r>
      <w:r w:rsidR="002B3A37">
        <w:rPr>
          <w:lang w:val="es-CO"/>
        </w:rPr>
        <w:t xml:space="preserve"> Para este </w:t>
      </w:r>
      <w:r w:rsidR="002E6C5F">
        <w:rPr>
          <w:lang w:val="es-CO"/>
        </w:rPr>
        <w:t>pr</w:t>
      </w:r>
      <w:r w:rsidR="00A15657">
        <w:rPr>
          <w:lang w:val="es-CO"/>
        </w:rPr>
        <w:t xml:space="preserve">oyecto, </w:t>
      </w:r>
      <w:r w:rsidR="003209E7">
        <w:rPr>
          <w:lang w:val="es-CO"/>
        </w:rPr>
        <w:t xml:space="preserve">se </w:t>
      </w:r>
      <w:r w:rsidR="003102B3">
        <w:rPr>
          <w:lang w:val="es-CO"/>
        </w:rPr>
        <w:t>us</w:t>
      </w:r>
      <w:r w:rsidR="003209E7">
        <w:rPr>
          <w:lang w:val="es-CO"/>
        </w:rPr>
        <w:t>ó</w:t>
      </w:r>
      <w:r w:rsidR="003102B3">
        <w:rPr>
          <w:lang w:val="es-CO"/>
        </w:rPr>
        <w:t xml:space="preserve"> tanto el puerto de origen</w:t>
      </w:r>
      <w:r w:rsidR="00EB7B58">
        <w:rPr>
          <w:lang w:val="es-CO"/>
        </w:rPr>
        <w:t xml:space="preserve"> como el puerto de destino, para realizar las pruebas d</w:t>
      </w:r>
      <w:r w:rsidR="00994DC6">
        <w:rPr>
          <w:lang w:val="es-CO"/>
        </w:rPr>
        <w:t>el firewall</w:t>
      </w:r>
      <w:r w:rsidR="00D927D4">
        <w:rPr>
          <w:lang w:val="es-CO"/>
        </w:rPr>
        <w:t xml:space="preserve">. </w:t>
      </w:r>
      <w:r w:rsidR="00192AFA">
        <w:rPr>
          <w:lang w:val="es-CO"/>
        </w:rPr>
        <w:t xml:space="preserve">Lo anterior, está </w:t>
      </w:r>
      <w:r w:rsidR="00256FF1">
        <w:rPr>
          <w:lang w:val="es-CO"/>
        </w:rPr>
        <w:t>pr</w:t>
      </w:r>
      <w:r w:rsidR="00655E22">
        <w:rPr>
          <w:lang w:val="es-CO"/>
        </w:rPr>
        <w:t xml:space="preserve">opuesto en el </w:t>
      </w:r>
      <w:r w:rsidR="00655E22" w:rsidRPr="000C667B">
        <w:rPr>
          <w:lang w:val="es-CO"/>
        </w:rPr>
        <w:t>RFC</w:t>
      </w:r>
      <w:r w:rsidR="00655E22">
        <w:rPr>
          <w:lang w:val="es-CO"/>
        </w:rPr>
        <w:t xml:space="preserve"> en </w:t>
      </w:r>
      <w:r w:rsidR="003D793E">
        <w:rPr>
          <w:lang w:val="es-CO"/>
        </w:rPr>
        <w:t>la sección de especificación funcional</w:t>
      </w:r>
      <w:r w:rsidR="004044D4">
        <w:rPr>
          <w:lang w:val="es-CO"/>
        </w:rPr>
        <w:t xml:space="preserve">, </w:t>
      </w:r>
      <w:r w:rsidR="00344352">
        <w:rPr>
          <w:lang w:val="es-CO"/>
        </w:rPr>
        <w:t>en el apartado de</w:t>
      </w:r>
      <w:r w:rsidR="004044D4">
        <w:rPr>
          <w:lang w:val="es-CO"/>
        </w:rPr>
        <w:t xml:space="preserve"> </w:t>
      </w:r>
      <w:r w:rsidR="00B27FDD">
        <w:rPr>
          <w:lang w:val="es-CO"/>
        </w:rPr>
        <w:t>formato de la cabecera</w:t>
      </w:r>
      <w:r w:rsidR="00344352">
        <w:rPr>
          <w:lang w:val="es-CO"/>
        </w:rPr>
        <w:t>, donde nos indica el número de bits para el puerto y el número del mismo</w:t>
      </w:r>
      <w:r w:rsidR="00655E22">
        <w:rPr>
          <w:lang w:val="es-CO"/>
        </w:rPr>
        <w:t xml:space="preserve"> </w:t>
      </w:r>
      <w:r w:rsidR="000F65DD">
        <w:rPr>
          <w:lang w:val="es-CO"/>
        </w:rPr>
        <w:fldChar w:fldCharType="begin" w:fldLock="1"/>
      </w:r>
      <w:r w:rsidR="00AE4610">
        <w:rPr>
          <w:lang w:val="es-CO"/>
        </w:rPr>
        <w:instrText>ADDIN CSL_CITATION {"citationItems":[{"id":"ITEM-1","itemData":{"URL":"https://tools.ietf.org/html/rfc793","abstract":"This document describes the DoD Standard Transmission Control Protocol (TCP). There have been nine earlier editions of the ARPA TCP specification on which this standard is based, and the present text draws heavily from them. There have been many contributors to this work both in terms of concepts and in terms of text","accessed":{"date-parts":[["2018","11","22"]]},"author":[{"dropping-particle":"","family":"California","given":"University of Southern","non-dropping-particle":"","parse-names":false,"suffix":""}],"id":"ITEM-1","issued":{"date-parts":[["1981"]]},"page":"85","title":"Transmission Control Protocol","type":"webpage"},"uris":["http://www.mendeley.com/documents/?uuid=7beb6161-09c9-4b21-8a5e-cd67e9ca71da","http://www.mendeley.com/documents/?uuid=50ece7ad-2a7b-440c-8892-4a69e98ded3e","http://www.mendeley.com/documents/?uuid=b2f64943-ea4d-4736-8116-1e695ebc9ab3"]}],"mendeley":{"formattedCitation":"[4]","plainTextFormattedCitation":"[4]","previouslyFormattedCitation":"[4]"},"properties":{"noteIndex":0},"schema":"https://github.com/citation-style-language/schema/raw/master/csl-citation.json"}</w:instrText>
      </w:r>
      <w:r w:rsidR="000F65DD">
        <w:rPr>
          <w:lang w:val="es-CO"/>
        </w:rPr>
        <w:fldChar w:fldCharType="separate"/>
      </w:r>
      <w:r w:rsidR="00DC0266" w:rsidRPr="00DC0266">
        <w:rPr>
          <w:noProof/>
          <w:lang w:val="es-CO"/>
        </w:rPr>
        <w:t>[4]</w:t>
      </w:r>
      <w:r w:rsidR="000F65DD">
        <w:rPr>
          <w:lang w:val="es-CO"/>
        </w:rPr>
        <w:fldChar w:fldCharType="end"/>
      </w:r>
      <w:r w:rsidR="004F1119">
        <w:rPr>
          <w:lang w:val="es-CO"/>
        </w:rPr>
        <w:t>.</w:t>
      </w:r>
    </w:p>
    <w:p w14:paraId="5FFD23FF" w14:textId="27109BED" w:rsidR="00FC0330" w:rsidRDefault="00FC0330" w:rsidP="00FC0330">
      <w:pPr>
        <w:pStyle w:val="Heading2"/>
        <w:rPr>
          <w:lang w:val="es-CO"/>
        </w:rPr>
      </w:pPr>
      <w:r>
        <w:rPr>
          <w:lang w:val="es-CO"/>
        </w:rPr>
        <w:t>RFC 7</w:t>
      </w:r>
      <w:r w:rsidR="00AE61A4">
        <w:rPr>
          <w:lang w:val="es-CO"/>
        </w:rPr>
        <w:t>68</w:t>
      </w:r>
    </w:p>
    <w:p w14:paraId="0D5AD4E4" w14:textId="7C59DB31" w:rsidR="00FC0330" w:rsidRDefault="00FC0330" w:rsidP="00FC0330">
      <w:pPr>
        <w:pStyle w:val="BodyText"/>
        <w:rPr>
          <w:lang w:val="es-CO"/>
        </w:rPr>
      </w:pPr>
      <w:r>
        <w:rPr>
          <w:lang w:val="es-CO"/>
        </w:rPr>
        <w:t xml:space="preserve">En este documento se describe el Protocolo de </w:t>
      </w:r>
      <w:r w:rsidR="009F0AD3">
        <w:rPr>
          <w:lang w:val="es-CO"/>
        </w:rPr>
        <w:t>Data</w:t>
      </w:r>
      <w:r w:rsidR="00272D99">
        <w:rPr>
          <w:lang w:val="es-CO"/>
        </w:rPr>
        <w:t>grama</w:t>
      </w:r>
      <w:r>
        <w:rPr>
          <w:lang w:val="es-CO"/>
        </w:rPr>
        <w:t xml:space="preserve"> de </w:t>
      </w:r>
      <w:r w:rsidR="00D20159">
        <w:rPr>
          <w:lang w:val="es-CO"/>
        </w:rPr>
        <w:t>Usuario</w:t>
      </w:r>
      <w:r>
        <w:rPr>
          <w:lang w:val="es-CO"/>
        </w:rPr>
        <w:t xml:space="preserve"> (</w:t>
      </w:r>
      <w:r w:rsidR="00D20159" w:rsidRPr="005D5F74">
        <w:rPr>
          <w:lang w:val="es-CO"/>
        </w:rPr>
        <w:t>UD</w:t>
      </w:r>
      <w:r w:rsidRPr="005D5F74">
        <w:rPr>
          <w:lang w:val="es-CO"/>
        </w:rPr>
        <w:t>P</w:t>
      </w:r>
      <w:r>
        <w:rPr>
          <w:lang w:val="es-CO"/>
        </w:rPr>
        <w:t xml:space="preserve">) </w:t>
      </w:r>
      <w:r w:rsidR="003F3CBC">
        <w:rPr>
          <w:lang w:val="es-CO"/>
        </w:rPr>
        <w:t xml:space="preserve">el cual permite el </w:t>
      </w:r>
      <w:r w:rsidR="00182038">
        <w:rPr>
          <w:lang w:val="es-CO"/>
        </w:rPr>
        <w:t>envío</w:t>
      </w:r>
      <w:r w:rsidR="002E5770">
        <w:rPr>
          <w:lang w:val="es-CO"/>
        </w:rPr>
        <w:t xml:space="preserve"> de datagramas en la red sin necesidad </w:t>
      </w:r>
      <w:r w:rsidR="00177897">
        <w:rPr>
          <w:lang w:val="es-CO"/>
        </w:rPr>
        <w:t xml:space="preserve">de establecer </w:t>
      </w:r>
      <w:r w:rsidR="00182038">
        <w:rPr>
          <w:lang w:val="es-CO"/>
        </w:rPr>
        <w:t>una conexión previamente</w:t>
      </w:r>
      <w:r>
        <w:rPr>
          <w:lang w:val="es-CO"/>
        </w:rPr>
        <w:t xml:space="preserve">. Para este proyecto, </w:t>
      </w:r>
      <w:r w:rsidR="009C11A7">
        <w:rPr>
          <w:lang w:val="es-CO"/>
        </w:rPr>
        <w:t>se recalcul</w:t>
      </w:r>
      <w:r w:rsidR="001E7D95">
        <w:rPr>
          <w:lang w:val="es-CO"/>
        </w:rPr>
        <w:t>ó el checksum</w:t>
      </w:r>
      <w:r w:rsidR="006440A2">
        <w:rPr>
          <w:lang w:val="es-CO"/>
        </w:rPr>
        <w:t xml:space="preserve"> que </w:t>
      </w:r>
      <w:r w:rsidR="000E0640">
        <w:rPr>
          <w:lang w:val="es-CO"/>
        </w:rPr>
        <w:t xml:space="preserve">es uno de los campos </w:t>
      </w:r>
      <w:r w:rsidR="0078567A">
        <w:rPr>
          <w:lang w:val="es-CO"/>
        </w:rPr>
        <w:t>del encabezado de este protocolo, que sirve</w:t>
      </w:r>
      <w:r w:rsidR="00741F00">
        <w:rPr>
          <w:lang w:val="es-CO"/>
        </w:rPr>
        <w:t xml:space="preserve"> para verificar si el paquete llegó correctamente </w:t>
      </w:r>
      <w:r w:rsidR="00741F00">
        <w:rPr>
          <w:lang w:val="es-CO"/>
        </w:rPr>
        <w:fldChar w:fldCharType="begin" w:fldLock="1"/>
      </w:r>
      <w:r w:rsidR="00AE4610">
        <w:rPr>
          <w:lang w:val="es-CO"/>
        </w:rPr>
        <w:instrText>ADDIN CSL_CITATION {"citationItems":[{"id":"ITEM-1","itemData":{"URL":"https://tools.ietf.org/html/rfc768","author":[{"dropping-particle":"","family":"Postel","given":"Jon","non-dropping-particle":"","parse-names":false,"suffix":""}],"id":"ITEM-1","issued":{"date-parts":[["1980"]]},"title":"User Datagram Protocol","type":"webpage"},"uris":["http://www.mendeley.com/documents/?uuid=eb2a58dd-0649-48e7-ad90-d73eea371e1b","http://www.mendeley.com/documents/?uuid=b631b923-ca1e-4457-ae35-62f395dbda34","http://www.mendeley.com/documents/?uuid=0244e5b2-8612-463e-8480-8f5e5a699f60"]}],"mendeley":{"formattedCitation":"[5]","plainTextFormattedCitation":"[5]","previouslyFormattedCitation":"[5]"},"properties":{"noteIndex":0},"schema":"https://github.com/citation-style-language/schema/raw/master/csl-citation.json"}</w:instrText>
      </w:r>
      <w:r w:rsidR="00741F00">
        <w:rPr>
          <w:lang w:val="es-CO"/>
        </w:rPr>
        <w:fldChar w:fldCharType="separate"/>
      </w:r>
      <w:r w:rsidR="00DC0266" w:rsidRPr="00DC0266">
        <w:rPr>
          <w:noProof/>
          <w:lang w:val="es-CO"/>
        </w:rPr>
        <w:t>[5]</w:t>
      </w:r>
      <w:r w:rsidR="00741F00">
        <w:rPr>
          <w:lang w:val="es-CO"/>
        </w:rPr>
        <w:fldChar w:fldCharType="end"/>
      </w:r>
      <w:r>
        <w:rPr>
          <w:lang w:val="es-CO"/>
        </w:rPr>
        <w:t>.</w:t>
      </w:r>
    </w:p>
    <w:p w14:paraId="37D350C9" w14:textId="3AE71D6F" w:rsidR="00132CDF" w:rsidRDefault="00132CDF" w:rsidP="00132CDF">
      <w:pPr>
        <w:pStyle w:val="Heading2"/>
        <w:rPr>
          <w:lang w:val="es-CO"/>
        </w:rPr>
      </w:pPr>
      <w:r>
        <w:rPr>
          <w:lang w:val="es-CO"/>
        </w:rPr>
        <w:t>RFC 79</w:t>
      </w:r>
      <w:r w:rsidR="00AE61A4">
        <w:rPr>
          <w:lang w:val="es-CO"/>
        </w:rPr>
        <w:t>2</w:t>
      </w:r>
    </w:p>
    <w:p w14:paraId="40CEF4A1" w14:textId="488AAEDB" w:rsidR="00132CDF" w:rsidRDefault="00132CDF" w:rsidP="00132CDF">
      <w:pPr>
        <w:pStyle w:val="BodyText"/>
        <w:rPr>
          <w:lang w:val="es-CO"/>
        </w:rPr>
      </w:pPr>
      <w:r>
        <w:rPr>
          <w:lang w:val="es-CO"/>
        </w:rPr>
        <w:t xml:space="preserve">En este documento se describe el Protocolo </w:t>
      </w:r>
      <w:r w:rsidR="00B82269">
        <w:rPr>
          <w:lang w:val="es-CO"/>
        </w:rPr>
        <w:t>de Control de Mensajes de Internet</w:t>
      </w:r>
      <w:r w:rsidR="00D442EA">
        <w:rPr>
          <w:lang w:val="es-CO"/>
        </w:rPr>
        <w:t xml:space="preserve"> (ICMP)</w:t>
      </w:r>
      <w:r w:rsidR="00B74CEF">
        <w:rPr>
          <w:lang w:val="es-CO"/>
        </w:rPr>
        <w:t xml:space="preserve"> que en esencia sirve para el intercambio </w:t>
      </w:r>
      <w:r w:rsidR="00E53DAB">
        <w:rPr>
          <w:lang w:val="es-CO"/>
        </w:rPr>
        <w:t>de mensajes de error</w:t>
      </w:r>
      <w:r w:rsidR="00F977C7">
        <w:rPr>
          <w:lang w:val="es-CO"/>
        </w:rPr>
        <w:t>, validando así, si el paquete llegó</w:t>
      </w:r>
      <w:r w:rsidR="0066084D">
        <w:rPr>
          <w:lang w:val="es-CO"/>
        </w:rPr>
        <w:t xml:space="preserve"> al destinatario</w:t>
      </w:r>
      <w:r w:rsidR="000C667B">
        <w:rPr>
          <w:lang w:val="es-CO"/>
        </w:rPr>
        <w:t>, si el tiempo de vida (TTL)</w:t>
      </w:r>
      <w:r w:rsidR="00742F78">
        <w:rPr>
          <w:lang w:val="es-CO"/>
        </w:rPr>
        <w:t>, si el encabezado lleva un valor no permitido, etc</w:t>
      </w:r>
      <w:r>
        <w:rPr>
          <w:lang w:val="es-CO"/>
        </w:rPr>
        <w:t>. Para este proyecto,</w:t>
      </w:r>
      <w:r w:rsidR="00742F78">
        <w:rPr>
          <w:lang w:val="es-CO"/>
        </w:rPr>
        <w:t xml:space="preserve"> </w:t>
      </w:r>
      <w:r w:rsidR="006C2129">
        <w:rPr>
          <w:lang w:val="es-CO"/>
        </w:rPr>
        <w:t xml:space="preserve">se realizó ping entre las máquinas de la red, </w:t>
      </w:r>
      <w:r w:rsidR="00FB1ED7">
        <w:rPr>
          <w:lang w:val="es-CO"/>
        </w:rPr>
        <w:t xml:space="preserve">el cual, nos mostraba toda la información </w:t>
      </w:r>
      <w:r w:rsidR="00855869">
        <w:rPr>
          <w:lang w:val="es-CO"/>
        </w:rPr>
        <w:t>en el formato de mensaje que se describe en el respectivo RFC</w:t>
      </w:r>
      <w:r>
        <w:rPr>
          <w:lang w:val="es-CO"/>
        </w:rPr>
        <w:t xml:space="preserve"> </w:t>
      </w:r>
      <w:r w:rsidR="00631C19">
        <w:rPr>
          <w:lang w:val="es-CO"/>
        </w:rPr>
        <w:fldChar w:fldCharType="begin" w:fldLock="1"/>
      </w:r>
      <w:r w:rsidR="00AE4610">
        <w:rPr>
          <w:lang w:val="es-CO"/>
        </w:rPr>
        <w:instrText>ADDIN CSL_CITATION {"citationItems":[{"id":"ITEM-1","itemData":{"URL":"https://tools.ietf.org/html/rfc792","accessed":{"date-parts":[["2018","11","22"]]},"author":[{"dropping-particle":"","family":"Postel","given":"Jon","non-dropping-particle":"","parse-names":false,"suffix":""}],"id":"ITEM-1","issued":{"date-parts":[["1981"]]},"title":"Internet Control Message Protocol","type":"webpage"},"uris":["http://www.mendeley.com/documents/?uuid=605e06f6-4226-4145-a605-c68a3e508e67","http://www.mendeley.com/documents/?uuid=31440e89-e451-4cbd-acd0-f67f03ee1b47","http://www.mendeley.com/documents/?uuid=b890a81c-8e52-4b8c-8f09-bd5bc7aedd6b"]}],"mendeley":{"formattedCitation":"[6]","plainTextFormattedCitation":"[6]","previouslyFormattedCitation":"[6]"},"properties":{"noteIndex":0},"schema":"https://github.com/citation-style-language/schema/raw/master/csl-citation.json"}</w:instrText>
      </w:r>
      <w:r w:rsidR="00631C19">
        <w:rPr>
          <w:lang w:val="es-CO"/>
        </w:rPr>
        <w:fldChar w:fldCharType="separate"/>
      </w:r>
      <w:r w:rsidR="00DC0266" w:rsidRPr="00DC0266">
        <w:rPr>
          <w:noProof/>
          <w:lang w:val="es-CO"/>
        </w:rPr>
        <w:t>[6]</w:t>
      </w:r>
      <w:r w:rsidR="00631C19">
        <w:rPr>
          <w:lang w:val="es-CO"/>
        </w:rPr>
        <w:fldChar w:fldCharType="end"/>
      </w:r>
      <w:r>
        <w:rPr>
          <w:lang w:val="es-CO"/>
        </w:rPr>
        <w:t>.</w:t>
      </w:r>
    </w:p>
    <w:p w14:paraId="7E0DD412" w14:textId="45E6027A" w:rsidR="00363914" w:rsidRDefault="00363914" w:rsidP="00363914">
      <w:pPr>
        <w:pStyle w:val="Heading2"/>
        <w:rPr>
          <w:lang w:val="es-CO"/>
        </w:rPr>
      </w:pPr>
      <w:r>
        <w:rPr>
          <w:lang w:val="es-CO"/>
        </w:rPr>
        <w:t xml:space="preserve">RFC </w:t>
      </w:r>
      <w:r w:rsidR="00507A92">
        <w:rPr>
          <w:lang w:val="es-CO"/>
        </w:rPr>
        <w:t>2616</w:t>
      </w:r>
    </w:p>
    <w:p w14:paraId="738DB82A" w14:textId="20150FF5" w:rsidR="00363914" w:rsidRDefault="00363914" w:rsidP="00363914">
      <w:pPr>
        <w:pStyle w:val="BodyText"/>
        <w:rPr>
          <w:lang w:val="es-CO"/>
        </w:rPr>
      </w:pPr>
      <w:r>
        <w:rPr>
          <w:lang w:val="es-CO"/>
        </w:rPr>
        <w:t xml:space="preserve">En este documento se describe el Protocolo de </w:t>
      </w:r>
      <w:r w:rsidR="00507A92">
        <w:rPr>
          <w:lang w:val="es-CO"/>
        </w:rPr>
        <w:t>Transferencia de Hipertexto</w:t>
      </w:r>
      <w:r>
        <w:rPr>
          <w:lang w:val="es-CO"/>
        </w:rPr>
        <w:t xml:space="preserve"> (</w:t>
      </w:r>
      <w:r w:rsidR="00507A92">
        <w:rPr>
          <w:lang w:val="es-CO"/>
        </w:rPr>
        <w:t>HTTP</w:t>
      </w:r>
      <w:r>
        <w:rPr>
          <w:lang w:val="es-CO"/>
        </w:rPr>
        <w:t xml:space="preserve">) </w:t>
      </w:r>
      <w:r w:rsidR="00C97ABA">
        <w:rPr>
          <w:lang w:val="es-CO"/>
        </w:rPr>
        <w:t xml:space="preserve">que funciona a nivel de aplicación el cual se puede utilizar para más funciones que solo hipertexto como por ejemplo para manejo de sistemas, nombres de servidores, </w:t>
      </w:r>
      <w:r w:rsidR="00C97ABA">
        <w:rPr>
          <w:lang w:val="es-CO"/>
        </w:rPr>
        <w:t>códigos de error y encabezados</w:t>
      </w:r>
      <w:r>
        <w:rPr>
          <w:lang w:val="es-CO"/>
        </w:rPr>
        <w:t xml:space="preserve">. Para este proyecto, se </w:t>
      </w:r>
      <w:r w:rsidR="00F41D6D">
        <w:rPr>
          <w:lang w:val="es-CO"/>
        </w:rPr>
        <w:t xml:space="preserve">configuró un servidor local web </w:t>
      </w:r>
      <w:r w:rsidR="007D2479">
        <w:rPr>
          <w:lang w:val="es-CO"/>
        </w:rPr>
        <w:t xml:space="preserve">de Microsoft llamado </w:t>
      </w:r>
      <w:r w:rsidR="008F1F02">
        <w:rPr>
          <w:lang w:val="es-CO"/>
        </w:rPr>
        <w:t>IIS (</w:t>
      </w:r>
      <w:r w:rsidR="001B59BC">
        <w:rPr>
          <w:lang w:val="es-CO"/>
        </w:rPr>
        <w:t>Internet Information Services</w:t>
      </w:r>
      <w:r w:rsidR="008F1F02">
        <w:rPr>
          <w:lang w:val="es-CO"/>
        </w:rPr>
        <w:t>)</w:t>
      </w:r>
      <w:r w:rsidR="006423F4">
        <w:rPr>
          <w:lang w:val="es-CO"/>
        </w:rPr>
        <w:t xml:space="preserve"> que servía para publicar páginas web</w:t>
      </w:r>
      <w:r w:rsidR="00C97E76">
        <w:rPr>
          <w:lang w:val="es-CO"/>
        </w:rPr>
        <w:t xml:space="preserve"> de manera local, </w:t>
      </w:r>
      <w:r w:rsidR="00176CD5">
        <w:rPr>
          <w:lang w:val="es-CO"/>
        </w:rPr>
        <w:t xml:space="preserve">donde se pudiese acceder </w:t>
      </w:r>
      <w:r w:rsidR="00DB5FBE">
        <w:rPr>
          <w:lang w:val="es-CO"/>
        </w:rPr>
        <w:t>a la página web de una máquina, desde otra máquina</w:t>
      </w:r>
      <w:r w:rsidR="00BE6E11">
        <w:rPr>
          <w:lang w:val="es-CO"/>
        </w:rPr>
        <w:t xml:space="preserve"> </w:t>
      </w:r>
      <w:r w:rsidR="00BE6E11">
        <w:rPr>
          <w:lang w:val="es-CO"/>
        </w:rPr>
        <w:fldChar w:fldCharType="begin" w:fldLock="1"/>
      </w:r>
      <w:r w:rsidR="0002607F">
        <w:rPr>
          <w:lang w:val="es-CO"/>
        </w:rPr>
        <w:instrText>ADDIN CSL_CITATION {"citationItems":[{"id":"ITEM-1","itemData":{"URL":"https://tools.ietf.org/html/rfc2616","accessed":{"date-parts":[["2018","11","22"]]},"author":[{"dropping-particle":"","family":"Fielding","given":"Roy","non-dropping-particle":"","parse-names":false,"suffix":""}],"id":"ITEM-1","issued":{"date-parts":[["1999"]]},"title":"Hypertext Transfer Protocol -- HTTP/1.1","type":"webpage"},"uris":["http://www.mendeley.com/documents/?uuid=055e6c24-71da-4b8d-8412-f98b19c5b49f"]}],"mendeley":{"formattedCitation":"[7]","plainTextFormattedCitation":"[7]","previouslyFormattedCitation":"[7]"},"properties":{"noteIndex":0},"schema":"https://github.com/citation-style-language/schema/raw/master/csl-citation.json"}</w:instrText>
      </w:r>
      <w:r w:rsidR="00BE6E11">
        <w:rPr>
          <w:lang w:val="es-CO"/>
        </w:rPr>
        <w:fldChar w:fldCharType="separate"/>
      </w:r>
      <w:r w:rsidR="00BE6E11" w:rsidRPr="00BE6E11">
        <w:rPr>
          <w:noProof/>
          <w:lang w:val="es-CO"/>
        </w:rPr>
        <w:t>[7]</w:t>
      </w:r>
      <w:r w:rsidR="00BE6E11">
        <w:rPr>
          <w:lang w:val="es-CO"/>
        </w:rPr>
        <w:fldChar w:fldCharType="end"/>
      </w:r>
      <w:r>
        <w:rPr>
          <w:lang w:val="es-CO"/>
        </w:rPr>
        <w:t>.</w:t>
      </w:r>
    </w:p>
    <w:p w14:paraId="05A06963" w14:textId="353AC844" w:rsidR="008C618A" w:rsidRPr="008C618A" w:rsidRDefault="008C618A" w:rsidP="0010471A">
      <w:pPr>
        <w:pStyle w:val="Heading1"/>
        <w:tabs>
          <w:tab w:val="num" w:pos="576"/>
        </w:tabs>
        <w:rPr>
          <w:lang w:val="es-CO"/>
        </w:rPr>
      </w:pPr>
      <w:r>
        <w:t>RESEÑA SOBRE REGLAS DE FIREWALL</w:t>
      </w:r>
    </w:p>
    <w:p w14:paraId="60845696" w14:textId="6F9BDD6E" w:rsidR="000E11FA" w:rsidRPr="00012ADB" w:rsidRDefault="00471B17" w:rsidP="000E11FA">
      <w:pPr>
        <w:pStyle w:val="BodyText"/>
        <w:rPr>
          <w:lang w:val="es-CO"/>
        </w:rPr>
      </w:pPr>
      <w:r>
        <w:rPr>
          <w:lang w:val="es-CO"/>
        </w:rPr>
        <w:t>Estas reglas pueden ser definidas para el bloqueo</w:t>
      </w:r>
      <w:r w:rsidR="004D5265">
        <w:rPr>
          <w:lang w:val="es-CO"/>
        </w:rPr>
        <w:t>/</w:t>
      </w:r>
      <w:r w:rsidR="00FD0F39">
        <w:rPr>
          <w:lang w:val="es-CO"/>
        </w:rPr>
        <w:t>autorización</w:t>
      </w:r>
      <w:r>
        <w:rPr>
          <w:lang w:val="es-CO"/>
        </w:rPr>
        <w:t xml:space="preserve"> de trafico de diferentes maneras</w:t>
      </w:r>
      <w:r w:rsidR="00FD0F39">
        <w:rPr>
          <w:lang w:val="es-CO"/>
        </w:rPr>
        <w:t>.</w:t>
      </w:r>
      <w:r>
        <w:rPr>
          <w:lang w:val="es-CO"/>
        </w:rPr>
        <w:t xml:space="preserve"> </w:t>
      </w:r>
      <w:r w:rsidR="00FD0F39">
        <w:rPr>
          <w:lang w:val="es-CO"/>
        </w:rPr>
        <w:t>U</w:t>
      </w:r>
      <w:r>
        <w:rPr>
          <w:lang w:val="es-CO"/>
        </w:rPr>
        <w:t xml:space="preserve">na de </w:t>
      </w:r>
      <w:r w:rsidR="00FD0F39">
        <w:rPr>
          <w:lang w:val="es-CO"/>
        </w:rPr>
        <w:t>estas</w:t>
      </w:r>
      <w:r>
        <w:rPr>
          <w:lang w:val="es-CO"/>
        </w:rPr>
        <w:t xml:space="preserve"> es por medio del bloqueo de puertos, para que un determinado puerto no pueda hacer envío de tráfico </w:t>
      </w:r>
      <w:r w:rsidR="002F43EB">
        <w:rPr>
          <w:lang w:val="es-CO"/>
        </w:rPr>
        <w:t>para</w:t>
      </w:r>
      <w:r>
        <w:rPr>
          <w:lang w:val="es-CO"/>
        </w:rPr>
        <w:t xml:space="preserve"> protocolos</w:t>
      </w:r>
      <w:r w:rsidR="002F43EB">
        <w:rPr>
          <w:lang w:val="es-CO"/>
        </w:rPr>
        <w:t xml:space="preserve"> como</w:t>
      </w:r>
      <w:r>
        <w:rPr>
          <w:lang w:val="es-CO"/>
        </w:rPr>
        <w:t xml:space="preserve"> TCP y UDP</w:t>
      </w:r>
      <w:r w:rsidR="00AC06B2">
        <w:rPr>
          <w:lang w:val="es-CO"/>
        </w:rPr>
        <w:t xml:space="preserve">. </w:t>
      </w:r>
      <w:r w:rsidR="00ED02A5">
        <w:rPr>
          <w:lang w:val="es-CO"/>
        </w:rPr>
        <w:t>Puede</w:t>
      </w:r>
      <w:r w:rsidR="00D314FE">
        <w:rPr>
          <w:lang w:val="es-CO"/>
        </w:rPr>
        <w:t>n</w:t>
      </w:r>
      <w:r w:rsidR="00ED02A5">
        <w:rPr>
          <w:lang w:val="es-CO"/>
        </w:rPr>
        <w:t xml:space="preserve"> también definirse</w:t>
      </w:r>
      <w:r w:rsidR="00D314FE">
        <w:rPr>
          <w:lang w:val="es-CO"/>
        </w:rPr>
        <w:t xml:space="preserve"> reglas para</w:t>
      </w:r>
      <w:r w:rsidR="00ED02A5">
        <w:rPr>
          <w:lang w:val="es-CO"/>
        </w:rPr>
        <w:t xml:space="preserve"> </w:t>
      </w:r>
      <w:r w:rsidR="00981BC2">
        <w:rPr>
          <w:lang w:val="es-CO"/>
        </w:rPr>
        <w:t>el filtrado</w:t>
      </w:r>
      <w:r>
        <w:rPr>
          <w:lang w:val="es-CO"/>
        </w:rPr>
        <w:t xml:space="preserve"> de todos los puertos </w:t>
      </w:r>
      <w:r w:rsidR="00904865">
        <w:rPr>
          <w:lang w:val="es-CO"/>
        </w:rPr>
        <w:t>de determinado protocolo</w:t>
      </w:r>
      <w:r w:rsidR="00F07648">
        <w:rPr>
          <w:lang w:val="es-CO"/>
        </w:rPr>
        <w:t xml:space="preserve">, así como también de un subset de </w:t>
      </w:r>
      <w:r w:rsidR="00A57BD1">
        <w:rPr>
          <w:lang w:val="es-CO"/>
        </w:rPr>
        <w:t>puertos para un protocolo</w:t>
      </w:r>
      <w:r>
        <w:rPr>
          <w:lang w:val="es-CO"/>
        </w:rPr>
        <w:t>. Otro tipo de bloqueo</w:t>
      </w:r>
      <w:r w:rsidR="00BA2852">
        <w:rPr>
          <w:lang w:val="es-CO"/>
        </w:rPr>
        <w:t>/</w:t>
      </w:r>
      <w:r w:rsidR="00D423B6">
        <w:rPr>
          <w:lang w:val="es-CO"/>
        </w:rPr>
        <w:t>autorización</w:t>
      </w:r>
      <w:r>
        <w:rPr>
          <w:lang w:val="es-CO"/>
        </w:rPr>
        <w:t xml:space="preserve"> es por programas</w:t>
      </w:r>
      <w:r w:rsidR="00D423B6">
        <w:rPr>
          <w:lang w:val="es-CO"/>
        </w:rPr>
        <w:t>,</w:t>
      </w:r>
      <w:r>
        <w:rPr>
          <w:lang w:val="es-CO"/>
        </w:rPr>
        <w:t xml:space="preserve"> el cual permite</w:t>
      </w:r>
      <w:r w:rsidR="00A65F05">
        <w:rPr>
          <w:lang w:val="es-CO"/>
        </w:rPr>
        <w:t>/</w:t>
      </w:r>
      <w:r w:rsidR="006E6E35">
        <w:rPr>
          <w:lang w:val="es-CO"/>
        </w:rPr>
        <w:t>deniega</w:t>
      </w:r>
      <w:r>
        <w:rPr>
          <w:lang w:val="es-CO"/>
        </w:rPr>
        <w:t xml:space="preserve"> que </w:t>
      </w:r>
      <w:r w:rsidR="00E227B0">
        <w:rPr>
          <w:lang w:val="es-CO"/>
        </w:rPr>
        <w:t>una</w:t>
      </w:r>
      <w:r>
        <w:rPr>
          <w:lang w:val="es-CO"/>
        </w:rPr>
        <w:t xml:space="preserve"> aplicación</w:t>
      </w:r>
      <w:r w:rsidR="00E227B0">
        <w:rPr>
          <w:lang w:val="es-CO"/>
        </w:rPr>
        <w:t xml:space="preserve"> específica</w:t>
      </w:r>
      <w:r>
        <w:rPr>
          <w:lang w:val="es-CO"/>
        </w:rPr>
        <w:t xml:space="preserve"> pueda enviar</w:t>
      </w:r>
      <w:r w:rsidR="00C47D84">
        <w:rPr>
          <w:lang w:val="es-CO"/>
        </w:rPr>
        <w:t>/recibir</w:t>
      </w:r>
      <w:r>
        <w:rPr>
          <w:lang w:val="es-CO"/>
        </w:rPr>
        <w:t xml:space="preserve"> mensajes. </w:t>
      </w:r>
      <w:r w:rsidR="00FB64C3">
        <w:rPr>
          <w:lang w:val="es-CO"/>
        </w:rPr>
        <w:t>En el caso de</w:t>
      </w:r>
      <w:r>
        <w:rPr>
          <w:lang w:val="es-CO"/>
        </w:rPr>
        <w:t>l Windows</w:t>
      </w:r>
      <w:r w:rsidR="00DD7C6D">
        <w:rPr>
          <w:lang w:val="es-CO"/>
        </w:rPr>
        <w:t xml:space="preserve"> Defender Firewall</w:t>
      </w:r>
      <w:r>
        <w:rPr>
          <w:lang w:val="es-CO"/>
        </w:rPr>
        <w:t xml:space="preserve"> también </w:t>
      </w:r>
      <w:r w:rsidR="00CC0C5B">
        <w:rPr>
          <w:lang w:val="es-CO"/>
        </w:rPr>
        <w:t>se</w:t>
      </w:r>
      <w:r>
        <w:rPr>
          <w:lang w:val="es-CO"/>
        </w:rPr>
        <w:t xml:space="preserve"> permite hacer configuraciones personalizadas</w:t>
      </w:r>
      <w:r w:rsidR="00AE1577">
        <w:rPr>
          <w:lang w:val="es-CO"/>
        </w:rPr>
        <w:t xml:space="preserve"> adicionales</w:t>
      </w:r>
      <w:r w:rsidR="00D377CE">
        <w:rPr>
          <w:lang w:val="es-CO"/>
        </w:rPr>
        <w:t xml:space="preserve"> como elegir </w:t>
      </w:r>
      <w:r w:rsidR="00D563D4">
        <w:rPr>
          <w:lang w:val="es-CO"/>
        </w:rPr>
        <w:t xml:space="preserve">si </w:t>
      </w:r>
      <w:r w:rsidR="00C7330F">
        <w:rPr>
          <w:lang w:val="es-CO"/>
        </w:rPr>
        <w:t xml:space="preserve">la regla aplica para </w:t>
      </w:r>
      <w:r w:rsidR="00851B93">
        <w:rPr>
          <w:lang w:val="es-CO"/>
        </w:rPr>
        <w:t xml:space="preserve">red de </w:t>
      </w:r>
      <w:r w:rsidR="00AE1577">
        <w:rPr>
          <w:lang w:val="es-CO"/>
        </w:rPr>
        <w:t>dominio</w:t>
      </w:r>
      <w:r w:rsidR="00851B93">
        <w:rPr>
          <w:lang w:val="es-CO"/>
        </w:rPr>
        <w:t>, privada o pública</w:t>
      </w:r>
      <w:r w:rsidR="00B527A6">
        <w:rPr>
          <w:lang w:val="es-CO"/>
        </w:rPr>
        <w:t>;</w:t>
      </w:r>
      <w:r>
        <w:rPr>
          <w:lang w:val="es-CO"/>
        </w:rPr>
        <w:t xml:space="preserve"> y también tiene reglas predefinidas para el bloqueo de tráfico</w:t>
      </w:r>
      <w:r w:rsidR="0002607F">
        <w:rPr>
          <w:lang w:val="es-CO"/>
        </w:rPr>
        <w:t xml:space="preserve"> </w:t>
      </w:r>
      <w:r w:rsidR="0002607F">
        <w:rPr>
          <w:lang w:val="es-CO"/>
        </w:rPr>
        <w:fldChar w:fldCharType="begin" w:fldLock="1"/>
      </w:r>
      <w:r w:rsidR="00081C2E">
        <w:rPr>
          <w:lang w:val="es-CO"/>
        </w:rPr>
        <w:instrText>ADDIN CSL_CITATION {"citationItems":[{"id":"ITEM-1","itemData":{"URL":"https://msdn.microsoft.com/es-es/library/windows/hardware/dn898511(v=vs.85).aspx","author":[{"dropping-particle":"","family":"Microsoft","given":"","non-dropping-particle":"","parse-names":false,"suffix":""}],"id":"ITEM-1","issued":{"date-parts":[["2018"]]},"title":"Configuracón avanzada Firewall windows","type":"webpage"},"uris":["http://www.mendeley.com/documents/?uuid=ac0f1792-b5e3-4b55-bb34-d17fe7681f72"]}],"mendeley":{"formattedCitation":"[8]","plainTextFormattedCitation":"[8]","previouslyFormattedCitation":"[8]"},"properties":{"noteIndex":0},"schema":"https://github.com/citation-style-language/schema/raw/master/csl-citation.json"}</w:instrText>
      </w:r>
      <w:r w:rsidR="0002607F">
        <w:rPr>
          <w:lang w:val="es-CO"/>
        </w:rPr>
        <w:fldChar w:fldCharType="separate"/>
      </w:r>
      <w:r w:rsidR="0002607F" w:rsidRPr="0002607F">
        <w:rPr>
          <w:noProof/>
          <w:lang w:val="es-CO"/>
        </w:rPr>
        <w:t>[8]</w:t>
      </w:r>
      <w:r w:rsidR="0002607F">
        <w:rPr>
          <w:lang w:val="es-CO"/>
        </w:rPr>
        <w:fldChar w:fldCharType="end"/>
      </w:r>
      <w:r>
        <w:rPr>
          <w:lang w:val="es-CO"/>
        </w:rPr>
        <w:t>.</w:t>
      </w:r>
      <w:r w:rsidR="000E11FA">
        <w:rPr>
          <w:lang w:val="es-CO"/>
        </w:rPr>
        <w:t xml:space="preserve"> </w:t>
      </w:r>
      <w:r w:rsidR="00B527A6">
        <w:rPr>
          <w:lang w:val="es-CO"/>
        </w:rPr>
        <w:t xml:space="preserve">Otro ejemplo es el </w:t>
      </w:r>
      <w:r w:rsidR="000E11FA">
        <w:rPr>
          <w:lang w:val="es-CO"/>
        </w:rPr>
        <w:t>firewall de Norton</w:t>
      </w:r>
      <w:r w:rsidR="00B527A6">
        <w:rPr>
          <w:lang w:val="es-CO"/>
        </w:rPr>
        <w:t>, el cual</w:t>
      </w:r>
      <w:r w:rsidR="000E11FA">
        <w:rPr>
          <w:lang w:val="es-CO"/>
        </w:rPr>
        <w:t xml:space="preserve"> se comporta de manera muy similar al de Windows</w:t>
      </w:r>
      <w:r w:rsidR="00782FDC">
        <w:rPr>
          <w:lang w:val="es-CO"/>
        </w:rPr>
        <w:t>, diferenciándose</w:t>
      </w:r>
      <w:r w:rsidR="000E11FA">
        <w:rPr>
          <w:lang w:val="es-CO"/>
        </w:rPr>
        <w:t xml:space="preserve"> en </w:t>
      </w:r>
      <w:r w:rsidR="00782FDC">
        <w:rPr>
          <w:lang w:val="es-CO"/>
        </w:rPr>
        <w:t>que</w:t>
      </w:r>
      <w:r w:rsidR="000E11FA">
        <w:rPr>
          <w:lang w:val="es-CO"/>
        </w:rPr>
        <w:t xml:space="preserve"> </w:t>
      </w:r>
      <w:r w:rsidR="00B6036C">
        <w:rPr>
          <w:lang w:val="es-CO"/>
        </w:rPr>
        <w:t>las reglas están diseñadas para</w:t>
      </w:r>
      <w:r w:rsidR="000E11FA">
        <w:rPr>
          <w:lang w:val="es-CO"/>
        </w:rPr>
        <w:t xml:space="preserve"> </w:t>
      </w:r>
      <w:r w:rsidR="00782FDC">
        <w:rPr>
          <w:lang w:val="es-CO"/>
        </w:rPr>
        <w:t xml:space="preserve">el </w:t>
      </w:r>
      <w:r w:rsidR="00B6036C">
        <w:rPr>
          <w:lang w:val="es-CO"/>
        </w:rPr>
        <w:t>bloqueo de programas que pueden acceder</w:t>
      </w:r>
      <w:r w:rsidR="00B57AAA">
        <w:rPr>
          <w:lang w:val="es-CO"/>
        </w:rPr>
        <w:t xml:space="preserve"> </w:t>
      </w:r>
      <w:r w:rsidR="00D27887">
        <w:rPr>
          <w:lang w:val="es-CO"/>
        </w:rPr>
        <w:t>a internet</w:t>
      </w:r>
      <w:r w:rsidR="00B57AAA">
        <w:rPr>
          <w:lang w:val="es-CO"/>
        </w:rPr>
        <w:t xml:space="preserve"> </w:t>
      </w:r>
      <w:r w:rsidR="00B57AAA">
        <w:rPr>
          <w:lang w:val="es-CO"/>
        </w:rPr>
        <w:fldChar w:fldCharType="begin" w:fldLock="1"/>
      </w:r>
      <w:r w:rsidR="00081C2E">
        <w:rPr>
          <w:lang w:val="es-CO"/>
        </w:rPr>
        <w:instrText>ADDIN CSL_CITATION {"citationItems":[{"id":"ITEM-1","itemData":{"author":[{"dropping-particle":"","family":"Norton","given":"","non-dropping-particle":"","parse-names":false,"suffix":""}],"id":"ITEM-1","issued":{"date-parts":[["2018"]]},"title":"Firewall inteligente","type":"article"},"uris":["http://www.mendeley.com/documents/?uuid=7c318ee0-47ff-4e25-9053-7ade7272e7e1"]}],"mendeley":{"formattedCitation":"[9]","plainTextFormattedCitation":"[9]","previouslyFormattedCitation":"[9]"},"properties":{"noteIndex":0},"schema":"https://github.com/citation-style-language/schema/raw/master/csl-citation.json"}</w:instrText>
      </w:r>
      <w:r w:rsidR="00B57AAA">
        <w:rPr>
          <w:lang w:val="es-CO"/>
        </w:rPr>
        <w:fldChar w:fldCharType="separate"/>
      </w:r>
      <w:r w:rsidR="0002607F" w:rsidRPr="0002607F">
        <w:rPr>
          <w:noProof/>
          <w:lang w:val="es-CO"/>
        </w:rPr>
        <w:t>[9]</w:t>
      </w:r>
      <w:r w:rsidR="00B57AAA">
        <w:rPr>
          <w:lang w:val="es-CO"/>
        </w:rPr>
        <w:fldChar w:fldCharType="end"/>
      </w:r>
      <w:r w:rsidR="000E11FA">
        <w:rPr>
          <w:lang w:val="es-CO"/>
        </w:rPr>
        <w:t xml:space="preserve">. Las configuraciones </w:t>
      </w:r>
      <w:r w:rsidR="00B0682F">
        <w:rPr>
          <w:lang w:val="es-CO"/>
        </w:rPr>
        <w:t xml:space="preserve">realizadas en </w:t>
      </w:r>
      <w:r w:rsidR="000E11FA">
        <w:rPr>
          <w:lang w:val="es-CO"/>
        </w:rPr>
        <w:t xml:space="preserve">el firewall de </w:t>
      </w:r>
      <w:r w:rsidR="00B0682F">
        <w:rPr>
          <w:lang w:val="es-CO"/>
        </w:rPr>
        <w:t>Norton</w:t>
      </w:r>
      <w:r w:rsidR="000E11FA">
        <w:rPr>
          <w:lang w:val="es-CO"/>
        </w:rPr>
        <w:t xml:space="preserve"> anulan las configuraciones predeterminadas que trae el </w:t>
      </w:r>
      <w:r w:rsidR="00F65102">
        <w:rPr>
          <w:lang w:val="es-CO"/>
        </w:rPr>
        <w:t>mismo</w:t>
      </w:r>
      <w:r w:rsidR="00B0682F">
        <w:rPr>
          <w:lang w:val="es-CO"/>
        </w:rPr>
        <w:t xml:space="preserve"> </w:t>
      </w:r>
      <w:r w:rsidR="000E11FA">
        <w:rPr>
          <w:lang w:val="es-CO"/>
        </w:rPr>
        <w:fldChar w:fldCharType="begin" w:fldLock="1"/>
      </w:r>
      <w:r w:rsidR="00081C2E">
        <w:rPr>
          <w:lang w:val="es-CO"/>
        </w:rPr>
        <w:instrText>ADDIN CSL_CITATION {"citationItems":[{"id":"ITEM-1","itemData":{"URL":"https://support.norton.com/sp/es/es/home/current/solutions/v1028102_NIS_Retail_2015_es_es?","author":[{"dropping-particle":"","family":"Norton","given":"","non-dropping-particle":"","parse-names":false,"suffix":""}],"id":"ITEM-1","issued":{"date-parts":[["2018"]]},"title":"Cómo agregar un programa a Control de programas","type":"webpage"},"uris":["http://www.mendeley.com/documents/?uuid=f8cd8c5c-2cb5-4217-9e5f-8fe05f528d51"]}],"mendeley":{"formattedCitation":"[10]","plainTextFormattedCitation":"[10]","previouslyFormattedCitation":"[10]"},"properties":{"noteIndex":0},"schema":"https://github.com/citation-style-language/schema/raw/master/csl-citation.json"}</w:instrText>
      </w:r>
      <w:r w:rsidR="000E11FA">
        <w:rPr>
          <w:lang w:val="es-CO"/>
        </w:rPr>
        <w:fldChar w:fldCharType="separate"/>
      </w:r>
      <w:r w:rsidR="0002607F" w:rsidRPr="0002607F">
        <w:rPr>
          <w:noProof/>
          <w:lang w:val="es-CO"/>
        </w:rPr>
        <w:t>[10]</w:t>
      </w:r>
      <w:r w:rsidR="000E11FA">
        <w:rPr>
          <w:lang w:val="es-CO"/>
        </w:rPr>
        <w:fldChar w:fldCharType="end"/>
      </w:r>
      <w:r w:rsidR="000E11FA">
        <w:rPr>
          <w:lang w:val="es-CO"/>
        </w:rPr>
        <w:t xml:space="preserve">. </w:t>
      </w:r>
    </w:p>
    <w:p w14:paraId="3BCED8A6" w14:textId="1A30FA90" w:rsidR="00471B17" w:rsidRDefault="00847ACD" w:rsidP="00471B17">
      <w:pPr>
        <w:pStyle w:val="Heading1"/>
        <w:tabs>
          <w:tab w:val="num" w:pos="576"/>
        </w:tabs>
      </w:pPr>
      <w:r>
        <w:t xml:space="preserve">CLASES Y </w:t>
      </w:r>
      <w:r w:rsidR="00781D8F">
        <w:t>MÉTODOS</w:t>
      </w:r>
    </w:p>
    <w:p w14:paraId="095A257C" w14:textId="17B28388" w:rsidR="00471B17" w:rsidRPr="00471B17" w:rsidRDefault="00471B17" w:rsidP="007A7D57">
      <w:pPr>
        <w:ind w:firstLine="284"/>
        <w:jc w:val="both"/>
        <w:rPr>
          <w:lang w:val="es-CO"/>
        </w:rPr>
      </w:pPr>
      <w:r w:rsidRPr="00471B17">
        <w:rPr>
          <w:lang w:val="es-CO"/>
        </w:rPr>
        <w:t xml:space="preserve">Para la realización de este proyecto </w:t>
      </w:r>
      <w:r w:rsidR="00C458D8">
        <w:rPr>
          <w:lang w:val="es-CO"/>
        </w:rPr>
        <w:t>se utilizaron</w:t>
      </w:r>
      <w:r w:rsidRPr="00471B17">
        <w:rPr>
          <w:lang w:val="es-CO"/>
        </w:rPr>
        <w:t xml:space="preserve"> tres clases: </w:t>
      </w:r>
      <w:r w:rsidR="00BE632D">
        <w:rPr>
          <w:lang w:val="es-CO"/>
        </w:rPr>
        <w:t>F</w:t>
      </w:r>
      <w:r w:rsidRPr="00471B17">
        <w:rPr>
          <w:lang w:val="es-CO"/>
        </w:rPr>
        <w:t xml:space="preserve">irewall, FileReader y </w:t>
      </w:r>
      <w:r w:rsidR="00BE632D">
        <w:rPr>
          <w:lang w:val="es-CO"/>
        </w:rPr>
        <w:t>Principal</w:t>
      </w:r>
      <w:r w:rsidR="001858DC">
        <w:rPr>
          <w:lang w:val="es-CO"/>
        </w:rPr>
        <w:t xml:space="preserve"> (Fig. 3)</w:t>
      </w:r>
      <w:r w:rsidRPr="00471B17">
        <w:rPr>
          <w:lang w:val="es-CO"/>
        </w:rPr>
        <w:t>.</w:t>
      </w:r>
    </w:p>
    <w:p w14:paraId="625CBCF8" w14:textId="2E5B6B13" w:rsidR="00471B17" w:rsidRPr="00471B17" w:rsidRDefault="00471B17" w:rsidP="00471B17">
      <w:pPr>
        <w:ind w:left="360"/>
        <w:jc w:val="both"/>
        <w:rPr>
          <w:lang w:val="es-CO"/>
        </w:rPr>
      </w:pPr>
    </w:p>
    <w:p w14:paraId="1ACA5568" w14:textId="5CD5F8B1" w:rsidR="00471B17" w:rsidRPr="00471B17" w:rsidRDefault="00471B17" w:rsidP="007A7D57">
      <w:pPr>
        <w:ind w:firstLine="284"/>
        <w:jc w:val="both"/>
        <w:rPr>
          <w:lang w:val="es-CO"/>
        </w:rPr>
      </w:pPr>
      <w:r w:rsidRPr="00471B17">
        <w:rPr>
          <w:lang w:val="es-CO"/>
        </w:rPr>
        <w:t xml:space="preserve">En la clase FileReader se </w:t>
      </w:r>
      <w:r w:rsidR="002D7A06">
        <w:rPr>
          <w:lang w:val="es-CO"/>
        </w:rPr>
        <w:t>creó una sola función llam</w:t>
      </w:r>
      <w:r w:rsidR="006731A8">
        <w:rPr>
          <w:lang w:val="es-CO"/>
        </w:rPr>
        <w:t>ada readRules, cuyo parámetro es</w:t>
      </w:r>
      <w:r w:rsidRPr="00471B17">
        <w:rPr>
          <w:lang w:val="es-CO"/>
        </w:rPr>
        <w:t xml:space="preserve"> la variable filename, </w:t>
      </w:r>
      <w:r w:rsidR="00474B78">
        <w:rPr>
          <w:lang w:val="es-CO"/>
        </w:rPr>
        <w:t>que es usada para conocer</w:t>
      </w:r>
      <w:r w:rsidRPr="00471B17">
        <w:rPr>
          <w:lang w:val="es-CO"/>
        </w:rPr>
        <w:t xml:space="preserve"> </w:t>
      </w:r>
      <w:r w:rsidR="001E6469">
        <w:rPr>
          <w:lang w:val="es-CO"/>
        </w:rPr>
        <w:t xml:space="preserve">la dirección y nombre del archivo (incluida la extensión) </w:t>
      </w:r>
      <w:r w:rsidR="004F1A3B">
        <w:rPr>
          <w:lang w:val="es-CO"/>
        </w:rPr>
        <w:t xml:space="preserve">que </w:t>
      </w:r>
      <w:r w:rsidR="006F1130">
        <w:rPr>
          <w:lang w:val="es-CO"/>
        </w:rPr>
        <w:t>tiene la</w:t>
      </w:r>
      <w:r w:rsidR="006E3B2B">
        <w:rPr>
          <w:lang w:val="es-CO"/>
        </w:rPr>
        <w:t xml:space="preserve"> regla que se va a definir para realizar</w:t>
      </w:r>
      <w:r w:rsidRPr="00471B17">
        <w:rPr>
          <w:lang w:val="es-CO"/>
        </w:rPr>
        <w:t xml:space="preserve"> el </w:t>
      </w:r>
      <w:r w:rsidR="006E3B2B">
        <w:rPr>
          <w:lang w:val="es-CO"/>
        </w:rPr>
        <w:t>filtrado de tráfico.</w:t>
      </w:r>
      <w:r w:rsidR="001E6469">
        <w:rPr>
          <w:lang w:val="es-CO"/>
        </w:rPr>
        <w:t xml:space="preserve"> </w:t>
      </w:r>
      <w:r w:rsidR="006E3B2B">
        <w:rPr>
          <w:lang w:val="es-CO"/>
        </w:rPr>
        <w:t>E</w:t>
      </w:r>
      <w:r w:rsidRPr="00471B17">
        <w:rPr>
          <w:lang w:val="es-CO"/>
        </w:rPr>
        <w:t>n</w:t>
      </w:r>
      <w:r w:rsidR="006E3B2B">
        <w:rPr>
          <w:lang w:val="es-CO"/>
        </w:rPr>
        <w:t xml:space="preserve"> esta función</w:t>
      </w:r>
      <w:r w:rsidRPr="00471B17">
        <w:rPr>
          <w:lang w:val="es-CO"/>
        </w:rPr>
        <w:t xml:space="preserve"> se </w:t>
      </w:r>
      <w:r w:rsidR="00385368">
        <w:rPr>
          <w:lang w:val="es-CO"/>
        </w:rPr>
        <w:t xml:space="preserve">crea una expresión </w:t>
      </w:r>
      <w:r w:rsidR="00A10917">
        <w:rPr>
          <w:lang w:val="es-CO"/>
        </w:rPr>
        <w:t xml:space="preserve">de tipo String </w:t>
      </w:r>
      <w:r w:rsidR="00F9399B">
        <w:rPr>
          <w:lang w:val="es-CO"/>
        </w:rPr>
        <w:t xml:space="preserve">mediante concatenación por medio </w:t>
      </w:r>
      <w:r w:rsidR="0035174C">
        <w:rPr>
          <w:lang w:val="es-CO"/>
        </w:rPr>
        <w:t>de la revisión</w:t>
      </w:r>
      <w:r w:rsidRPr="00471B17">
        <w:rPr>
          <w:lang w:val="es-CO"/>
        </w:rPr>
        <w:t xml:space="preserve"> del archivo de texto plano </w:t>
      </w:r>
      <w:r w:rsidR="0035174C">
        <w:rPr>
          <w:lang w:val="es-CO"/>
        </w:rPr>
        <w:t>proporcionado</w:t>
      </w:r>
      <w:r w:rsidRPr="00471B17">
        <w:rPr>
          <w:lang w:val="es-CO"/>
        </w:rPr>
        <w:t xml:space="preserve">. Una vez abierto el archivo se analiza cada una de las líneas </w:t>
      </w:r>
      <w:r w:rsidR="00CB765C">
        <w:rPr>
          <w:lang w:val="es-CO"/>
        </w:rPr>
        <w:t>la información existente, de acuerdo con lo especificado en Fig. 1 y Fig. 2</w:t>
      </w:r>
      <w:r w:rsidR="00E90807">
        <w:rPr>
          <w:lang w:val="es-CO"/>
        </w:rPr>
        <w:t xml:space="preserve">. </w:t>
      </w:r>
      <w:r w:rsidR="00742D7E">
        <w:rPr>
          <w:lang w:val="es-CO"/>
        </w:rPr>
        <w:t>De forma resumida</w:t>
      </w:r>
      <w:r w:rsidR="00B417A9">
        <w:rPr>
          <w:lang w:val="es-CO"/>
        </w:rPr>
        <w:t>:</w:t>
      </w:r>
      <w:r w:rsidR="00742D7E">
        <w:rPr>
          <w:lang w:val="es-CO"/>
        </w:rPr>
        <w:t xml:space="preserve"> si el archivo está vacío, se </w:t>
      </w:r>
      <w:r w:rsidR="00B417A9">
        <w:rPr>
          <w:lang w:val="es-CO"/>
        </w:rPr>
        <w:t xml:space="preserve">imprime un error informando esto; si </w:t>
      </w:r>
      <w:r w:rsidR="00742D7E">
        <w:rPr>
          <w:lang w:val="es-CO"/>
        </w:rPr>
        <w:t>se compone de una sola línea y dicha línea está escrita correctamente (Fig. 2) entonces se realiza la correspondiente lectura</w:t>
      </w:r>
      <w:r w:rsidR="00B417A9">
        <w:rPr>
          <w:lang w:val="es-CO"/>
        </w:rPr>
        <w:t xml:space="preserve">; si se compone de más líneas se asume una estructura acorde con Fig. 1 </w:t>
      </w:r>
      <w:r w:rsidR="008D5B1E">
        <w:rPr>
          <w:lang w:val="es-CO"/>
        </w:rPr>
        <w:t xml:space="preserve">guardándose la instrucción especificada y </w:t>
      </w:r>
      <w:r w:rsidR="00656C0B">
        <w:rPr>
          <w:lang w:val="es-CO"/>
        </w:rPr>
        <w:t>concatenándose</w:t>
      </w:r>
      <w:r w:rsidR="00B00CA4">
        <w:rPr>
          <w:lang w:val="es-CO"/>
        </w:rPr>
        <w:t xml:space="preserve"> </w:t>
      </w:r>
      <w:r w:rsidR="00656C0B">
        <w:rPr>
          <w:lang w:val="es-CO"/>
        </w:rPr>
        <w:t xml:space="preserve">la expresión con lo </w:t>
      </w:r>
      <w:r w:rsidR="002750DD">
        <w:rPr>
          <w:lang w:val="es-CO"/>
        </w:rPr>
        <w:t>que se tiene en las siguiente(s) sección(secciones).</w:t>
      </w:r>
      <w:r w:rsidR="00D942B1">
        <w:rPr>
          <w:lang w:val="es-CO"/>
        </w:rPr>
        <w:t xml:space="preserve"> Al final, la función retorna dos </w:t>
      </w:r>
      <w:r w:rsidR="00075E8B">
        <w:rPr>
          <w:lang w:val="es-CO"/>
        </w:rPr>
        <w:t xml:space="preserve">parámetros: </w:t>
      </w:r>
      <w:r w:rsidR="0028639F">
        <w:rPr>
          <w:lang w:val="es-CO"/>
        </w:rPr>
        <w:t xml:space="preserve">la expresión que se va a usar para filtrar el tráfico y </w:t>
      </w:r>
      <w:r w:rsidR="00E410B8">
        <w:rPr>
          <w:lang w:val="es-CO"/>
        </w:rPr>
        <w:t xml:space="preserve">la instrucción a usar </w:t>
      </w:r>
      <w:r w:rsidR="00BF4E01">
        <w:rPr>
          <w:lang w:val="es-CO"/>
        </w:rPr>
        <w:t xml:space="preserve">(aceptar, bloquear </w:t>
      </w:r>
      <w:r w:rsidR="00E800ED">
        <w:rPr>
          <w:lang w:val="es-CO"/>
        </w:rPr>
        <w:t>o bloquear completo</w:t>
      </w:r>
      <w:r w:rsidR="00BF4E01">
        <w:rPr>
          <w:lang w:val="es-CO"/>
        </w:rPr>
        <w:t>)</w:t>
      </w:r>
      <w:r w:rsidR="00E800ED">
        <w:rPr>
          <w:lang w:val="es-CO"/>
        </w:rPr>
        <w:t>.</w:t>
      </w:r>
    </w:p>
    <w:p w14:paraId="5F3B2C0E" w14:textId="77777777" w:rsidR="00471B17" w:rsidRPr="00471B17" w:rsidRDefault="00471B17" w:rsidP="00022AF1">
      <w:pPr>
        <w:jc w:val="both"/>
        <w:rPr>
          <w:lang w:val="es-CO"/>
        </w:rPr>
      </w:pPr>
    </w:p>
    <w:p w14:paraId="7C15F48B" w14:textId="299F2C47" w:rsidR="00471B17" w:rsidRPr="00471B17" w:rsidRDefault="00471B17" w:rsidP="007A7D57">
      <w:pPr>
        <w:ind w:firstLine="284"/>
        <w:jc w:val="both"/>
        <w:rPr>
          <w:lang w:val="es-CO"/>
        </w:rPr>
      </w:pPr>
      <w:r w:rsidRPr="00471B17">
        <w:rPr>
          <w:lang w:val="es-CO"/>
        </w:rPr>
        <w:t>En la clase Firewall se definieron 4 métodos. El primer método (</w:t>
      </w:r>
      <w:r w:rsidR="00006640">
        <w:rPr>
          <w:lang w:val="es-CO"/>
        </w:rPr>
        <w:t>_</w:t>
      </w:r>
      <w:r w:rsidRPr="00471B17">
        <w:rPr>
          <w:lang w:val="es-CO"/>
        </w:rPr>
        <w:t>init</w:t>
      </w:r>
      <w:r w:rsidR="00006640" w:rsidRPr="00006640">
        <w:rPr>
          <w:lang w:val="es-CO"/>
        </w:rPr>
        <w:t>_</w:t>
      </w:r>
      <w:r w:rsidRPr="00471B17">
        <w:rPr>
          <w:lang w:val="es-CO"/>
        </w:rPr>
        <w:t xml:space="preserve">) es </w:t>
      </w:r>
      <w:r w:rsidR="008B3914">
        <w:rPr>
          <w:lang w:val="es-CO"/>
        </w:rPr>
        <w:t xml:space="preserve">el constructor de la clase y tiene la función de </w:t>
      </w:r>
      <w:r w:rsidRPr="00471B17">
        <w:rPr>
          <w:lang w:val="es-CO"/>
        </w:rPr>
        <w:t>inici</w:t>
      </w:r>
      <w:r w:rsidR="008B3914">
        <w:rPr>
          <w:lang w:val="es-CO"/>
        </w:rPr>
        <w:t>alizar</w:t>
      </w:r>
      <w:r w:rsidRPr="00471B17">
        <w:rPr>
          <w:lang w:val="es-CO"/>
        </w:rPr>
        <w:t xml:space="preserve"> la variable expresión con </w:t>
      </w:r>
      <w:r w:rsidR="003A3673">
        <w:rPr>
          <w:lang w:val="es-CO"/>
        </w:rPr>
        <w:t>la</w:t>
      </w:r>
      <w:r w:rsidRPr="00471B17">
        <w:rPr>
          <w:lang w:val="es-CO"/>
        </w:rPr>
        <w:t xml:space="preserve"> expresión que le llega por parámetro. El segundo método </w:t>
      </w:r>
      <w:r w:rsidR="00B577D7">
        <w:rPr>
          <w:lang w:val="es-CO"/>
        </w:rPr>
        <w:t xml:space="preserve">usa la función </w:t>
      </w:r>
      <w:r w:rsidR="00223545">
        <w:rPr>
          <w:lang w:val="es-CO"/>
        </w:rPr>
        <w:t>C</w:t>
      </w:r>
      <w:r w:rsidR="00223545" w:rsidRPr="00471B17">
        <w:rPr>
          <w:lang w:val="es-CO"/>
        </w:rPr>
        <w:t>heck</w:t>
      </w:r>
      <w:r w:rsidR="00223545">
        <w:rPr>
          <w:lang w:val="es-CO"/>
        </w:rPr>
        <w:t>Fil</w:t>
      </w:r>
      <w:r w:rsidR="00223545" w:rsidRPr="00471B17">
        <w:rPr>
          <w:lang w:val="es-CO"/>
        </w:rPr>
        <w:t>ter</w:t>
      </w:r>
      <w:r w:rsidRPr="00471B17">
        <w:rPr>
          <w:lang w:val="es-CO"/>
        </w:rPr>
        <w:t xml:space="preserve"> </w:t>
      </w:r>
      <w:r w:rsidR="00FE276C">
        <w:rPr>
          <w:lang w:val="es-CO"/>
        </w:rPr>
        <w:t>proporcionada por</w:t>
      </w:r>
      <w:r w:rsidRPr="00471B17">
        <w:rPr>
          <w:lang w:val="es-CO"/>
        </w:rPr>
        <w:t xml:space="preserve"> la </w:t>
      </w:r>
      <w:r w:rsidR="00FE276C">
        <w:rPr>
          <w:lang w:val="es-CO"/>
        </w:rPr>
        <w:t xml:space="preserve">librería para </w:t>
      </w:r>
      <w:r w:rsidRPr="00471B17">
        <w:rPr>
          <w:lang w:val="es-CO"/>
        </w:rPr>
        <w:t>chequea</w:t>
      </w:r>
      <w:r w:rsidR="00FE276C">
        <w:rPr>
          <w:lang w:val="es-CO"/>
        </w:rPr>
        <w:t>r</w:t>
      </w:r>
      <w:r w:rsidRPr="00471B17">
        <w:rPr>
          <w:lang w:val="es-CO"/>
        </w:rPr>
        <w:t xml:space="preserve"> </w:t>
      </w:r>
      <w:r w:rsidR="00FE276C">
        <w:rPr>
          <w:lang w:val="es-CO"/>
        </w:rPr>
        <w:t xml:space="preserve">si </w:t>
      </w:r>
      <w:r w:rsidRPr="00471B17">
        <w:rPr>
          <w:lang w:val="es-CO"/>
        </w:rPr>
        <w:t>la expresión</w:t>
      </w:r>
      <w:r w:rsidR="00FE276C">
        <w:rPr>
          <w:lang w:val="es-CO"/>
        </w:rPr>
        <w:t xml:space="preserve"> de filtrado expresada en el archivo de texto es correcta de acuerdo </w:t>
      </w:r>
      <w:r w:rsidR="00FE276C">
        <w:rPr>
          <w:lang w:val="es-CO"/>
        </w:rPr>
        <w:lastRenderedPageBreak/>
        <w:t>con las reglas de filtrado de WinDivert, como se mencionó anteriormente</w:t>
      </w:r>
      <w:r w:rsidR="00717B86">
        <w:rPr>
          <w:lang w:val="es-CO"/>
        </w:rPr>
        <w:t xml:space="preserve">, </w:t>
      </w:r>
      <w:r w:rsidR="007B68B2">
        <w:rPr>
          <w:lang w:val="es-CO"/>
        </w:rPr>
        <w:t xml:space="preserve">utilizando </w:t>
      </w:r>
      <w:r w:rsidR="002E64AC">
        <w:rPr>
          <w:lang w:val="es-CO"/>
        </w:rPr>
        <w:t xml:space="preserve">el tercer retorno de la función </w:t>
      </w:r>
      <w:r w:rsidR="000C0FD8">
        <w:rPr>
          <w:lang w:val="es-CO"/>
        </w:rPr>
        <w:t>CheckFilter</w:t>
      </w:r>
      <w:r w:rsidR="002E64AC">
        <w:rPr>
          <w:lang w:val="es-CO"/>
        </w:rPr>
        <w:t xml:space="preserve">, por </w:t>
      </w:r>
      <w:r w:rsidR="00FF2EC7">
        <w:rPr>
          <w:lang w:val="es-CO"/>
        </w:rPr>
        <w:t>tanto,</w:t>
      </w:r>
      <w:r w:rsidR="002E64AC">
        <w:rPr>
          <w:lang w:val="es-CO"/>
        </w:rPr>
        <w:t xml:space="preserve"> </w:t>
      </w:r>
      <w:r w:rsidR="00717B86">
        <w:rPr>
          <w:lang w:val="es-CO"/>
        </w:rPr>
        <w:t xml:space="preserve">retornando </w:t>
      </w:r>
      <w:r w:rsidR="00C05C11">
        <w:rPr>
          <w:lang w:val="es-CO"/>
        </w:rPr>
        <w:t>el String “No error” si la expresión es correcta</w:t>
      </w:r>
      <w:r w:rsidR="002013A4">
        <w:rPr>
          <w:lang w:val="es-CO"/>
        </w:rPr>
        <w:t xml:space="preserve"> o “Error” si presenta errores</w:t>
      </w:r>
      <w:r w:rsidR="00E77E6E">
        <w:rPr>
          <w:lang w:val="es-CO"/>
        </w:rPr>
        <w:t xml:space="preserve"> y por tanto no es posible usarla</w:t>
      </w:r>
      <w:r w:rsidRPr="00471B17">
        <w:rPr>
          <w:lang w:val="es-CO"/>
        </w:rPr>
        <w:t xml:space="preserve">. La tercera función </w:t>
      </w:r>
      <w:r w:rsidR="00E77E6E">
        <w:rPr>
          <w:lang w:val="es-CO"/>
        </w:rPr>
        <w:t>es allow</w:t>
      </w:r>
      <w:r w:rsidRPr="00471B17">
        <w:rPr>
          <w:lang w:val="es-CO"/>
        </w:rPr>
        <w:t>Traffic</w:t>
      </w:r>
      <w:r w:rsidR="00E77E6E">
        <w:rPr>
          <w:lang w:val="es-CO"/>
        </w:rPr>
        <w:t xml:space="preserve"> la cual</w:t>
      </w:r>
      <w:r w:rsidRPr="00471B17">
        <w:rPr>
          <w:lang w:val="es-CO"/>
        </w:rPr>
        <w:t xml:space="preserve"> </w:t>
      </w:r>
      <w:r w:rsidR="00EF5A73">
        <w:rPr>
          <w:lang w:val="es-CO"/>
        </w:rPr>
        <w:t>filtra todo el tráfico</w:t>
      </w:r>
      <w:r w:rsidRPr="00471B17">
        <w:rPr>
          <w:lang w:val="es-CO"/>
        </w:rPr>
        <w:t xml:space="preserve"> </w:t>
      </w:r>
      <w:r w:rsidR="005E574D">
        <w:rPr>
          <w:lang w:val="es-CO"/>
        </w:rPr>
        <w:t>de la capa Network Forward y luego para cada paquete usando la función matches de la librería</w:t>
      </w:r>
      <w:r w:rsidR="00B13192">
        <w:rPr>
          <w:lang w:val="es-CO"/>
        </w:rPr>
        <w:t xml:space="preserve"> determina si el paquete coincide con la expresión</w:t>
      </w:r>
      <w:r w:rsidR="008765D5">
        <w:rPr>
          <w:lang w:val="es-CO"/>
        </w:rPr>
        <w:t xml:space="preserve">, en caso de que sí coincida el paquete se reenvía </w:t>
      </w:r>
      <w:r w:rsidR="0052353F">
        <w:rPr>
          <w:lang w:val="es-CO"/>
        </w:rPr>
        <w:t>con su checksum recalculado</w:t>
      </w:r>
      <w:r w:rsidR="000D5D31">
        <w:rPr>
          <w:lang w:val="es-CO"/>
        </w:rPr>
        <w:t xml:space="preserve"> usando la función send de </w:t>
      </w:r>
      <w:r w:rsidR="0075704D">
        <w:rPr>
          <w:lang w:val="es-CO"/>
        </w:rPr>
        <w:t>la librería</w:t>
      </w:r>
      <w:r w:rsidR="000D5D31">
        <w:rPr>
          <w:lang w:val="es-CO"/>
        </w:rPr>
        <w:t>.</w:t>
      </w:r>
      <w:r w:rsidRPr="00471B17">
        <w:rPr>
          <w:lang w:val="es-CO"/>
        </w:rPr>
        <w:t xml:space="preserve"> </w:t>
      </w:r>
      <w:r w:rsidR="000D5D31">
        <w:rPr>
          <w:lang w:val="es-CO"/>
        </w:rPr>
        <w:t>La función blockTraffic al igual que la anterior, también filtra todo el tráfico y para cada paquete</w:t>
      </w:r>
      <w:r w:rsidR="00AF184A">
        <w:rPr>
          <w:lang w:val="es-CO"/>
        </w:rPr>
        <w:t xml:space="preserve"> compara la expresión, en caso de no coincidir con esta el paquete es reenviado</w:t>
      </w:r>
      <w:r w:rsidR="0098315D">
        <w:rPr>
          <w:lang w:val="es-CO"/>
        </w:rPr>
        <w:t>.</w:t>
      </w:r>
      <w:r w:rsidR="000D5D31">
        <w:rPr>
          <w:lang w:val="es-CO"/>
        </w:rPr>
        <w:t xml:space="preserve"> </w:t>
      </w:r>
      <w:r w:rsidR="002B71D1">
        <w:rPr>
          <w:lang w:val="es-CO"/>
        </w:rPr>
        <w:t>Las funciones allowTraffic y blockTraffic filtran el tráfico en tiempo real</w:t>
      </w:r>
      <w:r w:rsidR="002B2E52">
        <w:rPr>
          <w:lang w:val="es-CO"/>
        </w:rPr>
        <w:t>, ejecutándose indefinidamente hasta que el usuario decida finalizar la ejecución.</w:t>
      </w:r>
    </w:p>
    <w:p w14:paraId="71536211" w14:textId="77777777" w:rsidR="00471B17" w:rsidRPr="00471B17" w:rsidRDefault="00471B17" w:rsidP="00471B17">
      <w:pPr>
        <w:ind w:left="360"/>
        <w:jc w:val="both"/>
        <w:rPr>
          <w:lang w:val="es-CO"/>
        </w:rPr>
      </w:pPr>
    </w:p>
    <w:p w14:paraId="09AD6083" w14:textId="58724FE8" w:rsidR="00A24A5E" w:rsidRPr="00843EF7" w:rsidRDefault="00471B17" w:rsidP="00CD497E">
      <w:pPr>
        <w:ind w:firstLine="284"/>
        <w:jc w:val="both"/>
        <w:rPr>
          <w:lang w:val="es-CO"/>
        </w:rPr>
      </w:pPr>
      <w:r w:rsidRPr="00471B17">
        <w:rPr>
          <w:lang w:val="es-CO"/>
        </w:rPr>
        <w:t xml:space="preserve">La tercera y última clase, es la clase </w:t>
      </w:r>
      <w:r w:rsidR="006D7BC4">
        <w:rPr>
          <w:lang w:val="es-CO"/>
        </w:rPr>
        <w:t>P</w:t>
      </w:r>
      <w:r w:rsidRPr="00471B17">
        <w:rPr>
          <w:lang w:val="es-CO"/>
        </w:rPr>
        <w:t xml:space="preserve">rincipal, la cual cuenta con un método llamado main desde el cual se llevan </w:t>
      </w:r>
      <w:r w:rsidR="00CE1C20">
        <w:rPr>
          <w:lang w:val="es-CO"/>
        </w:rPr>
        <w:t xml:space="preserve">se solicita al usuario proporcionar la ruta </w:t>
      </w:r>
      <w:r w:rsidR="00F15F42">
        <w:rPr>
          <w:lang w:val="es-CO"/>
        </w:rPr>
        <w:t xml:space="preserve">relativa del archivo </w:t>
      </w:r>
      <w:r w:rsidR="000278D1">
        <w:rPr>
          <w:lang w:val="es-CO"/>
        </w:rPr>
        <w:t xml:space="preserve">de texto con la regla para filtrar el tráfico, posteriormente </w:t>
      </w:r>
      <w:r w:rsidR="00FC3D60">
        <w:rPr>
          <w:lang w:val="es-CO"/>
        </w:rPr>
        <w:t xml:space="preserve">se valida si el archivo existe, luego </w:t>
      </w:r>
      <w:r w:rsidR="007801F5">
        <w:rPr>
          <w:lang w:val="es-CO"/>
        </w:rPr>
        <w:t xml:space="preserve">se usa una instancia de FileReader </w:t>
      </w:r>
      <w:r w:rsidR="000B51FB">
        <w:rPr>
          <w:lang w:val="es-CO"/>
        </w:rPr>
        <w:t>para leer el archivo</w:t>
      </w:r>
      <w:r w:rsidR="004C5A64">
        <w:rPr>
          <w:lang w:val="es-CO"/>
        </w:rPr>
        <w:t xml:space="preserve"> y</w:t>
      </w:r>
      <w:r w:rsidR="000B51FB">
        <w:rPr>
          <w:lang w:val="es-CO"/>
        </w:rPr>
        <w:t xml:space="preserve"> </w:t>
      </w:r>
      <w:r w:rsidR="00FC3D60">
        <w:rPr>
          <w:lang w:val="es-CO"/>
        </w:rPr>
        <w:t>si</w:t>
      </w:r>
      <w:r w:rsidR="00A01B8E">
        <w:rPr>
          <w:lang w:val="es-CO"/>
        </w:rPr>
        <w:t xml:space="preserve"> la expresión está presente</w:t>
      </w:r>
      <w:r w:rsidR="004C5A64">
        <w:rPr>
          <w:lang w:val="es-CO"/>
        </w:rPr>
        <w:t>. Luego, utilizando una instancia</w:t>
      </w:r>
      <w:r w:rsidR="00A01B8E">
        <w:rPr>
          <w:lang w:val="es-CO"/>
        </w:rPr>
        <w:t xml:space="preserve"> </w:t>
      </w:r>
      <w:r w:rsidR="00E63391">
        <w:rPr>
          <w:lang w:val="es-CO"/>
        </w:rPr>
        <w:t>de Firewall se revisa si la expresión</w:t>
      </w:r>
      <w:r w:rsidR="00A01B8E">
        <w:rPr>
          <w:lang w:val="es-CO"/>
        </w:rPr>
        <w:t xml:space="preserve"> es correcta</w:t>
      </w:r>
      <w:r w:rsidR="000B51FB">
        <w:rPr>
          <w:lang w:val="es-CO"/>
        </w:rPr>
        <w:t>.</w:t>
      </w:r>
      <w:r w:rsidR="00A464E6">
        <w:rPr>
          <w:lang w:val="es-CO"/>
        </w:rPr>
        <w:t xml:space="preserve"> </w:t>
      </w:r>
      <w:r w:rsidR="000B51FB">
        <w:rPr>
          <w:lang w:val="es-CO"/>
        </w:rPr>
        <w:t>P</w:t>
      </w:r>
      <w:r w:rsidR="00A464E6">
        <w:rPr>
          <w:lang w:val="es-CO"/>
        </w:rPr>
        <w:t xml:space="preserve">or </w:t>
      </w:r>
      <w:r w:rsidR="00194A4A">
        <w:rPr>
          <w:lang w:val="es-CO"/>
        </w:rPr>
        <w:t>último,</w:t>
      </w:r>
      <w:r w:rsidR="00B51B2B">
        <w:rPr>
          <w:lang w:val="es-CO"/>
        </w:rPr>
        <w:t xml:space="preserve"> </w:t>
      </w:r>
      <w:r w:rsidR="000B51FB">
        <w:rPr>
          <w:lang w:val="es-CO"/>
        </w:rPr>
        <w:t>en caso de pasar todas las validaciones</w:t>
      </w:r>
      <w:r w:rsidR="00D27229">
        <w:rPr>
          <w:lang w:val="es-CO"/>
        </w:rPr>
        <w:t>, se realizan</w:t>
      </w:r>
      <w:r w:rsidRPr="00471B17">
        <w:rPr>
          <w:lang w:val="es-CO"/>
        </w:rPr>
        <w:t xml:space="preserve"> llamados </w:t>
      </w:r>
      <w:r w:rsidR="00E63391">
        <w:rPr>
          <w:lang w:val="es-CO"/>
        </w:rPr>
        <w:t>se determina cu</w:t>
      </w:r>
      <w:r w:rsidR="00A904D0">
        <w:rPr>
          <w:lang w:val="es-CO"/>
        </w:rPr>
        <w:t>ál es la instrucción</w:t>
      </w:r>
      <w:r w:rsidRPr="00471B17">
        <w:rPr>
          <w:lang w:val="es-CO"/>
        </w:rPr>
        <w:t xml:space="preserve"> y posteriormente </w:t>
      </w:r>
      <w:r w:rsidR="00A904D0">
        <w:rPr>
          <w:lang w:val="es-CO"/>
        </w:rPr>
        <w:t>se hace</w:t>
      </w:r>
      <w:r w:rsidRPr="00471B17">
        <w:rPr>
          <w:lang w:val="es-CO"/>
        </w:rPr>
        <w:t xml:space="preserve"> llamado a la función de firewall</w:t>
      </w:r>
      <w:r w:rsidR="00A904D0">
        <w:rPr>
          <w:lang w:val="es-CO"/>
        </w:rPr>
        <w:t xml:space="preserve"> respectiva, es decir, </w:t>
      </w:r>
      <w:r w:rsidR="00541EE4">
        <w:rPr>
          <w:lang w:val="es-CO"/>
        </w:rPr>
        <w:t>allowTraffic o blockTraffic</w:t>
      </w:r>
      <w:r w:rsidRPr="00471B17">
        <w:rPr>
          <w:lang w:val="es-CO"/>
        </w:rPr>
        <w:t>.</w:t>
      </w:r>
    </w:p>
    <w:p w14:paraId="09B9F5EB" w14:textId="77777777" w:rsidR="00483C71" w:rsidRPr="00B44FDF" w:rsidRDefault="00483C71" w:rsidP="00B44FDF">
      <w:pPr>
        <w:ind w:firstLine="284"/>
        <w:jc w:val="both"/>
        <w:rPr>
          <w:lang w:val="es-CO"/>
        </w:rPr>
      </w:pPr>
    </w:p>
    <w:p w14:paraId="472B0059" w14:textId="1670E809" w:rsidR="007220C4" w:rsidRDefault="007220C4" w:rsidP="007220C4">
      <w:pPr>
        <w:pStyle w:val="Heading1"/>
        <w:rPr>
          <w:lang w:val="es-CO"/>
        </w:rPr>
      </w:pPr>
      <w:r>
        <w:rPr>
          <w:lang w:val="es-CO"/>
        </w:rPr>
        <w:t>DIAGRAMAS UML</w:t>
      </w:r>
    </w:p>
    <w:p w14:paraId="28B45E7E" w14:textId="0ED2D8CE" w:rsidR="004464CE" w:rsidRPr="004464CE" w:rsidRDefault="002550F2" w:rsidP="004464CE">
      <w:pPr>
        <w:ind w:firstLine="288"/>
        <w:jc w:val="both"/>
        <w:rPr>
          <w:lang w:val="es-CO"/>
        </w:rPr>
      </w:pPr>
      <w:r>
        <w:rPr>
          <w:lang w:val="es-CO"/>
        </w:rPr>
        <w:t xml:space="preserve">Se realizó tres diagramas UML </w:t>
      </w:r>
      <w:r w:rsidR="006208E4">
        <w:rPr>
          <w:lang w:val="es-CO"/>
        </w:rPr>
        <w:t>(</w:t>
      </w:r>
      <w:r w:rsidR="005176CE">
        <w:rPr>
          <w:lang w:val="es-CO"/>
        </w:rPr>
        <w:t>Lenguaje Unificado de Modelado</w:t>
      </w:r>
      <w:r w:rsidR="006208E4">
        <w:rPr>
          <w:lang w:val="es-CO"/>
        </w:rPr>
        <w:t>)</w:t>
      </w:r>
      <w:r w:rsidR="002D2586">
        <w:rPr>
          <w:lang w:val="es-CO"/>
        </w:rPr>
        <w:t xml:space="preserve">, que sirve para </w:t>
      </w:r>
      <w:r w:rsidR="00934853">
        <w:rPr>
          <w:lang w:val="es-CO"/>
        </w:rPr>
        <w:t>mostrar la arquitectura, diseño e implementación de un sistema de software de manera visual</w:t>
      </w:r>
      <w:r w:rsidR="00081C2E">
        <w:rPr>
          <w:lang w:val="es-CO"/>
        </w:rPr>
        <w:t xml:space="preserve"> </w:t>
      </w:r>
      <w:r w:rsidR="00081C2E">
        <w:rPr>
          <w:lang w:val="es-CO"/>
        </w:rPr>
        <w:fldChar w:fldCharType="begin" w:fldLock="1"/>
      </w:r>
      <w:r w:rsidR="00FC4044">
        <w:rPr>
          <w:lang w:val="es-CO"/>
        </w:rPr>
        <w:instrText>ADDIN CSL_CITATION {"citationItems":[{"id":"ITEM-1","itemData":{"URL":"https://www.lucidchart.com/pages/es/que-es-el-lenguaje-unificado-de-modelado-uml","accessed":{"date-parts":[["2018","11","22"]]},"author":[{"dropping-particle":"","family":"Lucidchart","given":"","non-dropping-particle":"","parse-names":false,"suffix":""}],"id":"ITEM-1","issued":{"date-parts":[["2018"]]},"title":"Qué es el lenguaje unificado de modelado (UML)","type":"webpage"},"uris":["http://www.mendeley.com/documents/?uuid=312f106e-702a-4c94-869e-898b079bf93f"]}],"mendeley":{"formattedCitation":"[11]","plainTextFormattedCitation":"[11]","previouslyFormattedCitation":"[11]"},"properties":{"noteIndex":0},"schema":"https://github.com/citation-style-language/schema/raw/master/csl-citation.json"}</w:instrText>
      </w:r>
      <w:r w:rsidR="00081C2E">
        <w:rPr>
          <w:lang w:val="es-CO"/>
        </w:rPr>
        <w:fldChar w:fldCharType="separate"/>
      </w:r>
      <w:r w:rsidR="00081C2E" w:rsidRPr="00081C2E">
        <w:rPr>
          <w:noProof/>
          <w:lang w:val="es-CO"/>
        </w:rPr>
        <w:t>[11]</w:t>
      </w:r>
      <w:r w:rsidR="00081C2E">
        <w:rPr>
          <w:lang w:val="es-CO"/>
        </w:rPr>
        <w:fldChar w:fldCharType="end"/>
      </w:r>
      <w:r w:rsidR="00934853">
        <w:rPr>
          <w:lang w:val="es-CO"/>
        </w:rPr>
        <w:t>.</w:t>
      </w:r>
    </w:p>
    <w:p w14:paraId="57B92C46" w14:textId="3956C23A" w:rsidR="007220C4" w:rsidRDefault="00F2382F" w:rsidP="007220C4">
      <w:pPr>
        <w:pStyle w:val="Heading2"/>
        <w:rPr>
          <w:lang w:val="es-CO"/>
        </w:rPr>
      </w:pPr>
      <w:r>
        <w:rPr>
          <w:lang w:val="es-CO"/>
        </w:rPr>
        <w:t xml:space="preserve">Diagrama de </w:t>
      </w:r>
      <w:r w:rsidR="00843EF7">
        <w:rPr>
          <w:lang w:val="es-CO"/>
        </w:rPr>
        <w:t>c</w:t>
      </w:r>
      <w:r>
        <w:rPr>
          <w:lang w:val="es-CO"/>
        </w:rPr>
        <w:t>lases</w:t>
      </w:r>
    </w:p>
    <w:p w14:paraId="1DB85059" w14:textId="2CD4C4A6" w:rsidR="00271E16" w:rsidRDefault="00DF0997" w:rsidP="007220C4">
      <w:pPr>
        <w:keepNext/>
        <w:ind w:firstLine="288"/>
        <w:jc w:val="both"/>
        <w:rPr>
          <w:lang w:val="es-CO"/>
        </w:rPr>
      </w:pPr>
      <w:r>
        <w:rPr>
          <w:lang w:val="es-CO"/>
        </w:rPr>
        <w:t>Muestra</w:t>
      </w:r>
      <w:r w:rsidR="002B168C">
        <w:rPr>
          <w:lang w:val="es-CO"/>
        </w:rPr>
        <w:t xml:space="preserve"> las clases que</w:t>
      </w:r>
      <w:r w:rsidR="008939E0">
        <w:rPr>
          <w:lang w:val="es-CO"/>
        </w:rPr>
        <w:t xml:space="preserve"> hay</w:t>
      </w:r>
      <w:r w:rsidR="002B168C">
        <w:rPr>
          <w:lang w:val="es-CO"/>
        </w:rPr>
        <w:t xml:space="preserve"> dentro d</w:t>
      </w:r>
      <w:r w:rsidR="008939E0">
        <w:rPr>
          <w:lang w:val="es-CO"/>
        </w:rPr>
        <w:t>el programa</w:t>
      </w:r>
      <w:r w:rsidR="0054788B">
        <w:rPr>
          <w:lang w:val="es-CO"/>
        </w:rPr>
        <w:t>,</w:t>
      </w:r>
      <w:r w:rsidR="002525B8">
        <w:rPr>
          <w:lang w:val="es-CO"/>
        </w:rPr>
        <w:t xml:space="preserve"> escribiendo tanto los atributos, métodos y las relaciones que hay entre </w:t>
      </w:r>
      <w:r w:rsidR="002525B8">
        <w:rPr>
          <w:lang w:val="es-CO"/>
        </w:rPr>
        <w:lastRenderedPageBreak/>
        <w:t>clases.</w:t>
      </w:r>
      <w:r w:rsidR="00014CC6">
        <w:rPr>
          <w:lang w:val="es-CO"/>
        </w:rPr>
        <w:t xml:space="preserve"> En términos generales, describ</w:t>
      </w:r>
      <w:r w:rsidR="00980964">
        <w:rPr>
          <w:lang w:val="es-CO"/>
        </w:rPr>
        <w:t xml:space="preserve">e de manera estática </w:t>
      </w:r>
      <w:r w:rsidR="0001082D">
        <w:rPr>
          <w:lang w:val="es-CO"/>
        </w:rPr>
        <w:t>la estructura del programa.</w:t>
      </w:r>
    </w:p>
    <w:p w14:paraId="23919D74" w14:textId="77777777" w:rsidR="00120008" w:rsidRDefault="00120008" w:rsidP="007220C4">
      <w:pPr>
        <w:keepNext/>
        <w:ind w:firstLine="288"/>
        <w:jc w:val="both"/>
        <w:rPr>
          <w:lang w:val="es-CO"/>
        </w:rPr>
      </w:pPr>
    </w:p>
    <w:p w14:paraId="304761EE" w14:textId="2680EAF6" w:rsidR="000129E5" w:rsidRDefault="0001082D" w:rsidP="003734D4">
      <w:pPr>
        <w:keepNext/>
        <w:rPr>
          <w:b/>
          <w:i/>
          <w:color w:val="767171" w:themeColor="background2" w:themeShade="80"/>
          <w:sz w:val="18"/>
          <w:szCs w:val="18"/>
          <w:lang w:val="es-CO"/>
        </w:rPr>
      </w:pPr>
      <w:r>
        <w:rPr>
          <w:noProof/>
        </w:rPr>
        <w:drawing>
          <wp:inline distT="0" distB="0" distL="0" distR="0" wp14:anchorId="6C0F989B" wp14:editId="3EE31DC2">
            <wp:extent cx="2247276" cy="1175657"/>
            <wp:effectExtent l="0" t="0" r="635"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nal (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08925" cy="1207908"/>
                    </a:xfrm>
                    <a:prstGeom prst="rect">
                      <a:avLst/>
                    </a:prstGeom>
                  </pic:spPr>
                </pic:pic>
              </a:graphicData>
            </a:graphic>
          </wp:inline>
        </w:drawing>
      </w:r>
      <w:r w:rsidR="00C6658B" w:rsidRPr="00C6658B">
        <w:rPr>
          <w:b/>
          <w:i/>
          <w:color w:val="767171" w:themeColor="background2" w:themeShade="80"/>
          <w:sz w:val="18"/>
          <w:szCs w:val="18"/>
          <w:lang w:val="es-CO"/>
        </w:rPr>
        <w:t xml:space="preserve"> </w:t>
      </w:r>
    </w:p>
    <w:p w14:paraId="0BF9E910" w14:textId="206726C7" w:rsidR="00843EF7" w:rsidRPr="00C6658B" w:rsidRDefault="00C6658B" w:rsidP="00120008">
      <w:pPr>
        <w:keepNext/>
        <w:rPr>
          <w:i/>
          <w:color w:val="767171" w:themeColor="background2" w:themeShade="80"/>
          <w:sz w:val="18"/>
          <w:szCs w:val="18"/>
          <w:lang w:val="es-CO"/>
        </w:rPr>
      </w:pPr>
      <w:r w:rsidRPr="00B233AF">
        <w:rPr>
          <w:b/>
          <w:sz w:val="18"/>
          <w:szCs w:val="18"/>
          <w:lang w:val="es-CO"/>
        </w:rPr>
        <w:t>Figura 3.</w:t>
      </w:r>
      <w:r w:rsidRPr="00B233AF">
        <w:rPr>
          <w:sz w:val="18"/>
          <w:szCs w:val="18"/>
          <w:lang w:val="es-CO"/>
        </w:rPr>
        <w:t xml:space="preserve"> Diagrama de clases del firewall desarrollado.</w:t>
      </w:r>
    </w:p>
    <w:p w14:paraId="10568A78" w14:textId="77777777" w:rsidR="00B233AF" w:rsidRPr="00C6658B" w:rsidRDefault="00B233AF" w:rsidP="00C6658B">
      <w:pPr>
        <w:keepNext/>
        <w:rPr>
          <w:i/>
          <w:color w:val="767171" w:themeColor="background2" w:themeShade="80"/>
          <w:sz w:val="18"/>
          <w:szCs w:val="18"/>
          <w:lang w:val="es-CO"/>
        </w:rPr>
      </w:pPr>
    </w:p>
    <w:p w14:paraId="7617A6A5" w14:textId="305B964D" w:rsidR="00A22C67" w:rsidRDefault="00A22C67" w:rsidP="00A22C67">
      <w:pPr>
        <w:pStyle w:val="Heading2"/>
        <w:rPr>
          <w:lang w:val="es-CO"/>
        </w:rPr>
      </w:pPr>
      <w:r>
        <w:rPr>
          <w:lang w:val="es-CO"/>
        </w:rPr>
        <w:t>Diagrama de</w:t>
      </w:r>
      <w:r w:rsidR="00D63EFC">
        <w:rPr>
          <w:lang w:val="es-CO"/>
        </w:rPr>
        <w:t xml:space="preserve"> actividad</w:t>
      </w:r>
    </w:p>
    <w:p w14:paraId="787F2512" w14:textId="77777777" w:rsidR="00705F10" w:rsidRDefault="00705F10" w:rsidP="00A22C67">
      <w:pPr>
        <w:keepNext/>
        <w:ind w:firstLine="288"/>
        <w:jc w:val="both"/>
        <w:rPr>
          <w:lang w:val="es-CO"/>
        </w:rPr>
      </w:pPr>
    </w:p>
    <w:p w14:paraId="71A063C3" w14:textId="025FC1D4" w:rsidR="00C43B45" w:rsidRPr="00B233AF" w:rsidRDefault="005964C9" w:rsidP="00120008">
      <w:pPr>
        <w:keepNext/>
        <w:rPr>
          <w:sz w:val="18"/>
          <w:szCs w:val="18"/>
          <w:lang w:val="es-CO"/>
        </w:rPr>
      </w:pPr>
      <w:r>
        <w:rPr>
          <w:noProof/>
        </w:rPr>
        <w:drawing>
          <wp:inline distT="0" distB="0" distL="0" distR="0" wp14:anchorId="60497598" wp14:editId="3E54D8C8">
            <wp:extent cx="3195955" cy="3632200"/>
            <wp:effectExtent l="0" t="0" r="4445" b="0"/>
            <wp:docPr id="3791578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95955" cy="3632200"/>
                    </a:xfrm>
                    <a:prstGeom prst="rect">
                      <a:avLst/>
                    </a:prstGeom>
                  </pic:spPr>
                </pic:pic>
              </a:graphicData>
            </a:graphic>
          </wp:inline>
        </w:drawing>
      </w:r>
      <w:r w:rsidRPr="1B3E5CCA">
        <w:rPr>
          <w:b/>
          <w:i/>
          <w:color w:val="767171"/>
          <w:sz w:val="18"/>
          <w:szCs w:val="18"/>
          <w:lang w:val="es-CO"/>
        </w:rPr>
        <w:t xml:space="preserve"> </w:t>
      </w:r>
      <w:r w:rsidRPr="00B233AF">
        <w:rPr>
          <w:b/>
          <w:sz w:val="18"/>
          <w:szCs w:val="18"/>
          <w:lang w:val="es-CO"/>
        </w:rPr>
        <w:t xml:space="preserve">Figura 4. </w:t>
      </w:r>
      <w:r w:rsidRPr="00B233AF">
        <w:rPr>
          <w:sz w:val="18"/>
          <w:szCs w:val="18"/>
          <w:lang w:val="es-CO"/>
        </w:rPr>
        <w:t>Diagrama de actividades del firewall desarrollado.</w:t>
      </w:r>
    </w:p>
    <w:p w14:paraId="30D57348" w14:textId="77777777" w:rsidR="00B233AF" w:rsidRPr="00120008" w:rsidRDefault="00B233AF" w:rsidP="00120008">
      <w:pPr>
        <w:keepNext/>
        <w:rPr>
          <w:i/>
          <w:color w:val="767171" w:themeColor="background2" w:themeShade="80"/>
          <w:sz w:val="18"/>
          <w:szCs w:val="18"/>
          <w:lang w:val="es-CO"/>
        </w:rPr>
      </w:pPr>
    </w:p>
    <w:p w14:paraId="415290CE" w14:textId="559A3835" w:rsidR="00C37237" w:rsidRDefault="00C37237" w:rsidP="00C37237">
      <w:pPr>
        <w:pStyle w:val="Heading2"/>
        <w:rPr>
          <w:lang w:val="es-CO"/>
        </w:rPr>
      </w:pPr>
      <w:r>
        <w:rPr>
          <w:lang w:val="es-CO"/>
        </w:rPr>
        <w:t xml:space="preserve">Diagrama de </w:t>
      </w:r>
      <w:r w:rsidR="00705F10">
        <w:rPr>
          <w:lang w:val="es-CO"/>
        </w:rPr>
        <w:t>secuencia</w:t>
      </w:r>
    </w:p>
    <w:p w14:paraId="178A1783" w14:textId="6706EEDA" w:rsidR="00C37237" w:rsidRDefault="00F67D4A" w:rsidP="00C37237">
      <w:pPr>
        <w:keepNext/>
        <w:ind w:firstLine="288"/>
        <w:jc w:val="both"/>
        <w:rPr>
          <w:lang w:val="es-CO"/>
        </w:rPr>
      </w:pPr>
      <w:r>
        <w:rPr>
          <w:lang w:val="es-CO"/>
        </w:rPr>
        <w:t xml:space="preserve">Muestra la interacción </w:t>
      </w:r>
      <w:r w:rsidR="00B65D42">
        <w:rPr>
          <w:lang w:val="es-CO"/>
        </w:rPr>
        <w:t>entre</w:t>
      </w:r>
      <w:r>
        <w:rPr>
          <w:lang w:val="es-CO"/>
        </w:rPr>
        <w:t xml:space="preserve"> los objeto</w:t>
      </w:r>
      <w:r w:rsidR="00B65D42">
        <w:rPr>
          <w:lang w:val="es-CO"/>
        </w:rPr>
        <w:t xml:space="preserve">s y el orden de cómo ocurren los eventos </w:t>
      </w:r>
      <w:r w:rsidR="00E70736">
        <w:rPr>
          <w:lang w:val="es-CO"/>
        </w:rPr>
        <w:t>con base en el tiempo de vida de c</w:t>
      </w:r>
      <w:r w:rsidR="005C714D">
        <w:rPr>
          <w:lang w:val="es-CO"/>
        </w:rPr>
        <w:t>ada uno</w:t>
      </w:r>
      <w:r w:rsidR="00C37237">
        <w:rPr>
          <w:lang w:val="es-CO"/>
        </w:rPr>
        <w:t>.</w:t>
      </w:r>
    </w:p>
    <w:p w14:paraId="2806D2E4" w14:textId="66783D58" w:rsidR="0001082D" w:rsidRPr="00781D8F" w:rsidRDefault="00D71EF2" w:rsidP="007220C4">
      <w:pPr>
        <w:keepNext/>
        <w:ind w:firstLine="288"/>
        <w:jc w:val="both"/>
        <w:rPr>
          <w:sz w:val="18"/>
          <w:szCs w:val="18"/>
          <w:lang w:val="es-CO"/>
        </w:rPr>
      </w:pPr>
      <w:r>
        <w:rPr>
          <w:noProof/>
        </w:rPr>
        <w:lastRenderedPageBreak/>
        <w:drawing>
          <wp:inline distT="0" distB="0" distL="0" distR="0" wp14:anchorId="2DD655CD" wp14:editId="3C6AE142">
            <wp:extent cx="3139021" cy="1740089"/>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42862" cy="1742218"/>
                    </a:xfrm>
                    <a:prstGeom prst="rect">
                      <a:avLst/>
                    </a:prstGeom>
                  </pic:spPr>
                </pic:pic>
              </a:graphicData>
            </a:graphic>
          </wp:inline>
        </w:drawing>
      </w:r>
    </w:p>
    <w:p w14:paraId="401C438C" w14:textId="1C76BB1D" w:rsidR="00471B17" w:rsidRDefault="0025257E" w:rsidP="00471B17">
      <w:pPr>
        <w:pStyle w:val="Heading1"/>
        <w:tabs>
          <w:tab w:val="num" w:pos="576"/>
        </w:tabs>
      </w:pPr>
      <w:r>
        <w:t xml:space="preserve">ESCENARIO </w:t>
      </w:r>
      <w:r w:rsidR="0091186A">
        <w:t>DE PRUEBA</w:t>
      </w:r>
    </w:p>
    <w:p w14:paraId="17581898" w14:textId="65DA1FA1" w:rsidR="00471B17" w:rsidRDefault="00471B17" w:rsidP="007A7D57">
      <w:pPr>
        <w:ind w:firstLine="284"/>
        <w:jc w:val="both"/>
        <w:rPr>
          <w:lang w:val="es-CO"/>
        </w:rPr>
      </w:pPr>
      <w:r w:rsidRPr="00471B17">
        <w:rPr>
          <w:lang w:val="es-CO"/>
        </w:rPr>
        <w:t xml:space="preserve">Para la realización de pruebas para este proyecto se enviaron diferentes tipos de mensajes en los cuales se cambiaba el tipo del protocolo. Para las pruebas del protocolo ICMP </w:t>
      </w:r>
      <w:r w:rsidR="006B3804">
        <w:rPr>
          <w:lang w:val="es-CO"/>
        </w:rPr>
        <w:t xml:space="preserve">se </w:t>
      </w:r>
      <w:r w:rsidR="000663D6">
        <w:rPr>
          <w:lang w:val="es-CO"/>
        </w:rPr>
        <w:t>realizaron</w:t>
      </w:r>
      <w:r w:rsidRPr="00471B17">
        <w:rPr>
          <w:lang w:val="es-CO"/>
        </w:rPr>
        <w:t xml:space="preserve"> pings. Para los protocolos TCP y UDP </w:t>
      </w:r>
      <w:r w:rsidR="000663D6">
        <w:rPr>
          <w:lang w:val="es-CO"/>
        </w:rPr>
        <w:t>se utilizó</w:t>
      </w:r>
      <w:r w:rsidRPr="00471B17">
        <w:rPr>
          <w:lang w:val="es-CO"/>
        </w:rPr>
        <w:t xml:space="preserve"> </w:t>
      </w:r>
      <w:r w:rsidR="000663D6">
        <w:rPr>
          <w:lang w:val="es-CO"/>
        </w:rPr>
        <w:t>la</w:t>
      </w:r>
      <w:r w:rsidRPr="00471B17">
        <w:rPr>
          <w:lang w:val="es-CO"/>
        </w:rPr>
        <w:t xml:space="preserve"> aplicación PacketSender la cual permite el </w:t>
      </w:r>
      <w:r w:rsidR="00CA2B47" w:rsidRPr="00471B17">
        <w:rPr>
          <w:lang w:val="es-CO"/>
        </w:rPr>
        <w:t>env</w:t>
      </w:r>
      <w:r w:rsidR="00CA2B47">
        <w:rPr>
          <w:lang w:val="es-CO"/>
        </w:rPr>
        <w:t>ío</w:t>
      </w:r>
      <w:r w:rsidRPr="00471B17">
        <w:rPr>
          <w:lang w:val="es-CO"/>
        </w:rPr>
        <w:t xml:space="preserve"> de ese tipo de paquetes </w:t>
      </w:r>
      <w:r w:rsidR="003D275F">
        <w:rPr>
          <w:lang w:val="es-CO"/>
        </w:rPr>
        <w:t xml:space="preserve">conociendo </w:t>
      </w:r>
      <w:r w:rsidRPr="00471B17">
        <w:rPr>
          <w:lang w:val="es-CO"/>
        </w:rPr>
        <w:t xml:space="preserve">la </w:t>
      </w:r>
      <w:r w:rsidR="00CA2B47" w:rsidRPr="00471B17">
        <w:rPr>
          <w:lang w:val="es-CO"/>
        </w:rPr>
        <w:t>dirección</w:t>
      </w:r>
      <w:r w:rsidRPr="00471B17">
        <w:rPr>
          <w:lang w:val="es-CO"/>
        </w:rPr>
        <w:t xml:space="preserve"> IP </w:t>
      </w:r>
      <w:r w:rsidR="003D275F">
        <w:rPr>
          <w:lang w:val="es-CO"/>
        </w:rPr>
        <w:t xml:space="preserve">destino </w:t>
      </w:r>
      <w:r w:rsidRPr="00471B17">
        <w:rPr>
          <w:lang w:val="es-CO"/>
        </w:rPr>
        <w:t xml:space="preserve">y </w:t>
      </w:r>
      <w:r w:rsidR="003D275F">
        <w:rPr>
          <w:lang w:val="es-CO"/>
        </w:rPr>
        <w:t>eligiendo</w:t>
      </w:r>
      <w:r w:rsidRPr="00471B17">
        <w:rPr>
          <w:lang w:val="es-CO"/>
        </w:rPr>
        <w:t xml:space="preserve"> un puerto </w:t>
      </w:r>
      <w:r w:rsidR="003D275F">
        <w:rPr>
          <w:lang w:val="es-CO"/>
        </w:rPr>
        <w:t xml:space="preserve">de </w:t>
      </w:r>
      <w:r w:rsidR="002766EB">
        <w:rPr>
          <w:lang w:val="es-CO"/>
        </w:rPr>
        <w:t>destino</w:t>
      </w:r>
      <w:r w:rsidRPr="00471B17">
        <w:rPr>
          <w:lang w:val="es-CO"/>
        </w:rPr>
        <w:t>.</w:t>
      </w:r>
    </w:p>
    <w:p w14:paraId="18471668" w14:textId="750F90C5" w:rsidR="004B1658" w:rsidRDefault="004B1658" w:rsidP="007A7D57">
      <w:pPr>
        <w:ind w:firstLine="284"/>
        <w:jc w:val="both"/>
        <w:rPr>
          <w:lang w:val="es-CO"/>
        </w:rPr>
      </w:pPr>
      <w:r>
        <w:rPr>
          <w:lang w:val="es-CO"/>
        </w:rPr>
        <w:t xml:space="preserve">A continuación, se va a presenta de manera detallada </w:t>
      </w:r>
      <w:r w:rsidR="00853136">
        <w:rPr>
          <w:lang w:val="es-CO"/>
        </w:rPr>
        <w:t>tres</w:t>
      </w:r>
      <w:r>
        <w:rPr>
          <w:lang w:val="es-CO"/>
        </w:rPr>
        <w:t xml:space="preserve"> </w:t>
      </w:r>
      <w:r w:rsidR="00110D6B">
        <w:rPr>
          <w:lang w:val="es-CO"/>
        </w:rPr>
        <w:t>escenarios de prueba</w:t>
      </w:r>
      <w:r w:rsidR="006D42BE">
        <w:rPr>
          <w:lang w:val="es-CO"/>
        </w:rPr>
        <w:t xml:space="preserve"> donde se evidencia el correcto funcionamiento </w:t>
      </w:r>
      <w:r w:rsidR="006D01B7">
        <w:rPr>
          <w:lang w:val="es-CO"/>
        </w:rPr>
        <w:t xml:space="preserve">del firewall, realizando pruebas tanto de bloque de direcciones </w:t>
      </w:r>
      <w:r w:rsidR="00EF7AB8">
        <w:rPr>
          <w:lang w:val="es-CO"/>
        </w:rPr>
        <w:t>IP</w:t>
      </w:r>
      <w:r w:rsidR="006D01B7">
        <w:rPr>
          <w:lang w:val="es-CO"/>
        </w:rPr>
        <w:t xml:space="preserve">, como de protocolos </w:t>
      </w:r>
      <w:r w:rsidR="00EF7AB8">
        <w:rPr>
          <w:lang w:val="es-CO"/>
        </w:rPr>
        <w:t>y como de puertos</w:t>
      </w:r>
      <w:r w:rsidR="004222E8">
        <w:rPr>
          <w:lang w:val="es-CO"/>
        </w:rPr>
        <w:t>.</w:t>
      </w:r>
    </w:p>
    <w:p w14:paraId="6FE33B11" w14:textId="59BD91BF" w:rsidR="004222E8" w:rsidRDefault="004222E8" w:rsidP="004222E8">
      <w:pPr>
        <w:pStyle w:val="Heading2"/>
        <w:rPr>
          <w:lang w:val="es-CO"/>
        </w:rPr>
      </w:pPr>
      <w:r>
        <w:rPr>
          <w:lang w:val="es-CO"/>
        </w:rPr>
        <w:t>Bloqueo por protocolo ICMP</w:t>
      </w:r>
    </w:p>
    <w:p w14:paraId="7B5DF4C8" w14:textId="48F142B5" w:rsidR="004222E8" w:rsidRDefault="00AB20EE" w:rsidP="004222E8">
      <w:pPr>
        <w:keepNext/>
        <w:ind w:firstLine="288"/>
        <w:jc w:val="both"/>
        <w:rPr>
          <w:lang w:val="es-CO"/>
        </w:rPr>
      </w:pPr>
      <w:r>
        <w:rPr>
          <w:lang w:val="es-CO"/>
        </w:rPr>
        <w:t>En la Fig</w:t>
      </w:r>
      <w:r w:rsidR="00ED6F93">
        <w:rPr>
          <w:lang w:val="es-CO"/>
        </w:rPr>
        <w:t>.</w:t>
      </w:r>
      <w:r>
        <w:rPr>
          <w:lang w:val="es-CO"/>
        </w:rPr>
        <w:t xml:space="preserve"> </w:t>
      </w:r>
      <w:r w:rsidR="00192E08">
        <w:rPr>
          <w:lang w:val="es-CO"/>
        </w:rPr>
        <w:t>6</w:t>
      </w:r>
      <w:r w:rsidR="00C65069">
        <w:rPr>
          <w:lang w:val="es-CO"/>
        </w:rPr>
        <w:t xml:space="preserve"> </w:t>
      </w:r>
      <w:r>
        <w:rPr>
          <w:lang w:val="es-CO"/>
        </w:rPr>
        <w:t>se muestra l</w:t>
      </w:r>
      <w:r w:rsidR="004F1E91">
        <w:rPr>
          <w:lang w:val="es-CO"/>
        </w:rPr>
        <w:t>a consola de comandos que ejecuta de manera correcta el ping</w:t>
      </w:r>
      <w:r w:rsidR="00C65069">
        <w:rPr>
          <w:lang w:val="es-CO"/>
        </w:rPr>
        <w:t xml:space="preserve"> desde la máquina 10.0.0.2</w:t>
      </w:r>
      <w:r w:rsidR="004F1E91">
        <w:rPr>
          <w:lang w:val="es-CO"/>
        </w:rPr>
        <w:t xml:space="preserve"> para probar el protocolo ICMP antes de correr el firewall.</w:t>
      </w:r>
    </w:p>
    <w:p w14:paraId="442D3DA1" w14:textId="77777777" w:rsidR="00832B6C" w:rsidRDefault="00832B6C" w:rsidP="004222E8">
      <w:pPr>
        <w:keepNext/>
        <w:ind w:firstLine="288"/>
        <w:jc w:val="both"/>
        <w:rPr>
          <w:lang w:val="es-CO"/>
        </w:rPr>
      </w:pPr>
    </w:p>
    <w:p w14:paraId="7093FF1B" w14:textId="6A983E6F" w:rsidR="00974D31" w:rsidRPr="00C6658B" w:rsidRDefault="00E52DF4" w:rsidP="00974D31">
      <w:pPr>
        <w:keepNext/>
        <w:rPr>
          <w:i/>
          <w:color w:val="767171" w:themeColor="background2" w:themeShade="80"/>
          <w:sz w:val="18"/>
          <w:szCs w:val="18"/>
          <w:lang w:val="es-CO"/>
        </w:rPr>
      </w:pPr>
      <w:bookmarkStart w:id="0" w:name="_GoBack"/>
      <w:bookmarkEnd w:id="0"/>
      <w:r>
        <w:rPr>
          <w:noProof/>
          <w:lang w:val="es-CO"/>
        </w:rPr>
        <w:drawing>
          <wp:inline distT="0" distB="0" distL="0" distR="0" wp14:anchorId="532FED6E" wp14:editId="27B1F1BF">
            <wp:extent cx="2223676" cy="3218213"/>
            <wp:effectExtent l="0" t="0" r="571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 ICMP (Antes).PNG"/>
                    <pic:cNvPicPr/>
                  </pic:nvPicPr>
                  <pic:blipFill>
                    <a:blip r:embed="rId14">
                      <a:extLst>
                        <a:ext uri="{28A0092B-C50C-407E-A947-70E740481C1C}">
                          <a14:useLocalDpi xmlns:a14="http://schemas.microsoft.com/office/drawing/2010/main" val="0"/>
                        </a:ext>
                      </a:extLst>
                    </a:blip>
                    <a:stretch>
                      <a:fillRect/>
                    </a:stretch>
                  </pic:blipFill>
                  <pic:spPr>
                    <a:xfrm>
                      <a:off x="0" y="0"/>
                      <a:ext cx="2254655" cy="3263047"/>
                    </a:xfrm>
                    <a:prstGeom prst="rect">
                      <a:avLst/>
                    </a:prstGeom>
                  </pic:spPr>
                </pic:pic>
              </a:graphicData>
            </a:graphic>
          </wp:inline>
        </w:drawing>
      </w:r>
      <w:r w:rsidR="00974D31" w:rsidRPr="00974D31">
        <w:rPr>
          <w:b/>
          <w:sz w:val="18"/>
          <w:szCs w:val="18"/>
          <w:lang w:val="es-CO"/>
        </w:rPr>
        <w:t xml:space="preserve"> </w:t>
      </w:r>
      <w:r w:rsidR="00974D31">
        <w:rPr>
          <w:b/>
          <w:sz w:val="18"/>
          <w:szCs w:val="18"/>
          <w:lang w:val="es-CO"/>
        </w:rPr>
        <w:t xml:space="preserve">                             </w:t>
      </w:r>
      <w:r w:rsidR="00974D31" w:rsidRPr="00B233AF">
        <w:rPr>
          <w:b/>
          <w:sz w:val="18"/>
          <w:szCs w:val="18"/>
          <w:lang w:val="es-CO"/>
        </w:rPr>
        <w:t xml:space="preserve">Figura </w:t>
      </w:r>
      <w:r w:rsidR="00192E08">
        <w:rPr>
          <w:b/>
          <w:sz w:val="18"/>
          <w:szCs w:val="18"/>
          <w:lang w:val="es-CO"/>
        </w:rPr>
        <w:t>6</w:t>
      </w:r>
      <w:r w:rsidR="00974D31" w:rsidRPr="00B233AF">
        <w:rPr>
          <w:b/>
          <w:sz w:val="18"/>
          <w:szCs w:val="18"/>
          <w:lang w:val="es-CO"/>
        </w:rPr>
        <w:t>.</w:t>
      </w:r>
      <w:r w:rsidR="00974D31" w:rsidRPr="00B233AF">
        <w:rPr>
          <w:sz w:val="18"/>
          <w:szCs w:val="18"/>
          <w:lang w:val="es-CO"/>
        </w:rPr>
        <w:t xml:space="preserve"> </w:t>
      </w:r>
      <w:r w:rsidR="00974D31">
        <w:rPr>
          <w:sz w:val="18"/>
          <w:szCs w:val="18"/>
          <w:lang w:val="es-CO"/>
        </w:rPr>
        <w:t>ICMP an</w:t>
      </w:r>
      <w:r w:rsidR="003E57D8">
        <w:rPr>
          <w:sz w:val="18"/>
          <w:szCs w:val="18"/>
          <w:lang w:val="es-CO"/>
        </w:rPr>
        <w:t xml:space="preserve">tes de ejecutar </w:t>
      </w:r>
      <w:r w:rsidR="00F45D4A">
        <w:rPr>
          <w:sz w:val="18"/>
          <w:szCs w:val="18"/>
          <w:lang w:val="es-CO"/>
        </w:rPr>
        <w:t>el firewall</w:t>
      </w:r>
      <w:r w:rsidR="00974D31" w:rsidRPr="00B233AF">
        <w:rPr>
          <w:sz w:val="18"/>
          <w:szCs w:val="18"/>
          <w:lang w:val="es-CO"/>
        </w:rPr>
        <w:t>.</w:t>
      </w:r>
    </w:p>
    <w:p w14:paraId="6243DFFA" w14:textId="218A56C8" w:rsidR="004F1E91" w:rsidRDefault="004F1E91" w:rsidP="00E52DF4">
      <w:pPr>
        <w:keepNext/>
        <w:ind w:firstLine="288"/>
        <w:rPr>
          <w:lang w:val="es-CO"/>
        </w:rPr>
      </w:pPr>
    </w:p>
    <w:p w14:paraId="74A2F973" w14:textId="1CB62B8C" w:rsidR="00C65069" w:rsidRDefault="00C65069" w:rsidP="00C65069">
      <w:pPr>
        <w:keepNext/>
        <w:ind w:firstLine="288"/>
        <w:jc w:val="both"/>
        <w:rPr>
          <w:lang w:val="es-CO"/>
        </w:rPr>
      </w:pPr>
      <w:r>
        <w:rPr>
          <w:lang w:val="es-CO"/>
        </w:rPr>
        <w:t xml:space="preserve">Posteriormente, </w:t>
      </w:r>
      <w:r w:rsidR="002324A1">
        <w:rPr>
          <w:lang w:val="es-CO"/>
        </w:rPr>
        <w:t>e</w:t>
      </w:r>
      <w:r>
        <w:rPr>
          <w:lang w:val="es-CO"/>
        </w:rPr>
        <w:t>n la Fig</w:t>
      </w:r>
      <w:r w:rsidR="00ED6F93">
        <w:rPr>
          <w:lang w:val="es-CO"/>
        </w:rPr>
        <w:t>.</w:t>
      </w:r>
      <w:r>
        <w:rPr>
          <w:lang w:val="es-CO"/>
        </w:rPr>
        <w:t xml:space="preserve"> </w:t>
      </w:r>
      <w:r w:rsidR="00192E08">
        <w:rPr>
          <w:lang w:val="es-CO"/>
        </w:rPr>
        <w:t>7</w:t>
      </w:r>
      <w:r w:rsidR="00ED6F93">
        <w:rPr>
          <w:lang w:val="es-CO"/>
        </w:rPr>
        <w:t xml:space="preserve"> se muestra el formato </w:t>
      </w:r>
      <w:r w:rsidR="00593EAF">
        <w:rPr>
          <w:lang w:val="es-CO"/>
        </w:rPr>
        <w:t>de las reglas establecidas</w:t>
      </w:r>
      <w:r>
        <w:rPr>
          <w:lang w:val="es-CO"/>
        </w:rPr>
        <w:t xml:space="preserve"> y</w:t>
      </w:r>
      <w:r w:rsidR="004275AA">
        <w:rPr>
          <w:lang w:val="es-CO"/>
        </w:rPr>
        <w:t xml:space="preserve"> en la</w:t>
      </w:r>
      <w:r>
        <w:rPr>
          <w:lang w:val="es-CO"/>
        </w:rPr>
        <w:t xml:space="preserve"> Fig</w:t>
      </w:r>
      <w:r w:rsidR="004275AA">
        <w:rPr>
          <w:lang w:val="es-CO"/>
        </w:rPr>
        <w:t>.</w:t>
      </w:r>
      <w:r>
        <w:rPr>
          <w:lang w:val="es-CO"/>
        </w:rPr>
        <w:t xml:space="preserve"> </w:t>
      </w:r>
      <w:r w:rsidR="00192E08">
        <w:rPr>
          <w:lang w:val="es-CO"/>
        </w:rPr>
        <w:t>8</w:t>
      </w:r>
      <w:r w:rsidR="004275AA">
        <w:rPr>
          <w:lang w:val="es-CO"/>
        </w:rPr>
        <w:t>,</w:t>
      </w:r>
      <w:r w:rsidR="00085A30">
        <w:rPr>
          <w:lang w:val="es-CO"/>
        </w:rPr>
        <w:t xml:space="preserve"> </w:t>
      </w:r>
      <w:r>
        <w:rPr>
          <w:lang w:val="es-CO"/>
        </w:rPr>
        <w:t>se</w:t>
      </w:r>
      <w:r w:rsidR="004275AA">
        <w:rPr>
          <w:lang w:val="es-CO"/>
        </w:rPr>
        <w:t xml:space="preserve"> muestra el programa </w:t>
      </w:r>
      <w:r w:rsidR="009F37B4">
        <w:rPr>
          <w:lang w:val="es-CO"/>
        </w:rPr>
        <w:t xml:space="preserve">en el momento que lee </w:t>
      </w:r>
      <w:r w:rsidR="00376138">
        <w:rPr>
          <w:lang w:val="es-CO"/>
        </w:rPr>
        <w:t>el archivo de texto con las reglas</w:t>
      </w:r>
      <w:r>
        <w:rPr>
          <w:lang w:val="es-CO"/>
        </w:rPr>
        <w:t>.</w:t>
      </w:r>
    </w:p>
    <w:p w14:paraId="67D756F4" w14:textId="77777777" w:rsidR="00ED57F6" w:rsidRDefault="00ED57F6" w:rsidP="00C65069">
      <w:pPr>
        <w:keepNext/>
        <w:ind w:firstLine="288"/>
        <w:jc w:val="both"/>
        <w:rPr>
          <w:lang w:val="es-CO"/>
        </w:rPr>
      </w:pPr>
    </w:p>
    <w:p w14:paraId="7FE636C3" w14:textId="230C8FF3" w:rsidR="00ED57F6" w:rsidRDefault="00E616CF" w:rsidP="008265E3">
      <w:pPr>
        <w:keepNext/>
        <w:ind w:firstLine="288"/>
        <w:rPr>
          <w:sz w:val="18"/>
          <w:szCs w:val="18"/>
          <w:lang w:val="es-CO"/>
        </w:rPr>
      </w:pPr>
      <w:r>
        <w:rPr>
          <w:noProof/>
        </w:rPr>
        <w:drawing>
          <wp:inline distT="0" distB="0" distL="0" distR="0" wp14:anchorId="53C0E301" wp14:editId="68396AA8">
            <wp:extent cx="981212" cy="600159"/>
            <wp:effectExtent l="0" t="0" r="9525" b="9525"/>
            <wp:docPr id="190084790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5">
                      <a:extLst>
                        <a:ext uri="{28A0092B-C50C-407E-A947-70E740481C1C}">
                          <a14:useLocalDpi xmlns:a14="http://schemas.microsoft.com/office/drawing/2010/main" val="0"/>
                        </a:ext>
                      </a:extLst>
                    </a:blip>
                    <a:stretch>
                      <a:fillRect/>
                    </a:stretch>
                  </pic:blipFill>
                  <pic:spPr>
                    <a:xfrm>
                      <a:off x="0" y="0"/>
                      <a:ext cx="981212" cy="600159"/>
                    </a:xfrm>
                    <a:prstGeom prst="rect">
                      <a:avLst/>
                    </a:prstGeom>
                  </pic:spPr>
                </pic:pic>
              </a:graphicData>
            </a:graphic>
          </wp:inline>
        </w:drawing>
      </w:r>
      <w:r w:rsidR="008265E3" w:rsidRPr="008265E3">
        <w:rPr>
          <w:b/>
          <w:sz w:val="18"/>
          <w:szCs w:val="18"/>
          <w:lang w:val="es-CO"/>
        </w:rPr>
        <w:t xml:space="preserve"> </w:t>
      </w:r>
      <w:r w:rsidR="008265E3">
        <w:rPr>
          <w:b/>
          <w:sz w:val="18"/>
          <w:szCs w:val="18"/>
          <w:lang w:val="es-CO"/>
        </w:rPr>
        <w:t xml:space="preserve">                                                                               </w:t>
      </w:r>
      <w:r w:rsidR="008265E3" w:rsidRPr="00B233AF">
        <w:rPr>
          <w:b/>
          <w:sz w:val="18"/>
          <w:szCs w:val="18"/>
          <w:lang w:val="es-CO"/>
        </w:rPr>
        <w:t xml:space="preserve">Figura </w:t>
      </w:r>
      <w:r w:rsidR="00E64E75">
        <w:rPr>
          <w:b/>
          <w:sz w:val="18"/>
          <w:szCs w:val="18"/>
          <w:lang w:val="es-CO"/>
        </w:rPr>
        <w:t>7</w:t>
      </w:r>
      <w:r w:rsidR="008265E3" w:rsidRPr="00B233AF">
        <w:rPr>
          <w:b/>
          <w:sz w:val="18"/>
          <w:szCs w:val="18"/>
          <w:lang w:val="es-CO"/>
        </w:rPr>
        <w:t>.</w:t>
      </w:r>
      <w:r w:rsidR="008265E3">
        <w:rPr>
          <w:sz w:val="18"/>
          <w:szCs w:val="18"/>
          <w:lang w:val="es-CO"/>
        </w:rPr>
        <w:t xml:space="preserve"> Instrucciones para bloquear </w:t>
      </w:r>
      <w:r w:rsidR="00ED57F6">
        <w:rPr>
          <w:sz w:val="18"/>
          <w:szCs w:val="18"/>
          <w:lang w:val="es-CO"/>
        </w:rPr>
        <w:t>protocolo ICMP</w:t>
      </w:r>
      <w:r w:rsidR="008265E3" w:rsidRPr="00B233AF">
        <w:rPr>
          <w:sz w:val="18"/>
          <w:szCs w:val="18"/>
          <w:lang w:val="es-CO"/>
        </w:rPr>
        <w:t>.</w:t>
      </w:r>
    </w:p>
    <w:p w14:paraId="6BA739A7" w14:textId="77777777" w:rsidR="00ED57F6" w:rsidRDefault="00ED57F6" w:rsidP="008265E3">
      <w:pPr>
        <w:keepNext/>
        <w:ind w:firstLine="288"/>
        <w:rPr>
          <w:sz w:val="18"/>
          <w:szCs w:val="18"/>
          <w:lang w:val="es-CO"/>
        </w:rPr>
      </w:pPr>
    </w:p>
    <w:p w14:paraId="7B574DD9" w14:textId="4B2FB2AB" w:rsidR="00E616CF" w:rsidRDefault="00E616CF" w:rsidP="008265E3">
      <w:pPr>
        <w:keepNext/>
        <w:ind w:firstLine="288"/>
        <w:rPr>
          <w:lang w:val="es-CO"/>
        </w:rPr>
      </w:pPr>
      <w:r>
        <w:rPr>
          <w:noProof/>
        </w:rPr>
        <w:drawing>
          <wp:inline distT="0" distB="0" distL="0" distR="0" wp14:anchorId="0AA189D2" wp14:editId="6B3A7B07">
            <wp:extent cx="3195955" cy="911225"/>
            <wp:effectExtent l="0" t="0" r="4445" b="3175"/>
            <wp:docPr id="53533966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6">
                      <a:extLst>
                        <a:ext uri="{28A0092B-C50C-407E-A947-70E740481C1C}">
                          <a14:useLocalDpi xmlns:a14="http://schemas.microsoft.com/office/drawing/2010/main" val="0"/>
                        </a:ext>
                      </a:extLst>
                    </a:blip>
                    <a:stretch>
                      <a:fillRect/>
                    </a:stretch>
                  </pic:blipFill>
                  <pic:spPr>
                    <a:xfrm>
                      <a:off x="0" y="0"/>
                      <a:ext cx="3195955" cy="911225"/>
                    </a:xfrm>
                    <a:prstGeom prst="rect">
                      <a:avLst/>
                    </a:prstGeom>
                  </pic:spPr>
                </pic:pic>
              </a:graphicData>
            </a:graphic>
          </wp:inline>
        </w:drawing>
      </w:r>
    </w:p>
    <w:p w14:paraId="01EFB714" w14:textId="441D127F" w:rsidR="00ED57F6" w:rsidRDefault="00ED57F6" w:rsidP="00ED57F6">
      <w:pPr>
        <w:keepNext/>
        <w:ind w:firstLine="288"/>
        <w:rPr>
          <w:sz w:val="18"/>
          <w:szCs w:val="18"/>
          <w:lang w:val="es-CO"/>
        </w:rPr>
      </w:pPr>
      <w:r w:rsidRPr="00B233AF">
        <w:rPr>
          <w:b/>
          <w:sz w:val="18"/>
          <w:szCs w:val="18"/>
          <w:lang w:val="es-CO"/>
        </w:rPr>
        <w:t xml:space="preserve">Figura </w:t>
      </w:r>
      <w:r w:rsidR="00E64E75">
        <w:rPr>
          <w:b/>
          <w:sz w:val="18"/>
          <w:szCs w:val="18"/>
          <w:lang w:val="es-CO"/>
        </w:rPr>
        <w:t>8</w:t>
      </w:r>
      <w:r w:rsidRPr="00B233AF">
        <w:rPr>
          <w:b/>
          <w:sz w:val="18"/>
          <w:szCs w:val="18"/>
          <w:lang w:val="es-CO"/>
        </w:rPr>
        <w:t>.</w:t>
      </w:r>
      <w:r>
        <w:rPr>
          <w:sz w:val="18"/>
          <w:szCs w:val="18"/>
          <w:lang w:val="es-CO"/>
        </w:rPr>
        <w:t xml:space="preserve"> </w:t>
      </w:r>
      <w:r w:rsidR="00884F95">
        <w:rPr>
          <w:sz w:val="18"/>
          <w:szCs w:val="18"/>
          <w:lang w:val="es-CO"/>
        </w:rPr>
        <w:t>Lectura del archivo en el programa</w:t>
      </w:r>
      <w:r w:rsidRPr="00B233AF">
        <w:rPr>
          <w:sz w:val="18"/>
          <w:szCs w:val="18"/>
          <w:lang w:val="es-CO"/>
        </w:rPr>
        <w:t>.</w:t>
      </w:r>
    </w:p>
    <w:p w14:paraId="7512DE33" w14:textId="16692CD9" w:rsidR="004222E8" w:rsidRPr="00471B17" w:rsidRDefault="004222E8" w:rsidP="00E52DF4">
      <w:pPr>
        <w:ind w:firstLine="284"/>
        <w:rPr>
          <w:lang w:val="es-CO"/>
        </w:rPr>
      </w:pPr>
    </w:p>
    <w:p w14:paraId="70ECE2A3" w14:textId="2F53DBAF" w:rsidR="006A0B32" w:rsidRDefault="004C3F3E" w:rsidP="006A0B32">
      <w:pPr>
        <w:keepNext/>
        <w:ind w:firstLine="288"/>
        <w:jc w:val="both"/>
        <w:rPr>
          <w:lang w:val="es-CO"/>
        </w:rPr>
      </w:pPr>
      <w:r>
        <w:rPr>
          <w:lang w:val="es-CO"/>
        </w:rPr>
        <w:t xml:space="preserve">Tan pronto cuando se </w:t>
      </w:r>
      <w:r w:rsidR="00C638F9">
        <w:rPr>
          <w:lang w:val="es-CO"/>
        </w:rPr>
        <w:t xml:space="preserve">ejecuta el </w:t>
      </w:r>
      <w:r w:rsidR="00E4608D">
        <w:rPr>
          <w:lang w:val="es-CO"/>
        </w:rPr>
        <w:t xml:space="preserve">programa, se evidencia </w:t>
      </w:r>
      <w:r w:rsidR="00876E6A">
        <w:rPr>
          <w:lang w:val="es-CO"/>
        </w:rPr>
        <w:t xml:space="preserve">que en </w:t>
      </w:r>
      <w:r w:rsidR="004774B0">
        <w:rPr>
          <w:lang w:val="es-CO"/>
        </w:rPr>
        <w:t xml:space="preserve">Wireshark de la máquina 10.0.0.2 no </w:t>
      </w:r>
      <w:r w:rsidR="00AF11DA">
        <w:rPr>
          <w:lang w:val="es-CO"/>
        </w:rPr>
        <w:t xml:space="preserve">captura ningún paquete (Fig. </w:t>
      </w:r>
      <w:r w:rsidR="00E64E75">
        <w:rPr>
          <w:lang w:val="es-CO"/>
        </w:rPr>
        <w:t>9</w:t>
      </w:r>
      <w:r w:rsidR="00AF11DA">
        <w:rPr>
          <w:lang w:val="es-CO"/>
        </w:rPr>
        <w:t>)</w:t>
      </w:r>
      <w:r w:rsidR="00D345DD">
        <w:rPr>
          <w:lang w:val="es-CO"/>
        </w:rPr>
        <w:t xml:space="preserve"> y en la máquina 30.0.0.1 que es la que tiene </w:t>
      </w:r>
      <w:r w:rsidR="00D345DD">
        <w:rPr>
          <w:lang w:val="es-CO"/>
        </w:rPr>
        <w:lastRenderedPageBreak/>
        <w:t>configuradas las tres IPs, intercepta</w:t>
      </w:r>
      <w:r w:rsidR="000A60B0">
        <w:rPr>
          <w:lang w:val="es-CO"/>
        </w:rPr>
        <w:t xml:space="preserve"> los mensajes, pero no los reenvía (Fig, </w:t>
      </w:r>
      <w:r w:rsidR="00E64E75">
        <w:rPr>
          <w:lang w:val="es-CO"/>
        </w:rPr>
        <w:t>10</w:t>
      </w:r>
      <w:r w:rsidR="000A60B0">
        <w:rPr>
          <w:lang w:val="es-CO"/>
        </w:rPr>
        <w:t>)</w:t>
      </w:r>
      <w:r w:rsidR="006A0B32">
        <w:rPr>
          <w:lang w:val="es-CO"/>
        </w:rPr>
        <w:t>.</w:t>
      </w:r>
    </w:p>
    <w:p w14:paraId="1AF02421" w14:textId="77777777" w:rsidR="001D5B40" w:rsidRDefault="001D5B40" w:rsidP="006A0B32">
      <w:pPr>
        <w:keepNext/>
        <w:ind w:firstLine="288"/>
        <w:jc w:val="both"/>
        <w:rPr>
          <w:lang w:val="es-CO"/>
        </w:rPr>
      </w:pPr>
    </w:p>
    <w:p w14:paraId="1C836743" w14:textId="3BBD8D25" w:rsidR="00074913" w:rsidRPr="001D5B40" w:rsidRDefault="00074913" w:rsidP="00074913">
      <w:pPr>
        <w:keepNext/>
        <w:ind w:firstLine="288"/>
        <w:rPr>
          <w:sz w:val="18"/>
          <w:szCs w:val="18"/>
        </w:rPr>
      </w:pPr>
      <w:r>
        <w:rPr>
          <w:noProof/>
          <w:lang w:val="es-CO"/>
        </w:rPr>
        <w:drawing>
          <wp:inline distT="0" distB="0" distL="0" distR="0" wp14:anchorId="054B6529" wp14:editId="4DBC2808">
            <wp:extent cx="2386330" cy="908463"/>
            <wp:effectExtent l="19050" t="19050" r="13970" b="254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 ICMP Wireshark.PNG"/>
                    <pic:cNvPicPr/>
                  </pic:nvPicPr>
                  <pic:blipFill rotWithShape="1">
                    <a:blip r:embed="rId17" cstate="print">
                      <a:extLst>
                        <a:ext uri="{28A0092B-C50C-407E-A947-70E740481C1C}">
                          <a14:useLocalDpi xmlns:a14="http://schemas.microsoft.com/office/drawing/2010/main" val="0"/>
                        </a:ext>
                      </a:extLst>
                    </a:blip>
                    <a:srcRect b="29088"/>
                    <a:stretch/>
                  </pic:blipFill>
                  <pic:spPr bwMode="auto">
                    <a:xfrm>
                      <a:off x="0" y="0"/>
                      <a:ext cx="2394628" cy="911622"/>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r w:rsidRPr="001D5B40">
        <w:rPr>
          <w:b/>
          <w:sz w:val="18"/>
          <w:szCs w:val="18"/>
        </w:rPr>
        <w:t xml:space="preserve">                         Figura </w:t>
      </w:r>
      <w:r w:rsidR="00E64E75">
        <w:rPr>
          <w:b/>
          <w:sz w:val="18"/>
          <w:szCs w:val="18"/>
        </w:rPr>
        <w:t>9</w:t>
      </w:r>
      <w:r w:rsidRPr="001D5B40">
        <w:rPr>
          <w:b/>
          <w:sz w:val="18"/>
          <w:szCs w:val="18"/>
        </w:rPr>
        <w:t>.</w:t>
      </w:r>
      <w:r w:rsidRPr="001D5B40">
        <w:rPr>
          <w:sz w:val="18"/>
          <w:szCs w:val="18"/>
        </w:rPr>
        <w:t xml:space="preserve"> Captura Wireshark</w:t>
      </w:r>
      <w:r w:rsidR="001D5B40" w:rsidRPr="001D5B40">
        <w:rPr>
          <w:sz w:val="18"/>
          <w:szCs w:val="18"/>
        </w:rPr>
        <w:t>, host 10.0.0.2</w:t>
      </w:r>
      <w:r w:rsidRPr="001D5B40">
        <w:rPr>
          <w:sz w:val="18"/>
          <w:szCs w:val="18"/>
        </w:rPr>
        <w:t>.</w:t>
      </w:r>
    </w:p>
    <w:p w14:paraId="554862D9" w14:textId="77777777" w:rsidR="00900EBF" w:rsidRPr="00192E08" w:rsidRDefault="00900EBF" w:rsidP="00471B17">
      <w:pPr>
        <w:rPr>
          <w:noProof/>
        </w:rPr>
      </w:pPr>
    </w:p>
    <w:p w14:paraId="29B444AE" w14:textId="1E866663" w:rsidR="00471B17" w:rsidRDefault="001D5B40" w:rsidP="00471B17">
      <w:pPr>
        <w:rPr>
          <w:sz w:val="18"/>
          <w:szCs w:val="18"/>
          <w:lang w:val="es-CO"/>
        </w:rPr>
      </w:pPr>
      <w:r>
        <w:rPr>
          <w:noProof/>
          <w:lang w:val="es-CO"/>
        </w:rPr>
        <w:drawing>
          <wp:inline distT="0" distB="0" distL="0" distR="0" wp14:anchorId="26CA0638" wp14:editId="4105B7AF">
            <wp:extent cx="3438399" cy="552203"/>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 ICMBlock (wireshark).PNG"/>
                    <pic:cNvPicPr/>
                  </pic:nvPicPr>
                  <pic:blipFill rotWithShape="1">
                    <a:blip r:embed="rId18" cstate="print">
                      <a:extLst>
                        <a:ext uri="{28A0092B-C50C-407E-A947-70E740481C1C}">
                          <a14:useLocalDpi xmlns:a14="http://schemas.microsoft.com/office/drawing/2010/main" val="0"/>
                        </a:ext>
                      </a:extLst>
                    </a:blip>
                    <a:srcRect l="2229" r="2261"/>
                    <a:stretch/>
                  </pic:blipFill>
                  <pic:spPr bwMode="auto">
                    <a:xfrm>
                      <a:off x="0" y="0"/>
                      <a:ext cx="3465012" cy="556477"/>
                    </a:xfrm>
                    <a:prstGeom prst="rect">
                      <a:avLst/>
                    </a:prstGeom>
                    <a:ln>
                      <a:noFill/>
                    </a:ln>
                    <a:extLst>
                      <a:ext uri="{53640926-AAD7-44D8-BBD7-CCE9431645EC}">
                        <a14:shadowObscured xmlns:a14="http://schemas.microsoft.com/office/drawing/2010/main"/>
                      </a:ext>
                    </a:extLst>
                  </pic:spPr>
                </pic:pic>
              </a:graphicData>
            </a:graphic>
          </wp:inline>
        </w:drawing>
      </w:r>
      <w:r w:rsidRPr="001D5B40">
        <w:rPr>
          <w:b/>
          <w:sz w:val="18"/>
          <w:szCs w:val="18"/>
        </w:rPr>
        <w:t xml:space="preserve"> Figura </w:t>
      </w:r>
      <w:r w:rsidR="003D42F0">
        <w:rPr>
          <w:b/>
          <w:sz w:val="18"/>
          <w:szCs w:val="18"/>
        </w:rPr>
        <w:t>10</w:t>
      </w:r>
      <w:r w:rsidRPr="001D5B40">
        <w:rPr>
          <w:b/>
          <w:sz w:val="18"/>
          <w:szCs w:val="18"/>
        </w:rPr>
        <w:t>.</w:t>
      </w:r>
      <w:r w:rsidRPr="001D5B40">
        <w:rPr>
          <w:sz w:val="18"/>
          <w:szCs w:val="18"/>
        </w:rPr>
        <w:t xml:space="preserve"> </w:t>
      </w:r>
      <w:r>
        <w:rPr>
          <w:sz w:val="18"/>
          <w:szCs w:val="18"/>
          <w:lang w:val="es-CO"/>
        </w:rPr>
        <w:t xml:space="preserve">Captura Wireshark, host </w:t>
      </w:r>
      <w:r w:rsidR="00EB513B">
        <w:rPr>
          <w:sz w:val="18"/>
          <w:szCs w:val="18"/>
          <w:lang w:val="es-CO"/>
        </w:rPr>
        <w:t>3</w:t>
      </w:r>
      <w:r>
        <w:rPr>
          <w:sz w:val="18"/>
          <w:szCs w:val="18"/>
          <w:lang w:val="es-CO"/>
        </w:rPr>
        <w:t>0.0.0.</w:t>
      </w:r>
      <w:r w:rsidR="00EB513B">
        <w:rPr>
          <w:sz w:val="18"/>
          <w:szCs w:val="18"/>
          <w:lang w:val="es-CO"/>
        </w:rPr>
        <w:t>1</w:t>
      </w:r>
      <w:r w:rsidRPr="00B233AF">
        <w:rPr>
          <w:sz w:val="18"/>
          <w:szCs w:val="18"/>
          <w:lang w:val="es-CO"/>
        </w:rPr>
        <w:t>.</w:t>
      </w:r>
    </w:p>
    <w:p w14:paraId="5EF637C9" w14:textId="77777777" w:rsidR="00F10AFD" w:rsidRPr="00F10AFD" w:rsidRDefault="00F10AFD" w:rsidP="00F10AFD">
      <w:pPr>
        <w:jc w:val="both"/>
        <w:rPr>
          <w:sz w:val="6"/>
          <w:szCs w:val="6"/>
          <w:lang w:val="es-CO"/>
        </w:rPr>
      </w:pPr>
    </w:p>
    <w:p w14:paraId="55127A3C" w14:textId="7FFBFCF4" w:rsidR="00F10AFD" w:rsidRDefault="00F10AFD" w:rsidP="00F10AFD">
      <w:pPr>
        <w:pStyle w:val="Heading2"/>
        <w:rPr>
          <w:lang w:val="es-CO"/>
        </w:rPr>
      </w:pPr>
      <w:r>
        <w:rPr>
          <w:lang w:val="es-CO"/>
        </w:rPr>
        <w:t xml:space="preserve">Bloqueo por protocolo </w:t>
      </w:r>
      <w:r w:rsidR="009A1E4D">
        <w:rPr>
          <w:lang w:val="es-CO"/>
        </w:rPr>
        <w:t>HTML</w:t>
      </w:r>
    </w:p>
    <w:p w14:paraId="6F696D45" w14:textId="173DB595" w:rsidR="00D97051" w:rsidRDefault="00F10AFD" w:rsidP="00D97051">
      <w:pPr>
        <w:keepNext/>
        <w:ind w:firstLine="288"/>
        <w:jc w:val="both"/>
        <w:rPr>
          <w:lang w:val="es-CO"/>
        </w:rPr>
      </w:pPr>
      <w:r>
        <w:rPr>
          <w:lang w:val="es-CO"/>
        </w:rPr>
        <w:t>En la Fig.</w:t>
      </w:r>
      <w:r w:rsidR="009A1E4D">
        <w:rPr>
          <w:lang w:val="es-CO"/>
        </w:rPr>
        <w:t>11</w:t>
      </w:r>
      <w:r>
        <w:rPr>
          <w:lang w:val="es-CO"/>
        </w:rPr>
        <w:t xml:space="preserve"> se muestra la</w:t>
      </w:r>
      <w:r w:rsidR="009A1E4D">
        <w:rPr>
          <w:lang w:val="es-CO"/>
        </w:rPr>
        <w:t xml:space="preserve"> p</w:t>
      </w:r>
      <w:r w:rsidR="00DF1984">
        <w:rPr>
          <w:lang w:val="es-CO"/>
        </w:rPr>
        <w:t>ágina web de la</w:t>
      </w:r>
      <w:r w:rsidR="00576BAE">
        <w:rPr>
          <w:lang w:val="es-CO"/>
        </w:rPr>
        <w:t>s</w:t>
      </w:r>
      <w:r w:rsidR="00DF1984">
        <w:rPr>
          <w:lang w:val="es-CO"/>
        </w:rPr>
        <w:t xml:space="preserve"> red</w:t>
      </w:r>
      <w:r w:rsidR="00576BAE">
        <w:rPr>
          <w:lang w:val="es-CO"/>
        </w:rPr>
        <w:t>es</w:t>
      </w:r>
      <w:r w:rsidR="00DF1984">
        <w:rPr>
          <w:lang w:val="es-CO"/>
        </w:rPr>
        <w:t xml:space="preserve"> </w:t>
      </w:r>
      <w:r w:rsidR="00576BAE">
        <w:rPr>
          <w:lang w:val="es-CO"/>
        </w:rPr>
        <w:t>internas</w:t>
      </w:r>
      <w:r w:rsidR="00DF1984">
        <w:rPr>
          <w:lang w:val="es-CO"/>
        </w:rPr>
        <w:t xml:space="preserve"> que tiene</w:t>
      </w:r>
      <w:r w:rsidR="00576BAE">
        <w:rPr>
          <w:lang w:val="es-CO"/>
        </w:rPr>
        <w:t>n</w:t>
      </w:r>
      <w:r w:rsidR="00DF1984">
        <w:rPr>
          <w:lang w:val="es-CO"/>
        </w:rPr>
        <w:t xml:space="preserve"> IP </w:t>
      </w:r>
      <w:r w:rsidR="00576BAE">
        <w:rPr>
          <w:lang w:val="es-CO"/>
        </w:rPr>
        <w:t>1</w:t>
      </w:r>
      <w:r w:rsidR="00DF1984">
        <w:rPr>
          <w:lang w:val="es-CO"/>
        </w:rPr>
        <w:t>0.0.0.</w:t>
      </w:r>
      <w:r w:rsidR="005D0E15">
        <w:rPr>
          <w:lang w:val="es-CO"/>
        </w:rPr>
        <w:t>2</w:t>
      </w:r>
      <w:r w:rsidR="00576BAE">
        <w:rPr>
          <w:lang w:val="es-CO"/>
        </w:rPr>
        <w:t xml:space="preserve"> y 20.0.0.2 respectivamente,</w:t>
      </w:r>
      <w:r w:rsidR="00DF1984">
        <w:rPr>
          <w:lang w:val="es-CO"/>
        </w:rPr>
        <w:t xml:space="preserve"> f</w:t>
      </w:r>
      <w:r w:rsidR="005D0E15">
        <w:rPr>
          <w:lang w:val="es-CO"/>
        </w:rPr>
        <w:t>uncion</w:t>
      </w:r>
      <w:r w:rsidR="00B35359">
        <w:rPr>
          <w:lang w:val="es-CO"/>
        </w:rPr>
        <w:t xml:space="preserve">ando </w:t>
      </w:r>
      <w:r w:rsidR="00576BAE">
        <w:rPr>
          <w:lang w:val="es-CO"/>
        </w:rPr>
        <w:t>de manera correcta</w:t>
      </w:r>
      <w:r w:rsidR="00B35359">
        <w:rPr>
          <w:lang w:val="es-CO"/>
        </w:rPr>
        <w:t xml:space="preserve">, sin embargo, cuando activamos el firewall para </w:t>
      </w:r>
      <w:r w:rsidR="00B17C46">
        <w:rPr>
          <w:lang w:val="es-CO"/>
        </w:rPr>
        <w:t xml:space="preserve">filtrar todo el tráfico </w:t>
      </w:r>
      <w:r w:rsidR="00753FC3">
        <w:rPr>
          <w:lang w:val="es-CO"/>
        </w:rPr>
        <w:t xml:space="preserve">donde la destino sea </w:t>
      </w:r>
      <w:r w:rsidR="00B17C46">
        <w:rPr>
          <w:lang w:val="es-CO"/>
        </w:rPr>
        <w:t>IP 50.0.</w:t>
      </w:r>
      <w:r w:rsidR="00812400">
        <w:rPr>
          <w:lang w:val="es-CO"/>
        </w:rPr>
        <w:t>0.</w:t>
      </w:r>
      <w:r w:rsidR="00B17C46">
        <w:rPr>
          <w:lang w:val="es-CO"/>
        </w:rPr>
        <w:t>2</w:t>
      </w:r>
      <w:r w:rsidR="00B35359">
        <w:rPr>
          <w:lang w:val="es-CO"/>
        </w:rPr>
        <w:t xml:space="preserve"> </w:t>
      </w:r>
      <w:r w:rsidR="00753FC3">
        <w:rPr>
          <w:lang w:val="es-CO"/>
        </w:rPr>
        <w:t xml:space="preserve">y el puerto sea el 80 del protocolo TCP (Fig. 12) se </w:t>
      </w:r>
      <w:r w:rsidR="00550DAD">
        <w:rPr>
          <w:lang w:val="es-CO"/>
        </w:rPr>
        <w:t xml:space="preserve">cae la página (Fig. </w:t>
      </w:r>
      <w:r w:rsidR="00831784">
        <w:rPr>
          <w:lang w:val="es-CO"/>
        </w:rPr>
        <w:t xml:space="preserve">13) y se puede observar mediante la captura de paquetes de Wireshark que se está intentando hacer la conexión pero no </w:t>
      </w:r>
      <w:r w:rsidR="00831784">
        <w:rPr>
          <w:lang w:val="es-CO"/>
        </w:rPr>
        <w:t>deja realizar el Three Way</w:t>
      </w:r>
      <w:r w:rsidR="00CB4C0C">
        <w:rPr>
          <w:lang w:val="es-CO"/>
        </w:rPr>
        <w:t xml:space="preserve"> </w:t>
      </w:r>
      <w:r w:rsidR="00831784">
        <w:rPr>
          <w:lang w:val="es-CO"/>
        </w:rPr>
        <w:t>Handshake</w:t>
      </w:r>
      <w:r w:rsidR="00CB4C0C">
        <w:rPr>
          <w:lang w:val="es-CO"/>
        </w:rPr>
        <w:t xml:space="preserve"> </w:t>
      </w:r>
      <w:r w:rsidR="00831784">
        <w:rPr>
          <w:lang w:val="es-CO"/>
        </w:rPr>
        <w:t xml:space="preserve">completo, solo </w:t>
      </w:r>
      <w:r w:rsidR="002226CD">
        <w:rPr>
          <w:lang w:val="es-CO"/>
        </w:rPr>
        <w:t>intenta [SYN] sin recibir alguna respuesta (Fig. 14)</w:t>
      </w:r>
      <w:r>
        <w:rPr>
          <w:lang w:val="es-CO"/>
        </w:rPr>
        <w:t>.</w:t>
      </w:r>
    </w:p>
    <w:p w14:paraId="50688758" w14:textId="551D1D16" w:rsidR="00C6012F" w:rsidRDefault="00C6012F" w:rsidP="00F10AFD">
      <w:pPr>
        <w:keepNext/>
        <w:ind w:firstLine="288"/>
        <w:jc w:val="both"/>
        <w:rPr>
          <w:lang w:val="es-CO"/>
        </w:rPr>
      </w:pPr>
    </w:p>
    <w:p w14:paraId="653E1072" w14:textId="0B863963" w:rsidR="00C6012F" w:rsidRDefault="00C6012F" w:rsidP="00FA3C45">
      <w:pPr>
        <w:keepNext/>
        <w:ind w:firstLine="288"/>
        <w:rPr>
          <w:lang w:val="es-CO"/>
        </w:rPr>
      </w:pPr>
      <w:r>
        <w:rPr>
          <w:noProof/>
          <w:lang w:val="es-CO"/>
        </w:rPr>
        <w:drawing>
          <wp:inline distT="0" distB="0" distL="0" distR="0" wp14:anchorId="5C5F1013" wp14:editId="4F8A1ED3">
            <wp:extent cx="2892987" cy="1727860"/>
            <wp:effectExtent l="0" t="0" r="317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 blockHTTPExterna (ant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96182" cy="1729768"/>
                    </a:xfrm>
                    <a:prstGeom prst="rect">
                      <a:avLst/>
                    </a:prstGeom>
                  </pic:spPr>
                </pic:pic>
              </a:graphicData>
            </a:graphic>
          </wp:inline>
        </w:drawing>
      </w:r>
      <w:r w:rsidR="00FA3C45" w:rsidRPr="00B233AF">
        <w:rPr>
          <w:b/>
          <w:sz w:val="18"/>
          <w:szCs w:val="18"/>
          <w:lang w:val="es-CO"/>
        </w:rPr>
        <w:t xml:space="preserve">Figura </w:t>
      </w:r>
      <w:r w:rsidR="00FA3C45">
        <w:rPr>
          <w:b/>
          <w:sz w:val="18"/>
          <w:szCs w:val="18"/>
          <w:lang w:val="es-CO"/>
        </w:rPr>
        <w:t>11</w:t>
      </w:r>
      <w:r w:rsidR="00FA3C45" w:rsidRPr="00B233AF">
        <w:rPr>
          <w:b/>
          <w:sz w:val="18"/>
          <w:szCs w:val="18"/>
          <w:lang w:val="es-CO"/>
        </w:rPr>
        <w:t>.</w:t>
      </w:r>
      <w:r w:rsidR="00FA3C45">
        <w:rPr>
          <w:sz w:val="18"/>
          <w:szCs w:val="18"/>
          <w:lang w:val="es-CO"/>
        </w:rPr>
        <w:t xml:space="preserve"> </w:t>
      </w:r>
      <w:r w:rsidR="00FA3C45">
        <w:rPr>
          <w:sz w:val="18"/>
          <w:szCs w:val="18"/>
          <w:lang w:val="es-CO"/>
        </w:rPr>
        <w:t xml:space="preserve">Página web </w:t>
      </w:r>
      <w:r w:rsidR="00DF7106">
        <w:rPr>
          <w:sz w:val="18"/>
          <w:szCs w:val="18"/>
          <w:lang w:val="es-CO"/>
        </w:rPr>
        <w:t>funcionando correctamente</w:t>
      </w:r>
      <w:r w:rsidR="00FA3C45" w:rsidRPr="00B233AF">
        <w:rPr>
          <w:sz w:val="18"/>
          <w:szCs w:val="18"/>
          <w:lang w:val="es-CO"/>
        </w:rPr>
        <w:t>.</w:t>
      </w:r>
    </w:p>
    <w:p w14:paraId="2B5BDFCE" w14:textId="1ACDFB5F" w:rsidR="00C6012F" w:rsidRDefault="00C6012F" w:rsidP="00F10AFD">
      <w:pPr>
        <w:keepNext/>
        <w:ind w:firstLine="288"/>
        <w:jc w:val="both"/>
        <w:rPr>
          <w:lang w:val="es-CO"/>
        </w:rPr>
      </w:pPr>
    </w:p>
    <w:p w14:paraId="6B31195E" w14:textId="0468A4CC" w:rsidR="00A865FE" w:rsidRDefault="00E74509" w:rsidP="00F10AFD">
      <w:pPr>
        <w:keepNext/>
        <w:ind w:firstLine="288"/>
        <w:jc w:val="both"/>
        <w:rPr>
          <w:lang w:val="es-CO"/>
        </w:rPr>
      </w:pPr>
      <w:r>
        <w:rPr>
          <w:noProof/>
          <w:lang w:val="es-CO"/>
        </w:rPr>
        <w:drawing>
          <wp:inline distT="0" distB="0" distL="0" distR="0" wp14:anchorId="3D86DF35" wp14:editId="0B5F5C62">
            <wp:extent cx="2879766" cy="47261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 HTTPBlockExterna (python).PNG"/>
                    <pic:cNvPicPr/>
                  </pic:nvPicPr>
                  <pic:blipFill>
                    <a:blip r:embed="rId20">
                      <a:extLst>
                        <a:ext uri="{28A0092B-C50C-407E-A947-70E740481C1C}">
                          <a14:useLocalDpi xmlns:a14="http://schemas.microsoft.com/office/drawing/2010/main" val="0"/>
                        </a:ext>
                      </a:extLst>
                    </a:blip>
                    <a:stretch>
                      <a:fillRect/>
                    </a:stretch>
                  </pic:blipFill>
                  <pic:spPr>
                    <a:xfrm>
                      <a:off x="0" y="0"/>
                      <a:ext cx="2907787" cy="477217"/>
                    </a:xfrm>
                    <a:prstGeom prst="rect">
                      <a:avLst/>
                    </a:prstGeom>
                  </pic:spPr>
                </pic:pic>
              </a:graphicData>
            </a:graphic>
          </wp:inline>
        </w:drawing>
      </w:r>
    </w:p>
    <w:p w14:paraId="333B1A44" w14:textId="5CFBD9BF" w:rsidR="00C6012F" w:rsidRDefault="000C4D13" w:rsidP="000C4D13">
      <w:pPr>
        <w:keepNext/>
        <w:ind w:firstLine="288"/>
        <w:rPr>
          <w:lang w:val="es-CO"/>
        </w:rPr>
      </w:pPr>
      <w:r w:rsidRPr="00B233AF">
        <w:rPr>
          <w:b/>
          <w:sz w:val="18"/>
          <w:szCs w:val="18"/>
          <w:lang w:val="es-CO"/>
        </w:rPr>
        <w:t xml:space="preserve">Figura </w:t>
      </w:r>
      <w:r>
        <w:rPr>
          <w:b/>
          <w:sz w:val="18"/>
          <w:szCs w:val="18"/>
          <w:lang w:val="es-CO"/>
        </w:rPr>
        <w:t>12</w:t>
      </w:r>
      <w:r w:rsidRPr="00B233AF">
        <w:rPr>
          <w:b/>
          <w:sz w:val="18"/>
          <w:szCs w:val="18"/>
          <w:lang w:val="es-CO"/>
        </w:rPr>
        <w:t>.</w:t>
      </w:r>
      <w:r>
        <w:rPr>
          <w:sz w:val="18"/>
          <w:szCs w:val="18"/>
          <w:lang w:val="es-CO"/>
        </w:rPr>
        <w:t xml:space="preserve"> </w:t>
      </w:r>
      <w:r>
        <w:rPr>
          <w:sz w:val="18"/>
          <w:szCs w:val="18"/>
          <w:lang w:val="es-CO"/>
        </w:rPr>
        <w:t>Lectura del archivo en el programa</w:t>
      </w:r>
      <w:r w:rsidRPr="00B233AF">
        <w:rPr>
          <w:sz w:val="18"/>
          <w:szCs w:val="18"/>
          <w:lang w:val="es-CO"/>
        </w:rPr>
        <w:t>.</w:t>
      </w:r>
    </w:p>
    <w:p w14:paraId="207BA7D3" w14:textId="77777777" w:rsidR="00C6012F" w:rsidRDefault="00C6012F" w:rsidP="00F10AFD">
      <w:pPr>
        <w:keepNext/>
        <w:ind w:firstLine="288"/>
        <w:jc w:val="both"/>
        <w:rPr>
          <w:lang w:val="es-CO"/>
        </w:rPr>
      </w:pPr>
    </w:p>
    <w:p w14:paraId="75031246" w14:textId="77777777" w:rsidR="00C6012F" w:rsidRDefault="00C6012F" w:rsidP="00F10AFD">
      <w:pPr>
        <w:keepNext/>
        <w:ind w:firstLine="288"/>
        <w:jc w:val="both"/>
        <w:rPr>
          <w:lang w:val="es-CO"/>
        </w:rPr>
      </w:pPr>
    </w:p>
    <w:p w14:paraId="514CA982" w14:textId="46E949C5" w:rsidR="00A865FE" w:rsidRDefault="00C6012F" w:rsidP="000C4D13">
      <w:pPr>
        <w:keepNext/>
        <w:ind w:firstLine="288"/>
        <w:rPr>
          <w:lang w:val="es-CO"/>
        </w:rPr>
      </w:pPr>
      <w:r>
        <w:rPr>
          <w:noProof/>
          <w:lang w:val="es-CO"/>
        </w:rPr>
        <w:drawing>
          <wp:inline distT="0" distB="0" distL="0" distR="0" wp14:anchorId="35491F47" wp14:editId="01822137">
            <wp:extent cx="2871793" cy="154973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 blockHTTPExterna (despue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79676" cy="1553984"/>
                    </a:xfrm>
                    <a:prstGeom prst="rect">
                      <a:avLst/>
                    </a:prstGeom>
                  </pic:spPr>
                </pic:pic>
              </a:graphicData>
            </a:graphic>
          </wp:inline>
        </w:drawing>
      </w:r>
      <w:r w:rsidR="000C4D13" w:rsidRPr="00B233AF">
        <w:rPr>
          <w:b/>
          <w:sz w:val="18"/>
          <w:szCs w:val="18"/>
          <w:lang w:val="es-CO"/>
        </w:rPr>
        <w:t xml:space="preserve">Figura </w:t>
      </w:r>
      <w:r w:rsidR="000C4D13">
        <w:rPr>
          <w:b/>
          <w:sz w:val="18"/>
          <w:szCs w:val="18"/>
          <w:lang w:val="es-CO"/>
        </w:rPr>
        <w:t>13</w:t>
      </w:r>
      <w:r w:rsidR="000C4D13" w:rsidRPr="00B233AF">
        <w:rPr>
          <w:b/>
          <w:sz w:val="18"/>
          <w:szCs w:val="18"/>
          <w:lang w:val="es-CO"/>
        </w:rPr>
        <w:t>.</w:t>
      </w:r>
      <w:r w:rsidR="000C4D13">
        <w:rPr>
          <w:sz w:val="18"/>
          <w:szCs w:val="18"/>
          <w:lang w:val="es-CO"/>
        </w:rPr>
        <w:t xml:space="preserve"> </w:t>
      </w:r>
      <w:r w:rsidR="000C4D13">
        <w:rPr>
          <w:sz w:val="18"/>
          <w:szCs w:val="18"/>
          <w:lang w:val="es-CO"/>
        </w:rPr>
        <w:t>Página web caída</w:t>
      </w:r>
      <w:r w:rsidR="000C4D13" w:rsidRPr="00B233AF">
        <w:rPr>
          <w:sz w:val="18"/>
          <w:szCs w:val="18"/>
          <w:lang w:val="es-CO"/>
        </w:rPr>
        <w:t>.</w:t>
      </w:r>
    </w:p>
    <w:p w14:paraId="4A672D0F" w14:textId="77777777" w:rsidR="00A865FE" w:rsidRDefault="00A865FE" w:rsidP="00F10AFD">
      <w:pPr>
        <w:keepNext/>
        <w:ind w:firstLine="288"/>
        <w:jc w:val="both"/>
        <w:rPr>
          <w:lang w:val="es-CO"/>
        </w:rPr>
      </w:pPr>
    </w:p>
    <w:p w14:paraId="580C6C7A" w14:textId="77777777" w:rsidR="00A865FE" w:rsidRDefault="00A865FE" w:rsidP="00F10AFD">
      <w:pPr>
        <w:keepNext/>
        <w:ind w:firstLine="288"/>
        <w:jc w:val="both"/>
        <w:rPr>
          <w:lang w:val="es-CO"/>
        </w:rPr>
      </w:pPr>
    </w:p>
    <w:p w14:paraId="58F1BC8B" w14:textId="733875CF" w:rsidR="00C6012F" w:rsidRDefault="00C6012F" w:rsidP="00F10AFD">
      <w:pPr>
        <w:keepNext/>
        <w:ind w:firstLine="288"/>
        <w:jc w:val="both"/>
        <w:rPr>
          <w:lang w:val="es-CO"/>
        </w:rPr>
      </w:pPr>
      <w:r>
        <w:rPr>
          <w:noProof/>
          <w:lang w:val="es-CO"/>
        </w:rPr>
        <w:drawing>
          <wp:inline distT="0" distB="0" distL="0" distR="0" wp14:anchorId="4858BB1A" wp14:editId="51812C66">
            <wp:extent cx="3076493" cy="838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 blockHTTPExterna (wireshark).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79411" cy="838995"/>
                    </a:xfrm>
                    <a:prstGeom prst="rect">
                      <a:avLst/>
                    </a:prstGeom>
                  </pic:spPr>
                </pic:pic>
              </a:graphicData>
            </a:graphic>
          </wp:inline>
        </w:drawing>
      </w:r>
    </w:p>
    <w:p w14:paraId="57182A10" w14:textId="6787D061" w:rsidR="00F10AFD" w:rsidRDefault="000C4D13" w:rsidP="00471B17">
      <w:pPr>
        <w:rPr>
          <w:sz w:val="18"/>
          <w:szCs w:val="18"/>
          <w:lang w:val="es-CO"/>
        </w:rPr>
      </w:pPr>
      <w:r w:rsidRPr="00B233AF">
        <w:rPr>
          <w:b/>
          <w:sz w:val="18"/>
          <w:szCs w:val="18"/>
          <w:lang w:val="es-CO"/>
        </w:rPr>
        <w:t xml:space="preserve">Figura </w:t>
      </w:r>
      <w:r>
        <w:rPr>
          <w:b/>
          <w:sz w:val="18"/>
          <w:szCs w:val="18"/>
          <w:lang w:val="es-CO"/>
        </w:rPr>
        <w:t>14</w:t>
      </w:r>
      <w:r w:rsidRPr="00B233AF">
        <w:rPr>
          <w:b/>
          <w:sz w:val="18"/>
          <w:szCs w:val="18"/>
          <w:lang w:val="es-CO"/>
        </w:rPr>
        <w:t>.</w:t>
      </w:r>
      <w:r>
        <w:rPr>
          <w:sz w:val="18"/>
          <w:szCs w:val="18"/>
          <w:lang w:val="es-CO"/>
        </w:rPr>
        <w:t xml:space="preserve"> </w:t>
      </w:r>
      <w:r>
        <w:rPr>
          <w:sz w:val="18"/>
          <w:szCs w:val="18"/>
          <w:lang w:val="es-CO"/>
        </w:rPr>
        <w:t>Captura del tráfico en Wireshark</w:t>
      </w:r>
      <w:r w:rsidRPr="00B233AF">
        <w:rPr>
          <w:sz w:val="18"/>
          <w:szCs w:val="18"/>
          <w:lang w:val="es-CO"/>
        </w:rPr>
        <w:t>.</w:t>
      </w:r>
    </w:p>
    <w:p w14:paraId="3E5C1D53" w14:textId="6EDDCE1E" w:rsidR="00812400" w:rsidRPr="00812400" w:rsidRDefault="00812400" w:rsidP="00471B17">
      <w:pPr>
        <w:rPr>
          <w:sz w:val="10"/>
          <w:szCs w:val="10"/>
          <w:lang w:val="es-CO"/>
        </w:rPr>
      </w:pPr>
    </w:p>
    <w:p w14:paraId="0865D97D" w14:textId="0D6C0C62" w:rsidR="00812400" w:rsidRDefault="00812400" w:rsidP="00812400">
      <w:pPr>
        <w:pStyle w:val="Heading2"/>
        <w:rPr>
          <w:lang w:val="es-CO"/>
        </w:rPr>
      </w:pPr>
      <w:r>
        <w:rPr>
          <w:lang w:val="es-CO"/>
        </w:rPr>
        <w:t xml:space="preserve">Bloqueo por </w:t>
      </w:r>
      <w:r w:rsidR="00853136">
        <w:rPr>
          <w:lang w:val="es-CO"/>
        </w:rPr>
        <w:t>IP</w:t>
      </w:r>
    </w:p>
    <w:p w14:paraId="4E39545A" w14:textId="5880A483" w:rsidR="00812400" w:rsidRDefault="0051346A" w:rsidP="00853136">
      <w:pPr>
        <w:ind w:firstLine="288"/>
        <w:jc w:val="both"/>
        <w:rPr>
          <w:lang w:val="es-CO"/>
        </w:rPr>
      </w:pPr>
      <w:r>
        <w:rPr>
          <w:lang w:val="es-CO"/>
        </w:rPr>
        <w:t xml:space="preserve">Para este caso de prueba se </w:t>
      </w:r>
      <w:r w:rsidR="00CA75D2">
        <w:rPr>
          <w:lang w:val="es-CO"/>
        </w:rPr>
        <w:t xml:space="preserve">decidió bloquear todo el tráfico </w:t>
      </w:r>
      <w:r w:rsidR="00B55E98">
        <w:rPr>
          <w:lang w:val="es-CO"/>
        </w:rPr>
        <w:t xml:space="preserve">que </w:t>
      </w:r>
      <w:r w:rsidR="00642A51">
        <w:rPr>
          <w:lang w:val="es-CO"/>
        </w:rPr>
        <w:t xml:space="preserve">fuese y viniese desde la IP 10.0.0.2. </w:t>
      </w:r>
      <w:r w:rsidR="00704B6D">
        <w:rPr>
          <w:lang w:val="es-CO"/>
        </w:rPr>
        <w:t xml:space="preserve">En la Fig. 15 se puede ver que Wireshark está capturando todos los paquetes de los diferentes </w:t>
      </w:r>
      <w:r w:rsidR="00EA5C56">
        <w:rPr>
          <w:lang w:val="es-CO"/>
        </w:rPr>
        <w:t>protocolos que</w:t>
      </w:r>
      <w:r w:rsidR="00704B6D">
        <w:rPr>
          <w:lang w:val="es-CO"/>
        </w:rPr>
        <w:t xml:space="preserve"> vienen y sale</w:t>
      </w:r>
      <w:r w:rsidR="00C23076">
        <w:rPr>
          <w:lang w:val="es-CO"/>
        </w:rPr>
        <w:t>n</w:t>
      </w:r>
      <w:r w:rsidR="00704B6D">
        <w:rPr>
          <w:lang w:val="es-CO"/>
        </w:rPr>
        <w:t xml:space="preserve"> de esta IP</w:t>
      </w:r>
      <w:r w:rsidR="00EA5C56">
        <w:rPr>
          <w:lang w:val="es-CO"/>
        </w:rPr>
        <w:t>, después, cuando activamos el firewall (Fig. 16), se puede observar en la Fig. 17 que la IP 10.0.0.2 ya no recibe ni envía ningún paquete hacia las otras redes</w:t>
      </w:r>
      <w:r w:rsidR="00397D92">
        <w:rPr>
          <w:lang w:val="es-CO"/>
        </w:rPr>
        <w:t>.</w:t>
      </w:r>
    </w:p>
    <w:p w14:paraId="4F42D78D" w14:textId="0EE83A9E" w:rsidR="00326FC2" w:rsidRDefault="00397D92" w:rsidP="00326FC2">
      <w:pPr>
        <w:keepNext/>
        <w:ind w:firstLine="288"/>
        <w:rPr>
          <w:lang w:val="es-CO"/>
        </w:rPr>
      </w:pPr>
      <w:r>
        <w:rPr>
          <w:noProof/>
          <w:lang w:val="es-CO"/>
        </w:rPr>
        <w:lastRenderedPageBreak/>
        <w:drawing>
          <wp:inline distT="0" distB="0" distL="0" distR="0" wp14:anchorId="54F6834F" wp14:editId="0EFDE05C">
            <wp:extent cx="3195955" cy="1234440"/>
            <wp:effectExtent l="0" t="0" r="444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 BlockIP10 (wireshark-ante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95955" cy="1234440"/>
                    </a:xfrm>
                    <a:prstGeom prst="rect">
                      <a:avLst/>
                    </a:prstGeom>
                  </pic:spPr>
                </pic:pic>
              </a:graphicData>
            </a:graphic>
          </wp:inline>
        </w:drawing>
      </w:r>
      <w:r w:rsidR="00326FC2" w:rsidRPr="00326FC2">
        <w:rPr>
          <w:b/>
          <w:sz w:val="18"/>
          <w:szCs w:val="18"/>
          <w:lang w:val="es-CO"/>
        </w:rPr>
        <w:t xml:space="preserve"> </w:t>
      </w:r>
      <w:r w:rsidR="00326FC2" w:rsidRPr="00B233AF">
        <w:rPr>
          <w:b/>
          <w:sz w:val="18"/>
          <w:szCs w:val="18"/>
          <w:lang w:val="es-CO"/>
        </w:rPr>
        <w:t xml:space="preserve">Figura </w:t>
      </w:r>
      <w:r w:rsidR="00326FC2">
        <w:rPr>
          <w:b/>
          <w:sz w:val="18"/>
          <w:szCs w:val="18"/>
          <w:lang w:val="es-CO"/>
        </w:rPr>
        <w:t>1</w:t>
      </w:r>
      <w:r w:rsidR="00326FC2">
        <w:rPr>
          <w:b/>
          <w:sz w:val="18"/>
          <w:szCs w:val="18"/>
          <w:lang w:val="es-CO"/>
        </w:rPr>
        <w:t>5</w:t>
      </w:r>
      <w:r w:rsidR="00326FC2" w:rsidRPr="00B233AF">
        <w:rPr>
          <w:b/>
          <w:sz w:val="18"/>
          <w:szCs w:val="18"/>
          <w:lang w:val="es-CO"/>
        </w:rPr>
        <w:t>.</w:t>
      </w:r>
      <w:r w:rsidR="00326FC2">
        <w:rPr>
          <w:sz w:val="18"/>
          <w:szCs w:val="18"/>
          <w:lang w:val="es-CO"/>
        </w:rPr>
        <w:t xml:space="preserve"> </w:t>
      </w:r>
      <w:r w:rsidR="00326FC2">
        <w:rPr>
          <w:sz w:val="18"/>
          <w:szCs w:val="18"/>
          <w:lang w:val="es-CO"/>
        </w:rPr>
        <w:t>Wireshark capturando paquetes antes de inicia</w:t>
      </w:r>
      <w:r w:rsidR="00B569BF">
        <w:rPr>
          <w:sz w:val="18"/>
          <w:szCs w:val="18"/>
          <w:lang w:val="es-CO"/>
        </w:rPr>
        <w:t>lizar</w:t>
      </w:r>
      <w:r w:rsidR="00326FC2">
        <w:rPr>
          <w:sz w:val="18"/>
          <w:szCs w:val="18"/>
          <w:lang w:val="es-CO"/>
        </w:rPr>
        <w:t xml:space="preserve"> el programa</w:t>
      </w:r>
      <w:r w:rsidR="00326FC2" w:rsidRPr="00B233AF">
        <w:rPr>
          <w:sz w:val="18"/>
          <w:szCs w:val="18"/>
          <w:lang w:val="es-CO"/>
        </w:rPr>
        <w:t>.</w:t>
      </w:r>
    </w:p>
    <w:p w14:paraId="5A34193E" w14:textId="2A79E3A4" w:rsidR="00397D92" w:rsidRDefault="00397D92" w:rsidP="00853136">
      <w:pPr>
        <w:ind w:firstLine="288"/>
        <w:jc w:val="both"/>
        <w:rPr>
          <w:lang w:val="es-CO"/>
        </w:rPr>
      </w:pPr>
    </w:p>
    <w:p w14:paraId="5451B472" w14:textId="2144EB5F" w:rsidR="00326FC2" w:rsidRDefault="00326FC2" w:rsidP="00326FC2">
      <w:pPr>
        <w:keepNext/>
        <w:ind w:firstLine="288"/>
        <w:rPr>
          <w:lang w:val="es-CO"/>
        </w:rPr>
      </w:pPr>
      <w:r>
        <w:rPr>
          <w:noProof/>
          <w:lang w:val="es-CO"/>
        </w:rPr>
        <w:drawing>
          <wp:inline distT="0" distB="0" distL="0" distR="0" wp14:anchorId="3E638803" wp14:editId="1C757106">
            <wp:extent cx="3195955" cy="629285"/>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3. BlockIP10 (python).PNG"/>
                    <pic:cNvPicPr/>
                  </pic:nvPicPr>
                  <pic:blipFill>
                    <a:blip r:embed="rId24">
                      <a:extLst>
                        <a:ext uri="{28A0092B-C50C-407E-A947-70E740481C1C}">
                          <a14:useLocalDpi xmlns:a14="http://schemas.microsoft.com/office/drawing/2010/main" val="0"/>
                        </a:ext>
                      </a:extLst>
                    </a:blip>
                    <a:stretch>
                      <a:fillRect/>
                    </a:stretch>
                  </pic:blipFill>
                  <pic:spPr>
                    <a:xfrm>
                      <a:off x="0" y="0"/>
                      <a:ext cx="3195955" cy="629285"/>
                    </a:xfrm>
                    <a:prstGeom prst="rect">
                      <a:avLst/>
                    </a:prstGeom>
                  </pic:spPr>
                </pic:pic>
              </a:graphicData>
            </a:graphic>
          </wp:inline>
        </w:drawing>
      </w:r>
      <w:r w:rsidRPr="00326FC2">
        <w:rPr>
          <w:b/>
          <w:sz w:val="18"/>
          <w:szCs w:val="18"/>
          <w:lang w:val="es-CO"/>
        </w:rPr>
        <w:t xml:space="preserve"> </w:t>
      </w:r>
      <w:r w:rsidRPr="00B233AF">
        <w:rPr>
          <w:b/>
          <w:sz w:val="18"/>
          <w:szCs w:val="18"/>
          <w:lang w:val="es-CO"/>
        </w:rPr>
        <w:t xml:space="preserve">Figura </w:t>
      </w:r>
      <w:r>
        <w:rPr>
          <w:b/>
          <w:sz w:val="18"/>
          <w:szCs w:val="18"/>
          <w:lang w:val="es-CO"/>
        </w:rPr>
        <w:t>1</w:t>
      </w:r>
      <w:r>
        <w:rPr>
          <w:b/>
          <w:sz w:val="18"/>
          <w:szCs w:val="18"/>
          <w:lang w:val="es-CO"/>
        </w:rPr>
        <w:t>6</w:t>
      </w:r>
      <w:r w:rsidRPr="00B233AF">
        <w:rPr>
          <w:b/>
          <w:sz w:val="18"/>
          <w:szCs w:val="18"/>
          <w:lang w:val="es-CO"/>
        </w:rPr>
        <w:t>.</w:t>
      </w:r>
      <w:r>
        <w:rPr>
          <w:sz w:val="18"/>
          <w:szCs w:val="18"/>
          <w:lang w:val="es-CO"/>
        </w:rPr>
        <w:t xml:space="preserve"> Lectura del archivo en el programa</w:t>
      </w:r>
      <w:r w:rsidRPr="00B233AF">
        <w:rPr>
          <w:sz w:val="18"/>
          <w:szCs w:val="18"/>
          <w:lang w:val="es-CO"/>
        </w:rPr>
        <w:t>.</w:t>
      </w:r>
    </w:p>
    <w:p w14:paraId="211ED210" w14:textId="1F2A8CAD" w:rsidR="00326FC2" w:rsidRDefault="00326FC2" w:rsidP="00853136">
      <w:pPr>
        <w:ind w:firstLine="288"/>
        <w:jc w:val="both"/>
        <w:rPr>
          <w:lang w:val="es-CO"/>
        </w:rPr>
      </w:pPr>
    </w:p>
    <w:p w14:paraId="0DA33CD9" w14:textId="05CCC02C" w:rsidR="00326FC2" w:rsidRDefault="00326FC2" w:rsidP="00326FC2">
      <w:pPr>
        <w:ind w:firstLine="288"/>
        <w:rPr>
          <w:sz w:val="18"/>
          <w:szCs w:val="18"/>
          <w:lang w:val="es-CO"/>
        </w:rPr>
      </w:pPr>
      <w:r>
        <w:rPr>
          <w:noProof/>
          <w:lang w:val="es-CO"/>
        </w:rPr>
        <w:drawing>
          <wp:inline distT="0" distB="0" distL="0" distR="0" wp14:anchorId="524F86BC" wp14:editId="07E5CEA6">
            <wp:extent cx="3195955" cy="80645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 BlockIP10 (wireshark-durant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95955" cy="806450"/>
                    </a:xfrm>
                    <a:prstGeom prst="rect">
                      <a:avLst/>
                    </a:prstGeom>
                  </pic:spPr>
                </pic:pic>
              </a:graphicData>
            </a:graphic>
          </wp:inline>
        </w:drawing>
      </w:r>
      <w:r w:rsidRPr="00326FC2">
        <w:rPr>
          <w:b/>
          <w:sz w:val="18"/>
          <w:szCs w:val="18"/>
          <w:lang w:val="es-CO"/>
        </w:rPr>
        <w:t xml:space="preserve"> </w:t>
      </w:r>
      <w:r w:rsidRPr="00B233AF">
        <w:rPr>
          <w:b/>
          <w:sz w:val="18"/>
          <w:szCs w:val="18"/>
          <w:lang w:val="es-CO"/>
        </w:rPr>
        <w:t xml:space="preserve">Figura </w:t>
      </w:r>
      <w:r>
        <w:rPr>
          <w:b/>
          <w:sz w:val="18"/>
          <w:szCs w:val="18"/>
          <w:lang w:val="es-CO"/>
        </w:rPr>
        <w:t>15</w:t>
      </w:r>
      <w:r w:rsidRPr="00B233AF">
        <w:rPr>
          <w:b/>
          <w:sz w:val="18"/>
          <w:szCs w:val="18"/>
          <w:lang w:val="es-CO"/>
        </w:rPr>
        <w:t>.</w:t>
      </w:r>
      <w:r>
        <w:rPr>
          <w:sz w:val="18"/>
          <w:szCs w:val="18"/>
          <w:lang w:val="es-CO"/>
        </w:rPr>
        <w:t xml:space="preserve"> Wireshark capturando paquetes </w:t>
      </w:r>
      <w:r>
        <w:rPr>
          <w:sz w:val="18"/>
          <w:szCs w:val="18"/>
          <w:lang w:val="es-CO"/>
        </w:rPr>
        <w:t>después</w:t>
      </w:r>
      <w:r>
        <w:rPr>
          <w:sz w:val="18"/>
          <w:szCs w:val="18"/>
          <w:lang w:val="es-CO"/>
        </w:rPr>
        <w:t xml:space="preserve"> de inicia</w:t>
      </w:r>
      <w:r w:rsidR="00B569BF">
        <w:rPr>
          <w:sz w:val="18"/>
          <w:szCs w:val="18"/>
          <w:lang w:val="es-CO"/>
        </w:rPr>
        <w:t>lizar</w:t>
      </w:r>
      <w:r>
        <w:rPr>
          <w:sz w:val="18"/>
          <w:szCs w:val="18"/>
          <w:lang w:val="es-CO"/>
        </w:rPr>
        <w:t xml:space="preserve"> el programa</w:t>
      </w:r>
      <w:r w:rsidRPr="00B233AF">
        <w:rPr>
          <w:sz w:val="18"/>
          <w:szCs w:val="18"/>
          <w:lang w:val="es-CO"/>
        </w:rPr>
        <w:t>.</w:t>
      </w:r>
    </w:p>
    <w:p w14:paraId="1AF4FD4E" w14:textId="77777777" w:rsidR="00B569BF" w:rsidRPr="00471B17" w:rsidRDefault="00B569BF" w:rsidP="00326FC2">
      <w:pPr>
        <w:ind w:firstLine="288"/>
        <w:rPr>
          <w:lang w:val="es-CO"/>
        </w:rPr>
      </w:pPr>
    </w:p>
    <w:p w14:paraId="03BB894D" w14:textId="4EDF20D0" w:rsidR="00471B17" w:rsidRDefault="0025257E" w:rsidP="00471B17">
      <w:pPr>
        <w:pStyle w:val="Heading1"/>
        <w:tabs>
          <w:tab w:val="num" w:pos="576"/>
        </w:tabs>
      </w:pPr>
      <w:r>
        <w:t>CONCLUSIONES</w:t>
      </w:r>
    </w:p>
    <w:p w14:paraId="08940798" w14:textId="1DBA2ED5" w:rsidR="005C097D" w:rsidRDefault="005C097D" w:rsidP="007A7D57">
      <w:pPr>
        <w:ind w:firstLine="284"/>
        <w:jc w:val="both"/>
        <w:rPr>
          <w:lang w:val="es-CO"/>
        </w:rPr>
      </w:pPr>
      <w:r>
        <w:rPr>
          <w:lang w:val="es-CO"/>
        </w:rPr>
        <w:t>Los firewalls son una herramienta bastante útil en el ámbito de las redes ya que permiten tener el control de estas mediante las reglas que sean configuradas</w:t>
      </w:r>
      <w:r w:rsidRPr="00471B17">
        <w:rPr>
          <w:lang w:val="es-CO"/>
        </w:rPr>
        <w:t>.</w:t>
      </w:r>
      <w:r>
        <w:rPr>
          <w:lang w:val="es-CO"/>
        </w:rPr>
        <w:t xml:space="preserve"> Es una ayuda para prevenir ataques de redes externas si se configura de manera correcta. Además, permite</w:t>
      </w:r>
      <w:r w:rsidR="00724DC7">
        <w:rPr>
          <w:lang w:val="es-CO"/>
        </w:rPr>
        <w:t>n</w:t>
      </w:r>
      <w:r>
        <w:rPr>
          <w:lang w:val="es-CO"/>
        </w:rPr>
        <w:t xml:space="preserve"> bloquear la comunicación con sitios que no son deseables o bloquear la comunicación con otras partes de la red si se considera necesario. Por medio del bloqueo de ciertos protocolos </w:t>
      </w:r>
      <w:r w:rsidR="009232B2">
        <w:rPr>
          <w:lang w:val="es-CO"/>
        </w:rPr>
        <w:t xml:space="preserve">y/o puertos se </w:t>
      </w:r>
      <w:r>
        <w:rPr>
          <w:lang w:val="es-CO"/>
        </w:rPr>
        <w:t>pueden prevenir ataques a la red.</w:t>
      </w:r>
    </w:p>
    <w:p w14:paraId="1C47B3B7" w14:textId="0E79FF08" w:rsidR="00C456FF" w:rsidRPr="00471B17" w:rsidRDefault="00A7739E" w:rsidP="002A3466">
      <w:pPr>
        <w:ind w:firstLine="284"/>
        <w:jc w:val="both"/>
        <w:rPr>
          <w:lang w:val="es-CO"/>
        </w:rPr>
      </w:pPr>
      <w:r>
        <w:rPr>
          <w:lang w:val="es-CO"/>
        </w:rPr>
        <w:t>En relación con</w:t>
      </w:r>
      <w:r w:rsidR="0096774B">
        <w:rPr>
          <w:lang w:val="es-CO"/>
        </w:rPr>
        <w:t xml:space="preserve"> los temas visto en clase, se pudo </w:t>
      </w:r>
      <w:r>
        <w:rPr>
          <w:lang w:val="es-CO"/>
        </w:rPr>
        <w:t>poner en prácticas los bastante de ellos, ta</w:t>
      </w:r>
      <w:r w:rsidR="00AB275D">
        <w:rPr>
          <w:lang w:val="es-CO"/>
        </w:rPr>
        <w:t xml:space="preserve">les </w:t>
      </w:r>
      <w:r w:rsidR="00A232B8">
        <w:rPr>
          <w:lang w:val="es-CO"/>
        </w:rPr>
        <w:t xml:space="preserve">como: capas del modelo OSI y modelo TCP/IP, </w:t>
      </w:r>
      <w:r w:rsidR="001E10CB">
        <w:rPr>
          <w:lang w:val="es-CO"/>
        </w:rPr>
        <w:t xml:space="preserve">protocolos de cada </w:t>
      </w:r>
      <w:r w:rsidR="004A7BB7">
        <w:rPr>
          <w:lang w:val="es-CO"/>
        </w:rPr>
        <w:t xml:space="preserve">unas de las capas del modelo </w:t>
      </w:r>
      <w:r w:rsidR="00FC4044">
        <w:rPr>
          <w:lang w:val="es-CO"/>
        </w:rPr>
        <w:t xml:space="preserve">propuesto en el libro Redes de computadores </w:t>
      </w:r>
      <w:r w:rsidR="00FC4044">
        <w:rPr>
          <w:lang w:val="es-CO"/>
        </w:rPr>
        <w:fldChar w:fldCharType="begin" w:fldLock="1"/>
      </w:r>
      <w:r w:rsidR="00FC4044">
        <w:rPr>
          <w:lang w:val="es-CO"/>
        </w:rPr>
        <w:instrText>ADDIN CSL_CITATION {"citationItems":[{"id":"ITEM-1","itemData":{"DOI":"10.1017/CBO9781107415324.004","ISBN":"978-607-32-0818-5","ISSN":"1098-6596","PMID":"25246403","abstract":"Esta capa establece una trayectoria física y lógica entre dos nodos que se comunican, encauza los mensajes a través de nodos intermedios","author":[{"dropping-particle":"","family":"Tanenbaum","given":"Andrew S.","non-dropping-particle":"","parse-names":false,"suffix":""},{"dropping-particle":"","family":"Wetherall","given":"David J.","non-dropping-particle":"","parse-names":false,"suffix":""}],"container-title":"Redes de computadoras","id":"ITEM-1","issued":{"date-parts":[["2012"]]},"number-of-pages":"791","title":"Redes De Computadoras","type":"book"},"uris":["http://www.mendeley.com/documents/?uuid=ac6e0589-bafa-4822-82cb-7a3852fef62b"]}],"mendeley":{"formattedCitation":"[12]","plainTextFormattedCitation":"[12]"},"properties":{"noteIndex":0},"schema":"https://github.com/citation-style-language/schema/raw/master/csl-citation.json"}</w:instrText>
      </w:r>
      <w:r w:rsidR="00FC4044">
        <w:rPr>
          <w:lang w:val="es-CO"/>
        </w:rPr>
        <w:fldChar w:fldCharType="separate"/>
      </w:r>
      <w:r w:rsidR="00FC4044" w:rsidRPr="00FC4044">
        <w:rPr>
          <w:noProof/>
          <w:lang w:val="es-CO"/>
        </w:rPr>
        <w:t>[12]</w:t>
      </w:r>
      <w:r w:rsidR="00FC4044">
        <w:rPr>
          <w:lang w:val="es-CO"/>
        </w:rPr>
        <w:fldChar w:fldCharType="end"/>
      </w:r>
      <w:r w:rsidR="000167EE">
        <w:rPr>
          <w:lang w:val="es-CO"/>
        </w:rPr>
        <w:t xml:space="preserve"> y cada uno de los </w:t>
      </w:r>
      <w:r w:rsidR="002A3466">
        <w:rPr>
          <w:lang w:val="es-CO"/>
        </w:rPr>
        <w:t>campos y especificaciones funcionales que tienen.</w:t>
      </w:r>
      <w:r w:rsidR="00AB275D">
        <w:rPr>
          <w:lang w:val="es-CO"/>
        </w:rPr>
        <w:t xml:space="preserve"> </w:t>
      </w:r>
      <w:r>
        <w:rPr>
          <w:lang w:val="es-CO"/>
        </w:rPr>
        <w:t xml:space="preserve"> </w:t>
      </w:r>
    </w:p>
    <w:p w14:paraId="268E79BE" w14:textId="2E550C3A" w:rsidR="00471B17" w:rsidRDefault="0025257E" w:rsidP="00471B17">
      <w:pPr>
        <w:pStyle w:val="Heading1"/>
        <w:tabs>
          <w:tab w:val="num" w:pos="576"/>
        </w:tabs>
      </w:pPr>
      <w:r>
        <w:t>REFERENCIAS</w:t>
      </w:r>
    </w:p>
    <w:p w14:paraId="5066D2B4" w14:textId="77777777" w:rsidR="00C456FF" w:rsidRPr="00C456FF" w:rsidRDefault="00C456FF" w:rsidP="00C456FF"/>
    <w:p w14:paraId="06964D92" w14:textId="4FA16268" w:rsidR="00FC4044" w:rsidRPr="00FC4044" w:rsidRDefault="00471B17" w:rsidP="00FC4044">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FC4044" w:rsidRPr="00FC4044">
        <w:rPr>
          <w:noProof/>
          <w:szCs w:val="24"/>
        </w:rPr>
        <w:t>[1]</w:t>
      </w:r>
      <w:r w:rsidR="00FC4044" w:rsidRPr="00FC4044">
        <w:rPr>
          <w:noProof/>
          <w:szCs w:val="24"/>
        </w:rPr>
        <w:tab/>
      </w:r>
      <w:r w:rsidR="00FC4044" w:rsidRPr="00FC4044">
        <w:rPr>
          <w:noProof/>
          <w:szCs w:val="24"/>
        </w:rPr>
        <w:t>F. Falcinelli, “Pydivert API Reference,” 2018. [Online]. Available: https://github.com/ffalcinelli/pydivert. [Accessed: 22-Nov-2018].</w:t>
      </w:r>
    </w:p>
    <w:p w14:paraId="4F2A8798" w14:textId="77777777" w:rsidR="00FC4044" w:rsidRPr="00FC4044" w:rsidRDefault="00FC4044" w:rsidP="00FC4044">
      <w:pPr>
        <w:widowControl w:val="0"/>
        <w:autoSpaceDE w:val="0"/>
        <w:autoSpaceDN w:val="0"/>
        <w:adjustRightInd w:val="0"/>
        <w:ind w:left="640" w:hanging="640"/>
        <w:rPr>
          <w:noProof/>
          <w:szCs w:val="24"/>
        </w:rPr>
      </w:pPr>
      <w:r w:rsidRPr="00FC4044">
        <w:rPr>
          <w:noProof/>
          <w:szCs w:val="24"/>
        </w:rPr>
        <w:t>[2]</w:t>
      </w:r>
      <w:r w:rsidRPr="00FC4044">
        <w:rPr>
          <w:noProof/>
          <w:szCs w:val="24"/>
        </w:rPr>
        <w:tab/>
      </w:r>
      <w:r w:rsidRPr="00FC4044">
        <w:rPr>
          <w:noProof/>
          <w:szCs w:val="24"/>
        </w:rPr>
        <w:t>WinDivert, “WinDivert 1.4: Windows Packet Divert,” 2018. [Online]. Available: https://ffalcinelli.github.io/pydivert/. [Accessed: 22-Nov-2018].</w:t>
      </w:r>
    </w:p>
    <w:p w14:paraId="2DA0BCD8" w14:textId="77777777" w:rsidR="00FC4044" w:rsidRPr="00FC4044" w:rsidRDefault="00FC4044" w:rsidP="00FC4044">
      <w:pPr>
        <w:widowControl w:val="0"/>
        <w:autoSpaceDE w:val="0"/>
        <w:autoSpaceDN w:val="0"/>
        <w:adjustRightInd w:val="0"/>
        <w:ind w:left="640" w:hanging="640"/>
        <w:rPr>
          <w:noProof/>
          <w:szCs w:val="24"/>
        </w:rPr>
      </w:pPr>
      <w:r w:rsidRPr="00FC4044">
        <w:rPr>
          <w:noProof/>
          <w:szCs w:val="24"/>
        </w:rPr>
        <w:t>[3]</w:t>
      </w:r>
      <w:r w:rsidRPr="00FC4044">
        <w:rPr>
          <w:noProof/>
          <w:szCs w:val="24"/>
        </w:rPr>
        <w:tab/>
      </w:r>
      <w:r w:rsidRPr="00FC4044">
        <w:rPr>
          <w:noProof/>
          <w:szCs w:val="24"/>
        </w:rPr>
        <w:t>U. of S. California, “Internet Protocol,” 1981. [Online]. Available: https://tools.ietf.org/html/rfc791. [Accessed: 22-Nov-2018].</w:t>
      </w:r>
    </w:p>
    <w:p w14:paraId="0A797028" w14:textId="77777777" w:rsidR="00FC4044" w:rsidRPr="00FC4044" w:rsidRDefault="00FC4044" w:rsidP="00FC4044">
      <w:pPr>
        <w:widowControl w:val="0"/>
        <w:autoSpaceDE w:val="0"/>
        <w:autoSpaceDN w:val="0"/>
        <w:adjustRightInd w:val="0"/>
        <w:ind w:left="640" w:hanging="640"/>
        <w:rPr>
          <w:noProof/>
          <w:szCs w:val="24"/>
        </w:rPr>
      </w:pPr>
      <w:r w:rsidRPr="00FC4044">
        <w:rPr>
          <w:noProof/>
          <w:szCs w:val="24"/>
        </w:rPr>
        <w:t>[4]</w:t>
      </w:r>
      <w:r w:rsidRPr="00FC4044">
        <w:rPr>
          <w:noProof/>
          <w:szCs w:val="24"/>
        </w:rPr>
        <w:tab/>
      </w:r>
      <w:r w:rsidRPr="00FC4044">
        <w:rPr>
          <w:noProof/>
          <w:szCs w:val="24"/>
        </w:rPr>
        <w:t>U. of S. California, “Transmission Control Protocol,” 1981. [Online]. Available: https://tools.ietf.org/html/rfc793. [Accessed: 22-Nov-2018].</w:t>
      </w:r>
    </w:p>
    <w:p w14:paraId="6FD05F28" w14:textId="77777777" w:rsidR="00FC4044" w:rsidRPr="00FC4044" w:rsidRDefault="00FC4044" w:rsidP="00FC4044">
      <w:pPr>
        <w:widowControl w:val="0"/>
        <w:autoSpaceDE w:val="0"/>
        <w:autoSpaceDN w:val="0"/>
        <w:adjustRightInd w:val="0"/>
        <w:ind w:left="640" w:hanging="640"/>
        <w:rPr>
          <w:noProof/>
          <w:szCs w:val="24"/>
        </w:rPr>
      </w:pPr>
      <w:r w:rsidRPr="00FC4044">
        <w:rPr>
          <w:noProof/>
          <w:szCs w:val="24"/>
        </w:rPr>
        <w:t>[5]</w:t>
      </w:r>
      <w:r w:rsidRPr="00FC4044">
        <w:rPr>
          <w:noProof/>
          <w:szCs w:val="24"/>
        </w:rPr>
        <w:tab/>
      </w:r>
      <w:r w:rsidRPr="00FC4044">
        <w:rPr>
          <w:noProof/>
          <w:szCs w:val="24"/>
        </w:rPr>
        <w:t>J. Postel, “User Datagram Protocol,” 1980. [Online]. Available: https://tools.ietf.org/html/rfc768.</w:t>
      </w:r>
    </w:p>
    <w:p w14:paraId="27DF7D51" w14:textId="77777777" w:rsidR="00FC4044" w:rsidRPr="00FC4044" w:rsidRDefault="00FC4044" w:rsidP="00FC4044">
      <w:pPr>
        <w:widowControl w:val="0"/>
        <w:autoSpaceDE w:val="0"/>
        <w:autoSpaceDN w:val="0"/>
        <w:adjustRightInd w:val="0"/>
        <w:ind w:left="640" w:hanging="640"/>
        <w:rPr>
          <w:noProof/>
          <w:szCs w:val="24"/>
        </w:rPr>
      </w:pPr>
      <w:r w:rsidRPr="00FC4044">
        <w:rPr>
          <w:noProof/>
          <w:szCs w:val="24"/>
        </w:rPr>
        <w:t>[6]</w:t>
      </w:r>
      <w:r w:rsidRPr="00FC4044">
        <w:rPr>
          <w:noProof/>
          <w:szCs w:val="24"/>
        </w:rPr>
        <w:tab/>
      </w:r>
      <w:r w:rsidRPr="00FC4044">
        <w:rPr>
          <w:noProof/>
          <w:szCs w:val="24"/>
        </w:rPr>
        <w:t>J. Postel, “Internet Control Message Protocol,” 1981. [Online]. Available: https://tools.ietf.org/html/rfc792. [Accessed: 22-Nov-2018].</w:t>
      </w:r>
    </w:p>
    <w:p w14:paraId="43D74299" w14:textId="77777777" w:rsidR="00FC4044" w:rsidRPr="00FC4044" w:rsidRDefault="00FC4044" w:rsidP="00FC4044">
      <w:pPr>
        <w:widowControl w:val="0"/>
        <w:autoSpaceDE w:val="0"/>
        <w:autoSpaceDN w:val="0"/>
        <w:adjustRightInd w:val="0"/>
        <w:ind w:left="640" w:hanging="640"/>
        <w:rPr>
          <w:noProof/>
          <w:szCs w:val="24"/>
        </w:rPr>
      </w:pPr>
      <w:r w:rsidRPr="00FC4044">
        <w:rPr>
          <w:noProof/>
          <w:szCs w:val="24"/>
        </w:rPr>
        <w:t>[7]</w:t>
      </w:r>
      <w:r w:rsidRPr="00FC4044">
        <w:rPr>
          <w:noProof/>
          <w:szCs w:val="24"/>
        </w:rPr>
        <w:tab/>
      </w:r>
      <w:r w:rsidRPr="00FC4044">
        <w:rPr>
          <w:noProof/>
          <w:szCs w:val="24"/>
        </w:rPr>
        <w:t>R. Fielding, “Hypertext Transfer Protocol -- HTTP/1.1,” 1999. [Online]. Available: https://tools.ietf.org/html/rfc2616. [Accessed: 22-Nov-2018].</w:t>
      </w:r>
    </w:p>
    <w:p w14:paraId="3422CDEF" w14:textId="77777777" w:rsidR="00FC4044" w:rsidRPr="00FC4044" w:rsidRDefault="00FC4044" w:rsidP="00FC4044">
      <w:pPr>
        <w:widowControl w:val="0"/>
        <w:autoSpaceDE w:val="0"/>
        <w:autoSpaceDN w:val="0"/>
        <w:adjustRightInd w:val="0"/>
        <w:ind w:left="640" w:hanging="640"/>
        <w:rPr>
          <w:noProof/>
          <w:szCs w:val="24"/>
        </w:rPr>
      </w:pPr>
      <w:r w:rsidRPr="00FC4044">
        <w:rPr>
          <w:noProof/>
          <w:szCs w:val="24"/>
        </w:rPr>
        <w:t>[8]</w:t>
      </w:r>
      <w:r w:rsidRPr="00FC4044">
        <w:rPr>
          <w:noProof/>
          <w:szCs w:val="24"/>
        </w:rPr>
        <w:tab/>
      </w:r>
      <w:r w:rsidRPr="00FC4044">
        <w:rPr>
          <w:noProof/>
          <w:szCs w:val="24"/>
        </w:rPr>
        <w:t>Microsoft, “Configuracón avanzada Firewall windows,” 2018. [Online]. Available: https://msdn.microsoft.com/es-es/library/windows/hardware/dn898511(v=vs.85).aspx.</w:t>
      </w:r>
    </w:p>
    <w:p w14:paraId="3643284F" w14:textId="77777777" w:rsidR="00FC4044" w:rsidRPr="00192E08" w:rsidRDefault="00FC4044" w:rsidP="00FC4044">
      <w:pPr>
        <w:widowControl w:val="0"/>
        <w:autoSpaceDE w:val="0"/>
        <w:autoSpaceDN w:val="0"/>
        <w:adjustRightInd w:val="0"/>
        <w:ind w:left="640" w:hanging="640"/>
        <w:rPr>
          <w:noProof/>
          <w:szCs w:val="24"/>
          <w:lang w:val="es-CO"/>
        </w:rPr>
      </w:pPr>
      <w:r w:rsidRPr="00192E08">
        <w:rPr>
          <w:noProof/>
          <w:szCs w:val="24"/>
          <w:lang w:val="es-CO"/>
        </w:rPr>
        <w:t>[9]</w:t>
      </w:r>
      <w:r w:rsidRPr="00192E08">
        <w:rPr>
          <w:noProof/>
          <w:szCs w:val="24"/>
          <w:lang w:val="es-CO"/>
        </w:rPr>
        <w:tab/>
      </w:r>
      <w:r w:rsidRPr="00192E08">
        <w:rPr>
          <w:noProof/>
          <w:szCs w:val="24"/>
          <w:lang w:val="es-CO"/>
        </w:rPr>
        <w:t>Norton, “Firewall inteligente.” 2018.</w:t>
      </w:r>
    </w:p>
    <w:p w14:paraId="496E3A69" w14:textId="77777777" w:rsidR="00FC4044" w:rsidRPr="00FC4044" w:rsidRDefault="00FC4044" w:rsidP="00FC4044">
      <w:pPr>
        <w:widowControl w:val="0"/>
        <w:autoSpaceDE w:val="0"/>
        <w:autoSpaceDN w:val="0"/>
        <w:adjustRightInd w:val="0"/>
        <w:ind w:left="640" w:hanging="640"/>
        <w:rPr>
          <w:noProof/>
          <w:szCs w:val="24"/>
        </w:rPr>
      </w:pPr>
      <w:r w:rsidRPr="00192E08">
        <w:rPr>
          <w:noProof/>
          <w:szCs w:val="24"/>
          <w:lang w:val="es-CO"/>
        </w:rPr>
        <w:t>[10]</w:t>
      </w:r>
      <w:r w:rsidRPr="00192E08">
        <w:rPr>
          <w:noProof/>
          <w:szCs w:val="24"/>
          <w:lang w:val="es-CO"/>
        </w:rPr>
        <w:tab/>
      </w:r>
      <w:r w:rsidRPr="00192E08">
        <w:rPr>
          <w:noProof/>
          <w:szCs w:val="24"/>
          <w:lang w:val="es-CO"/>
        </w:rPr>
        <w:t xml:space="preserve">Norton, “Cómo agregar un programa a Control de programas,” 2018. </w:t>
      </w:r>
      <w:r w:rsidRPr="00FC4044">
        <w:rPr>
          <w:noProof/>
          <w:szCs w:val="24"/>
        </w:rPr>
        <w:t>[Online]. Available: https://support.norton.com/sp/es/es/home/current/solutions/v1028102_NIS_Retail_2015_es_es?</w:t>
      </w:r>
    </w:p>
    <w:p w14:paraId="24C3B493" w14:textId="77777777" w:rsidR="00FC4044" w:rsidRPr="00FC4044" w:rsidRDefault="00FC4044" w:rsidP="00FC4044">
      <w:pPr>
        <w:widowControl w:val="0"/>
        <w:autoSpaceDE w:val="0"/>
        <w:autoSpaceDN w:val="0"/>
        <w:adjustRightInd w:val="0"/>
        <w:ind w:left="640" w:hanging="640"/>
        <w:rPr>
          <w:noProof/>
          <w:szCs w:val="24"/>
        </w:rPr>
      </w:pPr>
      <w:r w:rsidRPr="00192E08">
        <w:rPr>
          <w:noProof/>
          <w:szCs w:val="24"/>
          <w:lang w:val="es-CO"/>
        </w:rPr>
        <w:t>[11]</w:t>
      </w:r>
      <w:r w:rsidRPr="00192E08">
        <w:rPr>
          <w:noProof/>
          <w:szCs w:val="24"/>
          <w:lang w:val="es-CO"/>
        </w:rPr>
        <w:tab/>
      </w:r>
      <w:r w:rsidRPr="00192E08">
        <w:rPr>
          <w:noProof/>
          <w:szCs w:val="24"/>
          <w:lang w:val="es-CO"/>
        </w:rPr>
        <w:t xml:space="preserve">Lucidchart, “Qué es el lenguaje unificado de modelado (UML),” 2018. </w:t>
      </w:r>
      <w:r w:rsidRPr="00FC4044">
        <w:rPr>
          <w:noProof/>
          <w:szCs w:val="24"/>
        </w:rPr>
        <w:t>[Online]. Available: https://www.lucidchart.com/pages/es/que-es-el-lenguaje-unificado-de-modelado-uml. [Accessed: 22-Nov-2018].</w:t>
      </w:r>
    </w:p>
    <w:p w14:paraId="02F32A7F" w14:textId="77777777" w:rsidR="00FC4044" w:rsidRPr="00FC4044" w:rsidRDefault="00FC4044" w:rsidP="00FC4044">
      <w:pPr>
        <w:widowControl w:val="0"/>
        <w:autoSpaceDE w:val="0"/>
        <w:autoSpaceDN w:val="0"/>
        <w:adjustRightInd w:val="0"/>
        <w:ind w:left="640" w:hanging="640"/>
        <w:rPr>
          <w:noProof/>
        </w:rPr>
      </w:pPr>
      <w:r w:rsidRPr="00FC4044">
        <w:rPr>
          <w:noProof/>
          <w:szCs w:val="24"/>
        </w:rPr>
        <w:t>[12]</w:t>
      </w:r>
      <w:r w:rsidRPr="00FC4044">
        <w:rPr>
          <w:noProof/>
          <w:szCs w:val="24"/>
        </w:rPr>
        <w:tab/>
      </w:r>
      <w:r w:rsidRPr="00FC4044">
        <w:rPr>
          <w:noProof/>
          <w:szCs w:val="24"/>
        </w:rPr>
        <w:t xml:space="preserve">A. S. Tanenbaum and D. J. Wetherall, </w:t>
      </w:r>
      <w:r w:rsidRPr="00FC4044">
        <w:rPr>
          <w:i/>
          <w:iCs/>
          <w:noProof/>
          <w:szCs w:val="24"/>
        </w:rPr>
        <w:t>Redes De Computadoras</w:t>
      </w:r>
      <w:r w:rsidRPr="00FC4044">
        <w:rPr>
          <w:noProof/>
          <w:szCs w:val="24"/>
        </w:rPr>
        <w:t>. 2012.</w:t>
      </w:r>
    </w:p>
    <w:p w14:paraId="5D2BF580" w14:textId="2887142D" w:rsidR="00471B17" w:rsidRPr="00D179E4" w:rsidRDefault="00471B17" w:rsidP="00471B17">
      <w:pPr>
        <w:pStyle w:val="Heading1"/>
        <w:numPr>
          <w:ilvl w:val="0"/>
          <w:numId w:val="0"/>
        </w:numPr>
        <w:spacing w:after="120"/>
        <w:jc w:val="both"/>
      </w:pPr>
      <w:r>
        <w:fldChar w:fldCharType="end"/>
      </w:r>
      <w:r w:rsidR="00C30E26" w:rsidRPr="00471B17">
        <w:t xml:space="preserve">     </w:t>
      </w:r>
    </w:p>
    <w:p w14:paraId="3E340155" w14:textId="7E9AADB8" w:rsidR="00F339B1" w:rsidRPr="00D179E4" w:rsidRDefault="00F339B1" w:rsidP="009D1772">
      <w:pPr>
        <w:widowControl w:val="0"/>
        <w:autoSpaceDE w:val="0"/>
        <w:autoSpaceDN w:val="0"/>
        <w:adjustRightInd w:val="0"/>
        <w:spacing w:after="40"/>
        <w:ind w:left="640" w:hanging="640"/>
        <w:jc w:val="both"/>
        <w:sectPr w:rsidR="00F339B1" w:rsidRPr="00D179E4" w:rsidSect="00C919A4">
          <w:type w:val="continuous"/>
          <w:pgSz w:w="12240" w:h="15840" w:code="1"/>
          <w:pgMar w:top="1080" w:right="907" w:bottom="1440" w:left="907" w:header="720" w:footer="720" w:gutter="0"/>
          <w:cols w:num="2" w:space="360"/>
          <w:docGrid w:linePitch="360"/>
        </w:sectPr>
      </w:pPr>
    </w:p>
    <w:p w14:paraId="2D4AED35" w14:textId="77777777" w:rsidR="001C49BE" w:rsidRPr="00D179E4" w:rsidRDefault="001C49BE" w:rsidP="00BE5D4B"/>
    <w:sectPr w:rsidR="001C49BE" w:rsidRPr="00D179E4">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74509" w:rsidP="001A3B3D" w:rsidRDefault="00E74509" w14:paraId="5CACACCC" w14:textId="77777777">
      <w:r>
        <w:separator/>
      </w:r>
    </w:p>
  </w:endnote>
  <w:endnote w:type="continuationSeparator" w:id="0">
    <w:p w:rsidR="00E74509" w:rsidP="001A3B3D" w:rsidRDefault="00E74509" w14:paraId="7E204A2E" w14:textId="77777777">
      <w:r>
        <w:continuationSeparator/>
      </w:r>
    </w:p>
  </w:endnote>
  <w:endnote w:type="continuationNotice" w:id="1">
    <w:p w:rsidR="00E74509" w:rsidRDefault="00E74509" w14:paraId="775DC646"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686C74" w14:textId="3EACD463" w:rsidR="0050672E" w:rsidRPr="006F6D3D" w:rsidRDefault="0050672E"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74509" w:rsidP="001A3B3D" w:rsidRDefault="00E74509" w14:paraId="2BFE7F2D" w14:textId="77777777">
      <w:r>
        <w:separator/>
      </w:r>
    </w:p>
  </w:footnote>
  <w:footnote w:type="continuationSeparator" w:id="0">
    <w:p w:rsidR="00E74509" w:rsidP="001A3B3D" w:rsidRDefault="00E74509" w14:paraId="064BF529" w14:textId="77777777">
      <w:r>
        <w:continuationSeparator/>
      </w:r>
    </w:p>
  </w:footnote>
  <w:footnote w:type="continuationNotice" w:id="1">
    <w:p w:rsidR="00E74509" w:rsidRDefault="00E74509" w14:paraId="0E1A7C97"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hint="default" w:ascii="Symbol" w:hAnsi="Symbol"/>
      </w:rPr>
    </w:lvl>
    <w:lvl w:ilvl="1">
      <w:start w:val="1"/>
      <w:numFmt w:val="bullet"/>
      <w:lvlText w:val=""/>
      <w:lvlJc w:val="left"/>
      <w:pPr>
        <w:tabs>
          <w:tab w:val="num" w:pos="720"/>
        </w:tabs>
        <w:ind w:left="1080" w:hanging="360"/>
      </w:pPr>
      <w:rPr>
        <w:rFonts w:hint="default" w:ascii="Symbol" w:hAnsi="Symbol"/>
      </w:rPr>
    </w:lvl>
    <w:lvl w:ilvl="2">
      <w:start w:val="1"/>
      <w:numFmt w:val="bullet"/>
      <w:lvlText w:val="o"/>
      <w:lvlJc w:val="left"/>
      <w:pPr>
        <w:tabs>
          <w:tab w:val="num" w:pos="1440"/>
        </w:tabs>
        <w:ind w:left="1800" w:hanging="360"/>
      </w:pPr>
      <w:rPr>
        <w:rFonts w:hint="default" w:ascii="Courier New" w:hAnsi="Courier New" w:cs="Courier New"/>
      </w:rPr>
    </w:lvl>
    <w:lvl w:ilvl="3">
      <w:start w:val="1"/>
      <w:numFmt w:val="bullet"/>
      <w:lvlText w:val=""/>
      <w:lvlJc w:val="left"/>
      <w:pPr>
        <w:tabs>
          <w:tab w:val="num" w:pos="2160"/>
        </w:tabs>
        <w:ind w:left="2520" w:hanging="360"/>
      </w:pPr>
      <w:rPr>
        <w:rFonts w:hint="default" w:ascii="Wingdings" w:hAnsi="Wingdings"/>
      </w:rPr>
    </w:lvl>
    <w:lvl w:ilvl="4">
      <w:start w:val="1"/>
      <w:numFmt w:val="bullet"/>
      <w:lvlText w:val=""/>
      <w:lvlJc w:val="left"/>
      <w:pPr>
        <w:tabs>
          <w:tab w:val="num" w:pos="2880"/>
        </w:tabs>
        <w:ind w:left="3240" w:hanging="360"/>
      </w:pPr>
      <w:rPr>
        <w:rFonts w:hint="default" w:ascii="Wingdings" w:hAnsi="Wingdings"/>
      </w:rPr>
    </w:lvl>
    <w:lvl w:ilvl="5">
      <w:start w:val="1"/>
      <w:numFmt w:val="bullet"/>
      <w:lvlText w:val=""/>
      <w:lvlJc w:val="left"/>
      <w:pPr>
        <w:tabs>
          <w:tab w:val="num" w:pos="3600"/>
        </w:tabs>
        <w:ind w:left="3960" w:hanging="360"/>
      </w:pPr>
      <w:rPr>
        <w:rFonts w:hint="default" w:ascii="Symbol" w:hAnsi="Symbol"/>
      </w:rPr>
    </w:lvl>
    <w:lvl w:ilvl="6">
      <w:start w:val="1"/>
      <w:numFmt w:val="bullet"/>
      <w:lvlText w:val="o"/>
      <w:lvlJc w:val="left"/>
      <w:pPr>
        <w:tabs>
          <w:tab w:val="num" w:pos="4320"/>
        </w:tabs>
        <w:ind w:left="4680" w:hanging="360"/>
      </w:pPr>
      <w:rPr>
        <w:rFonts w:hint="default" w:ascii="Courier New" w:hAnsi="Courier New" w:cs="Courier New"/>
      </w:rPr>
    </w:lvl>
    <w:lvl w:ilvl="7">
      <w:start w:val="1"/>
      <w:numFmt w:val="bullet"/>
      <w:lvlText w:val=""/>
      <w:lvlJc w:val="left"/>
      <w:pPr>
        <w:tabs>
          <w:tab w:val="num" w:pos="5040"/>
        </w:tabs>
        <w:ind w:left="5400" w:hanging="360"/>
      </w:pPr>
      <w:rPr>
        <w:rFonts w:hint="default" w:ascii="Wingdings" w:hAnsi="Wingdings"/>
      </w:rPr>
    </w:lvl>
    <w:lvl w:ilvl="8">
      <w:start w:val="1"/>
      <w:numFmt w:val="bullet"/>
      <w:lvlText w:val=""/>
      <w:lvlJc w:val="left"/>
      <w:pPr>
        <w:tabs>
          <w:tab w:val="num" w:pos="5760"/>
        </w:tabs>
        <w:ind w:left="6120" w:hanging="360"/>
      </w:pPr>
      <w:rPr>
        <w:rFonts w:hint="default" w:ascii="Wingdings" w:hAnsi="Wingdings"/>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hint="default" w:ascii="Symbol" w:hAnsi="Symbol"/>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hint="default" w:ascii="Symbol" w:hAnsi="Symbol"/>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hint="default" w:ascii="Symbol" w:hAnsi="Symbol"/>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hint="default" w:ascii="Symbol" w:hAnsi="Symbol"/>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hint="default" w:ascii="Symbol" w:hAnsi="Symbol"/>
      </w:rPr>
    </w:lvl>
  </w:abstractNum>
  <w:abstractNum w:abstractNumId="11" w15:restartNumberingAfterBreak="0">
    <w:nsid w:val="00D464B5"/>
    <w:multiLevelType w:val="hybridMultilevel"/>
    <w:tmpl w:val="7570EB8A"/>
    <w:lvl w:ilvl="0" w:tplc="240A0001">
      <w:start w:val="1"/>
      <w:numFmt w:val="bullet"/>
      <w:lvlText w:val=""/>
      <w:lvlJc w:val="left"/>
      <w:pPr>
        <w:ind w:left="720" w:hanging="360"/>
      </w:pPr>
      <w:rPr>
        <w:rFonts w:hint="default" w:ascii="Symbol" w:hAnsi="Symbol"/>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hint="default" w:cs="Times New Roman"/>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hint="default" w:ascii="Times New Roman" w:hAnsi="Times New Roman" w:cs="Times New Roman"/>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1F841CB"/>
    <w:multiLevelType w:val="hybridMultilevel"/>
    <w:tmpl w:val="9650F64A"/>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6" w15:restartNumberingAfterBreak="0">
    <w:nsid w:val="32D71EB0"/>
    <w:multiLevelType w:val="hybridMultilevel"/>
    <w:tmpl w:val="5240DB2C"/>
    <w:lvl w:ilvl="0" w:tplc="B05EB8D4">
      <w:start w:val="1"/>
      <w:numFmt w:val="decimal"/>
      <w:lvlText w:val="%1)"/>
      <w:lvlJc w:val="left"/>
      <w:pPr>
        <w:ind w:left="643" w:hanging="360"/>
      </w:pPr>
      <w:rPr>
        <w:rFonts w:ascii="Times New Roman" w:hAnsi="Times New Roman" w:eastAsia="SimSun" w:cs="Times New Roman"/>
      </w:rPr>
    </w:lvl>
    <w:lvl w:ilvl="1" w:tplc="04090003" w:tentative="1">
      <w:start w:val="1"/>
      <w:numFmt w:val="bullet"/>
      <w:lvlText w:val="o"/>
      <w:lvlJc w:val="left"/>
      <w:pPr>
        <w:ind w:left="1363" w:hanging="360"/>
      </w:pPr>
      <w:rPr>
        <w:rFonts w:hint="default" w:ascii="Courier New" w:hAnsi="Courier New" w:cs="Courier New"/>
      </w:rPr>
    </w:lvl>
    <w:lvl w:ilvl="2" w:tplc="04090005" w:tentative="1">
      <w:start w:val="1"/>
      <w:numFmt w:val="bullet"/>
      <w:lvlText w:val=""/>
      <w:lvlJc w:val="left"/>
      <w:pPr>
        <w:ind w:left="2083" w:hanging="360"/>
      </w:pPr>
      <w:rPr>
        <w:rFonts w:hint="default" w:ascii="Wingdings" w:hAnsi="Wingdings"/>
      </w:rPr>
    </w:lvl>
    <w:lvl w:ilvl="3" w:tplc="04090001" w:tentative="1">
      <w:start w:val="1"/>
      <w:numFmt w:val="bullet"/>
      <w:lvlText w:val=""/>
      <w:lvlJc w:val="left"/>
      <w:pPr>
        <w:ind w:left="2803" w:hanging="360"/>
      </w:pPr>
      <w:rPr>
        <w:rFonts w:hint="default" w:ascii="Symbol" w:hAnsi="Symbol"/>
      </w:rPr>
    </w:lvl>
    <w:lvl w:ilvl="4" w:tplc="04090003" w:tentative="1">
      <w:start w:val="1"/>
      <w:numFmt w:val="bullet"/>
      <w:lvlText w:val="o"/>
      <w:lvlJc w:val="left"/>
      <w:pPr>
        <w:ind w:left="3523" w:hanging="360"/>
      </w:pPr>
      <w:rPr>
        <w:rFonts w:hint="default" w:ascii="Courier New" w:hAnsi="Courier New" w:cs="Courier New"/>
      </w:rPr>
    </w:lvl>
    <w:lvl w:ilvl="5" w:tplc="04090005" w:tentative="1">
      <w:start w:val="1"/>
      <w:numFmt w:val="bullet"/>
      <w:lvlText w:val=""/>
      <w:lvlJc w:val="left"/>
      <w:pPr>
        <w:ind w:left="4243" w:hanging="360"/>
      </w:pPr>
      <w:rPr>
        <w:rFonts w:hint="default" w:ascii="Wingdings" w:hAnsi="Wingdings"/>
      </w:rPr>
    </w:lvl>
    <w:lvl w:ilvl="6" w:tplc="04090001" w:tentative="1">
      <w:start w:val="1"/>
      <w:numFmt w:val="bullet"/>
      <w:lvlText w:val=""/>
      <w:lvlJc w:val="left"/>
      <w:pPr>
        <w:ind w:left="4963" w:hanging="360"/>
      </w:pPr>
      <w:rPr>
        <w:rFonts w:hint="default" w:ascii="Symbol" w:hAnsi="Symbol"/>
      </w:rPr>
    </w:lvl>
    <w:lvl w:ilvl="7" w:tplc="04090003" w:tentative="1">
      <w:start w:val="1"/>
      <w:numFmt w:val="bullet"/>
      <w:lvlText w:val="o"/>
      <w:lvlJc w:val="left"/>
      <w:pPr>
        <w:ind w:left="5683" w:hanging="360"/>
      </w:pPr>
      <w:rPr>
        <w:rFonts w:hint="default" w:ascii="Courier New" w:hAnsi="Courier New" w:cs="Courier New"/>
      </w:rPr>
    </w:lvl>
    <w:lvl w:ilvl="8" w:tplc="04090005" w:tentative="1">
      <w:start w:val="1"/>
      <w:numFmt w:val="bullet"/>
      <w:lvlText w:val=""/>
      <w:lvlJc w:val="left"/>
      <w:pPr>
        <w:ind w:left="6403" w:hanging="360"/>
      </w:pPr>
      <w:rPr>
        <w:rFonts w:hint="default" w:ascii="Wingdings" w:hAnsi="Wingdings"/>
      </w:r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hint="default" w:ascii="Symbol" w:hAnsi="Symbol"/>
      </w:rPr>
    </w:lvl>
    <w:lvl w:ilvl="1" w:tplc="04090003">
      <w:start w:val="1"/>
      <w:numFmt w:val="bullet"/>
      <w:lvlText w:val="o"/>
      <w:lvlJc w:val="left"/>
      <w:pPr>
        <w:tabs>
          <w:tab w:val="num" w:pos="1440"/>
        </w:tabs>
        <w:ind w:left="1440" w:hanging="360"/>
      </w:pPr>
      <w:rPr>
        <w:rFonts w:hint="default" w:ascii="Courier New" w:hAnsi="Courier New"/>
      </w:rPr>
    </w:lvl>
    <w:lvl w:ilvl="2" w:tplc="04090005">
      <w:start w:val="1"/>
      <w:numFmt w:val="bullet"/>
      <w:lvlText w:val=""/>
      <w:lvlJc w:val="left"/>
      <w:pPr>
        <w:tabs>
          <w:tab w:val="num" w:pos="2160"/>
        </w:tabs>
        <w:ind w:left="2160" w:hanging="360"/>
      </w:pPr>
      <w:rPr>
        <w:rFonts w:hint="default" w:ascii="Wingdings" w:hAnsi="Wingdings"/>
      </w:rPr>
    </w:lvl>
    <w:lvl w:ilvl="3" w:tplc="04090001">
      <w:start w:val="1"/>
      <w:numFmt w:val="bullet"/>
      <w:lvlText w:val=""/>
      <w:lvlJc w:val="left"/>
      <w:pPr>
        <w:tabs>
          <w:tab w:val="num" w:pos="2880"/>
        </w:tabs>
        <w:ind w:left="2880" w:hanging="360"/>
      </w:pPr>
      <w:rPr>
        <w:rFonts w:hint="default" w:ascii="Symbol" w:hAnsi="Symbol"/>
      </w:rPr>
    </w:lvl>
    <w:lvl w:ilvl="4" w:tplc="04090003">
      <w:start w:val="1"/>
      <w:numFmt w:val="bullet"/>
      <w:lvlText w:val="o"/>
      <w:lvlJc w:val="left"/>
      <w:pPr>
        <w:tabs>
          <w:tab w:val="num" w:pos="3600"/>
        </w:tabs>
        <w:ind w:left="3600" w:hanging="360"/>
      </w:pPr>
      <w:rPr>
        <w:rFonts w:hint="default" w:ascii="Courier New" w:hAnsi="Courier New"/>
      </w:rPr>
    </w:lvl>
    <w:lvl w:ilvl="5" w:tplc="04090005">
      <w:start w:val="1"/>
      <w:numFmt w:val="bullet"/>
      <w:lvlText w:val=""/>
      <w:lvlJc w:val="left"/>
      <w:pPr>
        <w:tabs>
          <w:tab w:val="num" w:pos="4320"/>
        </w:tabs>
        <w:ind w:left="4320" w:hanging="360"/>
      </w:pPr>
      <w:rPr>
        <w:rFonts w:hint="default" w:ascii="Wingdings" w:hAnsi="Wingdings"/>
      </w:rPr>
    </w:lvl>
    <w:lvl w:ilvl="6" w:tplc="04090001">
      <w:start w:val="1"/>
      <w:numFmt w:val="bullet"/>
      <w:lvlText w:val=""/>
      <w:lvlJc w:val="left"/>
      <w:pPr>
        <w:tabs>
          <w:tab w:val="num" w:pos="5040"/>
        </w:tabs>
        <w:ind w:left="5040" w:hanging="360"/>
      </w:pPr>
      <w:rPr>
        <w:rFonts w:hint="default" w:ascii="Symbol" w:hAnsi="Symbol"/>
      </w:rPr>
    </w:lvl>
    <w:lvl w:ilvl="7" w:tplc="04090003">
      <w:start w:val="1"/>
      <w:numFmt w:val="bullet"/>
      <w:lvlText w:val="o"/>
      <w:lvlJc w:val="left"/>
      <w:pPr>
        <w:tabs>
          <w:tab w:val="num" w:pos="5760"/>
        </w:tabs>
        <w:ind w:left="5760" w:hanging="360"/>
      </w:pPr>
      <w:rPr>
        <w:rFonts w:hint="default" w:ascii="Courier New" w:hAnsi="Courier New"/>
      </w:rPr>
    </w:lvl>
    <w:lvl w:ilvl="8" w:tplc="04090005">
      <w:start w:val="1"/>
      <w:numFmt w:val="bullet"/>
      <w:lvlText w:val=""/>
      <w:lvlJc w:val="left"/>
      <w:pPr>
        <w:tabs>
          <w:tab w:val="num" w:pos="6480"/>
        </w:tabs>
        <w:ind w:left="6480" w:hanging="360"/>
      </w:pPr>
      <w:rPr>
        <w:rFonts w:hint="default" w:ascii="Wingdings" w:hAnsi="Wingdings"/>
      </w:rPr>
    </w:lvl>
  </w:abstractNum>
  <w:abstractNum w:abstractNumId="18" w15:restartNumberingAfterBreak="0">
    <w:nsid w:val="39E54FC6"/>
    <w:multiLevelType w:val="singleLevel"/>
    <w:tmpl w:val="5B7288D4"/>
    <w:lvl w:ilvl="0">
      <w:start w:val="14"/>
      <w:numFmt w:val="decimal"/>
      <w:lvlText w:val="%1"/>
      <w:lvlJc w:val="left"/>
      <w:pPr>
        <w:tabs>
          <w:tab w:val="num" w:pos="720"/>
        </w:tabs>
        <w:ind w:left="720" w:hanging="360"/>
      </w:pPr>
      <w:rPr>
        <w:rFonts w:hint="default" w:cs="Times New Roman"/>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4329"/>
        </w:tabs>
        <w:ind w:firstLine="216"/>
      </w:pPr>
      <w:rPr>
        <w:rFonts w:hint="default" w:ascii="Times New Roman" w:hAnsi="Times New Roman" w:cs="Times New Roman"/>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hint="default" w:ascii="Times New Roman" w:hAnsi="Times New Roman" w:cs="Times New Roman"/>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hint="default" w:ascii="Times New Roman" w:hAnsi="Times New Roman" w:cs="Times New Roman"/>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hint="default" w:ascii="Times New Roman" w:hAnsi="Times New Roman" w:cs="Times New Roman"/>
        <w:b w:val="0"/>
        <w:bCs w:val="0"/>
        <w:i/>
        <w:iCs/>
        <w:sz w:val="20"/>
        <w:szCs w:val="20"/>
      </w:rPr>
    </w:lvl>
    <w:lvl w:ilvl="4">
      <w:start w:val="1"/>
      <w:numFmt w:val="none"/>
      <w:lvlRestart w:val="0"/>
      <w:lvlText w:val=""/>
      <w:lvlJc w:val="left"/>
      <w:pPr>
        <w:tabs>
          <w:tab w:val="num" w:pos="3240"/>
        </w:tabs>
        <w:ind w:left="2880"/>
      </w:pPr>
      <w:rPr>
        <w:rFonts w:hint="default" w:cs="Times New Roman"/>
      </w:rPr>
    </w:lvl>
    <w:lvl w:ilvl="5">
      <w:start w:val="1"/>
      <w:numFmt w:val="lowerLetter"/>
      <w:lvlText w:val="(%6)"/>
      <w:lvlJc w:val="left"/>
      <w:pPr>
        <w:tabs>
          <w:tab w:val="num" w:pos="3960"/>
        </w:tabs>
        <w:ind w:left="3600"/>
      </w:pPr>
      <w:rPr>
        <w:rFonts w:hint="default" w:cs="Times New Roman"/>
      </w:rPr>
    </w:lvl>
    <w:lvl w:ilvl="6">
      <w:start w:val="1"/>
      <w:numFmt w:val="lowerRoman"/>
      <w:lvlText w:val="(%7)"/>
      <w:lvlJc w:val="left"/>
      <w:pPr>
        <w:tabs>
          <w:tab w:val="num" w:pos="4680"/>
        </w:tabs>
        <w:ind w:left="4320"/>
      </w:pPr>
      <w:rPr>
        <w:rFonts w:hint="default" w:cs="Times New Roman"/>
      </w:rPr>
    </w:lvl>
    <w:lvl w:ilvl="7">
      <w:start w:val="1"/>
      <w:numFmt w:val="lowerLetter"/>
      <w:lvlText w:val="(%8)"/>
      <w:lvlJc w:val="left"/>
      <w:pPr>
        <w:tabs>
          <w:tab w:val="num" w:pos="5400"/>
        </w:tabs>
        <w:ind w:left="5040"/>
      </w:pPr>
      <w:rPr>
        <w:rFonts w:hint="default" w:cs="Times New Roman"/>
      </w:rPr>
    </w:lvl>
    <w:lvl w:ilvl="8">
      <w:start w:val="1"/>
      <w:numFmt w:val="lowerRoman"/>
      <w:lvlText w:val="(%9)"/>
      <w:lvlJc w:val="left"/>
      <w:pPr>
        <w:tabs>
          <w:tab w:val="num" w:pos="6120"/>
        </w:tabs>
        <w:ind w:left="5760"/>
      </w:pPr>
      <w:rPr>
        <w:rFonts w:hint="default" w:cs="Times New Roman"/>
      </w:rPr>
    </w:lvl>
  </w:abstractNum>
  <w:abstractNum w:abstractNumId="20" w15:restartNumberingAfterBreak="0">
    <w:nsid w:val="493C3F76"/>
    <w:multiLevelType w:val="hybridMultilevel"/>
    <w:tmpl w:val="9A9E418C"/>
    <w:lvl w:ilvl="0" w:tplc="2C18EFA4">
      <w:start w:val="1"/>
      <w:numFmt w:val="lowerLetter"/>
      <w:pStyle w:val="tablefootnote"/>
      <w:lvlText w:val="%1."/>
      <w:lvlJc w:val="right"/>
      <w:pPr>
        <w:ind w:left="418" w:hanging="360"/>
      </w:pPr>
      <w:rPr>
        <w:rFonts w:hint="default" w:ascii="Times New Roman" w:hAnsi="Times New Roman"/>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hint="default" w:ascii="Times New Roman" w:hAnsi="Times New Roman" w:cs="Times New Roman"/>
        <w:b w:val="0"/>
        <w:bCs w:val="0"/>
        <w:i w:val="0"/>
        <w:iCs w:val="0"/>
        <w:sz w:val="16"/>
        <w:szCs w:val="16"/>
      </w:rPr>
    </w:lvl>
  </w:abstractNum>
  <w:abstractNum w:abstractNumId="22" w15:restartNumberingAfterBreak="0">
    <w:nsid w:val="54FD242D"/>
    <w:multiLevelType w:val="hybridMultilevel"/>
    <w:tmpl w:val="FB044B8C"/>
    <w:lvl w:ilvl="0" w:tplc="240A0001">
      <w:start w:val="1"/>
      <w:numFmt w:val="bullet"/>
      <w:lvlText w:val=""/>
      <w:lvlJc w:val="left"/>
      <w:pPr>
        <w:ind w:left="720" w:hanging="360"/>
      </w:pPr>
      <w:rPr>
        <w:rFonts w:hint="default" w:ascii="Symbol" w:hAnsi="Symbol"/>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23" w15:restartNumberingAfterBreak="0">
    <w:nsid w:val="60543917"/>
    <w:multiLevelType w:val="hybridMultilevel"/>
    <w:tmpl w:val="B28E8E5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6C402C58"/>
    <w:multiLevelType w:val="hybridMultilevel"/>
    <w:tmpl w:val="9A1CA078"/>
    <w:lvl w:ilvl="0" w:tplc="C8D6570A">
      <w:start w:val="1"/>
      <w:numFmt w:val="decimal"/>
      <w:pStyle w:val="figurecaption"/>
      <w:lvlText w:val="Fig. %1."/>
      <w:lvlJc w:val="left"/>
      <w:pPr>
        <w:ind w:left="360" w:hanging="360"/>
      </w:pPr>
      <w:rPr>
        <w:rFonts w:hint="default" w:ascii="Times New Roman" w:hAnsi="Times New Roman" w:cs="Times New Roman"/>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left"/>
      <w:pPr>
        <w:tabs>
          <w:tab w:val="num" w:pos="1080"/>
        </w:tabs>
      </w:pPr>
      <w:rPr>
        <w:rFonts w:hint="default" w:ascii="Times New Roman" w:hAnsi="Times New Roman" w:cs="Times New Roman"/>
        <w:b w:val="0"/>
        <w:bCs w:val="0"/>
        <w:i w:val="0"/>
        <w:iCs w:val="0"/>
        <w:sz w:val="16"/>
        <w:szCs w:val="16"/>
      </w:rPr>
    </w:lvl>
  </w:abstractNum>
  <w:num w:numId="1">
    <w:abstractNumId w:val="17"/>
  </w:num>
  <w:num w:numId="2">
    <w:abstractNumId w:val="24"/>
  </w:num>
  <w:num w:numId="3">
    <w:abstractNumId w:val="14"/>
  </w:num>
  <w:num w:numId="4">
    <w:abstractNumId w:val="19"/>
  </w:num>
  <w:num w:numId="5">
    <w:abstractNumId w:val="19"/>
  </w:num>
  <w:num w:numId="6">
    <w:abstractNumId w:val="19"/>
  </w:num>
  <w:num w:numId="7">
    <w:abstractNumId w:val="19"/>
  </w:num>
  <w:num w:numId="8">
    <w:abstractNumId w:val="21"/>
  </w:num>
  <w:num w:numId="9">
    <w:abstractNumId w:val="25"/>
  </w:num>
  <w:num w:numId="10">
    <w:abstractNumId w:val="18"/>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0"/>
  </w:num>
  <w:num w:numId="25">
    <w:abstractNumId w:val="22"/>
  </w:num>
  <w:num w:numId="26">
    <w:abstractNumId w:val="23"/>
  </w:num>
  <w:num w:numId="27">
    <w:abstractNumId w:val="11"/>
  </w:num>
  <w:num w:numId="28">
    <w:abstractNumId w:val="15"/>
  </w:num>
  <w:num w:numId="29">
    <w:abstractNumId w:val="16"/>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zoom w:percent="140"/>
  <w:embedSystemFont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498"/>
    <w:rsid w:val="000009A8"/>
    <w:rsid w:val="00000FB0"/>
    <w:rsid w:val="0000108D"/>
    <w:rsid w:val="00001E0B"/>
    <w:rsid w:val="000026CD"/>
    <w:rsid w:val="0000287E"/>
    <w:rsid w:val="00002CD1"/>
    <w:rsid w:val="00002E85"/>
    <w:rsid w:val="00002FDE"/>
    <w:rsid w:val="000030DE"/>
    <w:rsid w:val="00003B2A"/>
    <w:rsid w:val="00004010"/>
    <w:rsid w:val="0000431B"/>
    <w:rsid w:val="00004495"/>
    <w:rsid w:val="000044D9"/>
    <w:rsid w:val="00004869"/>
    <w:rsid w:val="00004D8C"/>
    <w:rsid w:val="00004F00"/>
    <w:rsid w:val="00005045"/>
    <w:rsid w:val="000050D1"/>
    <w:rsid w:val="000055E3"/>
    <w:rsid w:val="00005AE9"/>
    <w:rsid w:val="00005C0A"/>
    <w:rsid w:val="00006123"/>
    <w:rsid w:val="0000650C"/>
    <w:rsid w:val="00006640"/>
    <w:rsid w:val="00006868"/>
    <w:rsid w:val="00006984"/>
    <w:rsid w:val="00006C0D"/>
    <w:rsid w:val="00006C92"/>
    <w:rsid w:val="00006D94"/>
    <w:rsid w:val="00006DDA"/>
    <w:rsid w:val="00006F4C"/>
    <w:rsid w:val="00007BEE"/>
    <w:rsid w:val="00010419"/>
    <w:rsid w:val="0001082D"/>
    <w:rsid w:val="00010FAE"/>
    <w:rsid w:val="00011268"/>
    <w:rsid w:val="0001194F"/>
    <w:rsid w:val="00011A8C"/>
    <w:rsid w:val="00011DEC"/>
    <w:rsid w:val="00011EA5"/>
    <w:rsid w:val="0001269F"/>
    <w:rsid w:val="000129E5"/>
    <w:rsid w:val="00012AC7"/>
    <w:rsid w:val="00012B56"/>
    <w:rsid w:val="00012B6E"/>
    <w:rsid w:val="00012DF5"/>
    <w:rsid w:val="00013025"/>
    <w:rsid w:val="000139FD"/>
    <w:rsid w:val="00013D86"/>
    <w:rsid w:val="00013E6C"/>
    <w:rsid w:val="000140D8"/>
    <w:rsid w:val="000145CD"/>
    <w:rsid w:val="00014A16"/>
    <w:rsid w:val="00014A77"/>
    <w:rsid w:val="00014B46"/>
    <w:rsid w:val="00014CC6"/>
    <w:rsid w:val="00015161"/>
    <w:rsid w:val="000154C7"/>
    <w:rsid w:val="00015637"/>
    <w:rsid w:val="0001570A"/>
    <w:rsid w:val="000158BE"/>
    <w:rsid w:val="00015CCE"/>
    <w:rsid w:val="00015E40"/>
    <w:rsid w:val="000163A0"/>
    <w:rsid w:val="000167A9"/>
    <w:rsid w:val="000167EE"/>
    <w:rsid w:val="00016DA0"/>
    <w:rsid w:val="000176E3"/>
    <w:rsid w:val="00017B81"/>
    <w:rsid w:val="00017C98"/>
    <w:rsid w:val="00020E2D"/>
    <w:rsid w:val="00021CBB"/>
    <w:rsid w:val="00021CC8"/>
    <w:rsid w:val="00022AF1"/>
    <w:rsid w:val="00023064"/>
    <w:rsid w:val="000237AE"/>
    <w:rsid w:val="0002393C"/>
    <w:rsid w:val="00023F53"/>
    <w:rsid w:val="00024151"/>
    <w:rsid w:val="00024325"/>
    <w:rsid w:val="000248F0"/>
    <w:rsid w:val="00025678"/>
    <w:rsid w:val="000259A1"/>
    <w:rsid w:val="00025B33"/>
    <w:rsid w:val="00025E8E"/>
    <w:rsid w:val="0002607F"/>
    <w:rsid w:val="00026857"/>
    <w:rsid w:val="0002689A"/>
    <w:rsid w:val="00026A62"/>
    <w:rsid w:val="00026BC3"/>
    <w:rsid w:val="000270BA"/>
    <w:rsid w:val="000278D1"/>
    <w:rsid w:val="000303F2"/>
    <w:rsid w:val="00030616"/>
    <w:rsid w:val="00030DD8"/>
    <w:rsid w:val="00031488"/>
    <w:rsid w:val="00031643"/>
    <w:rsid w:val="00031E0B"/>
    <w:rsid w:val="00032014"/>
    <w:rsid w:val="000324B1"/>
    <w:rsid w:val="00033365"/>
    <w:rsid w:val="00033392"/>
    <w:rsid w:val="000337CC"/>
    <w:rsid w:val="00033D70"/>
    <w:rsid w:val="00033DF0"/>
    <w:rsid w:val="00033F57"/>
    <w:rsid w:val="0003488E"/>
    <w:rsid w:val="00034B56"/>
    <w:rsid w:val="00034ED4"/>
    <w:rsid w:val="0003517D"/>
    <w:rsid w:val="000355C5"/>
    <w:rsid w:val="00035AED"/>
    <w:rsid w:val="000363AB"/>
    <w:rsid w:val="00036B1C"/>
    <w:rsid w:val="00036BFA"/>
    <w:rsid w:val="00036D93"/>
    <w:rsid w:val="00037497"/>
    <w:rsid w:val="000374C8"/>
    <w:rsid w:val="00040167"/>
    <w:rsid w:val="000401F7"/>
    <w:rsid w:val="00040DA8"/>
    <w:rsid w:val="00040E7A"/>
    <w:rsid w:val="0004131F"/>
    <w:rsid w:val="000414EE"/>
    <w:rsid w:val="00041C5A"/>
    <w:rsid w:val="00041D13"/>
    <w:rsid w:val="0004294B"/>
    <w:rsid w:val="00043BFD"/>
    <w:rsid w:val="00043D53"/>
    <w:rsid w:val="00043DD6"/>
    <w:rsid w:val="00044A20"/>
    <w:rsid w:val="00044DFA"/>
    <w:rsid w:val="00044EA2"/>
    <w:rsid w:val="000455EC"/>
    <w:rsid w:val="00045AAC"/>
    <w:rsid w:val="0004662C"/>
    <w:rsid w:val="00046751"/>
    <w:rsid w:val="00046A89"/>
    <w:rsid w:val="00046E54"/>
    <w:rsid w:val="0004781E"/>
    <w:rsid w:val="00047FD2"/>
    <w:rsid w:val="000500AF"/>
    <w:rsid w:val="00050FA3"/>
    <w:rsid w:val="000510D8"/>
    <w:rsid w:val="00051502"/>
    <w:rsid w:val="000516A8"/>
    <w:rsid w:val="0005224B"/>
    <w:rsid w:val="0005233B"/>
    <w:rsid w:val="00053B88"/>
    <w:rsid w:val="00054154"/>
    <w:rsid w:val="00054B3F"/>
    <w:rsid w:val="0005525C"/>
    <w:rsid w:val="00055A5F"/>
    <w:rsid w:val="00055B8F"/>
    <w:rsid w:val="0005663B"/>
    <w:rsid w:val="000569CC"/>
    <w:rsid w:val="0005701F"/>
    <w:rsid w:val="00057220"/>
    <w:rsid w:val="00057684"/>
    <w:rsid w:val="00057990"/>
    <w:rsid w:val="000579B4"/>
    <w:rsid w:val="00057CB6"/>
    <w:rsid w:val="00057DEF"/>
    <w:rsid w:val="00060060"/>
    <w:rsid w:val="000603C2"/>
    <w:rsid w:val="000603C5"/>
    <w:rsid w:val="000608E1"/>
    <w:rsid w:val="00060900"/>
    <w:rsid w:val="00061291"/>
    <w:rsid w:val="0006140C"/>
    <w:rsid w:val="0006145E"/>
    <w:rsid w:val="00061566"/>
    <w:rsid w:val="000616B2"/>
    <w:rsid w:val="00061C62"/>
    <w:rsid w:val="0006267F"/>
    <w:rsid w:val="00062D38"/>
    <w:rsid w:val="0006304B"/>
    <w:rsid w:val="00063F55"/>
    <w:rsid w:val="00064113"/>
    <w:rsid w:val="00064152"/>
    <w:rsid w:val="000644D7"/>
    <w:rsid w:val="0006490D"/>
    <w:rsid w:val="00065643"/>
    <w:rsid w:val="00065FB2"/>
    <w:rsid w:val="00065FE4"/>
    <w:rsid w:val="000663D6"/>
    <w:rsid w:val="00066435"/>
    <w:rsid w:val="000665F6"/>
    <w:rsid w:val="000672B9"/>
    <w:rsid w:val="000677DE"/>
    <w:rsid w:val="0006793A"/>
    <w:rsid w:val="00067B0E"/>
    <w:rsid w:val="00067D0F"/>
    <w:rsid w:val="000700EE"/>
    <w:rsid w:val="00070F96"/>
    <w:rsid w:val="000718D0"/>
    <w:rsid w:val="00071ECC"/>
    <w:rsid w:val="00071EF2"/>
    <w:rsid w:val="00072C24"/>
    <w:rsid w:val="0007378E"/>
    <w:rsid w:val="000738DE"/>
    <w:rsid w:val="00073EA8"/>
    <w:rsid w:val="0007418E"/>
    <w:rsid w:val="000741D4"/>
    <w:rsid w:val="0007458C"/>
    <w:rsid w:val="00074913"/>
    <w:rsid w:val="00074DCD"/>
    <w:rsid w:val="00074EA2"/>
    <w:rsid w:val="000757B6"/>
    <w:rsid w:val="00075E8B"/>
    <w:rsid w:val="00075FD6"/>
    <w:rsid w:val="000760E6"/>
    <w:rsid w:val="00076A25"/>
    <w:rsid w:val="00077850"/>
    <w:rsid w:val="00077B45"/>
    <w:rsid w:val="00077F11"/>
    <w:rsid w:val="0008068A"/>
    <w:rsid w:val="00081500"/>
    <w:rsid w:val="00081C2E"/>
    <w:rsid w:val="00082AEC"/>
    <w:rsid w:val="00082BC8"/>
    <w:rsid w:val="00082DA8"/>
    <w:rsid w:val="00082EC4"/>
    <w:rsid w:val="00082F03"/>
    <w:rsid w:val="00083150"/>
    <w:rsid w:val="00083C82"/>
    <w:rsid w:val="000841FC"/>
    <w:rsid w:val="00085056"/>
    <w:rsid w:val="000851F3"/>
    <w:rsid w:val="00085A30"/>
    <w:rsid w:val="000865A7"/>
    <w:rsid w:val="0008675A"/>
    <w:rsid w:val="000873B3"/>
    <w:rsid w:val="0008758A"/>
    <w:rsid w:val="00090611"/>
    <w:rsid w:val="00090943"/>
    <w:rsid w:val="00090A2E"/>
    <w:rsid w:val="00091879"/>
    <w:rsid w:val="00091DF9"/>
    <w:rsid w:val="00092079"/>
    <w:rsid w:val="000927CC"/>
    <w:rsid w:val="00092823"/>
    <w:rsid w:val="000929B7"/>
    <w:rsid w:val="00092A95"/>
    <w:rsid w:val="00092B6A"/>
    <w:rsid w:val="00093978"/>
    <w:rsid w:val="00093A13"/>
    <w:rsid w:val="00093E0C"/>
    <w:rsid w:val="0009451D"/>
    <w:rsid w:val="000952E7"/>
    <w:rsid w:val="000955CA"/>
    <w:rsid w:val="0009589B"/>
    <w:rsid w:val="00095938"/>
    <w:rsid w:val="0009632A"/>
    <w:rsid w:val="000A00B3"/>
    <w:rsid w:val="000A0164"/>
    <w:rsid w:val="000A093B"/>
    <w:rsid w:val="000A1C42"/>
    <w:rsid w:val="000A26C0"/>
    <w:rsid w:val="000A2AF1"/>
    <w:rsid w:val="000A2D8A"/>
    <w:rsid w:val="000A3820"/>
    <w:rsid w:val="000A38F6"/>
    <w:rsid w:val="000A3D61"/>
    <w:rsid w:val="000A3EFD"/>
    <w:rsid w:val="000A498F"/>
    <w:rsid w:val="000A5002"/>
    <w:rsid w:val="000A5F73"/>
    <w:rsid w:val="000A60B0"/>
    <w:rsid w:val="000A61B9"/>
    <w:rsid w:val="000A6299"/>
    <w:rsid w:val="000A6368"/>
    <w:rsid w:val="000A6F89"/>
    <w:rsid w:val="000A71A3"/>
    <w:rsid w:val="000A71D6"/>
    <w:rsid w:val="000A7712"/>
    <w:rsid w:val="000A7A82"/>
    <w:rsid w:val="000A7A9E"/>
    <w:rsid w:val="000A7B11"/>
    <w:rsid w:val="000B0191"/>
    <w:rsid w:val="000B02A7"/>
    <w:rsid w:val="000B086B"/>
    <w:rsid w:val="000B0898"/>
    <w:rsid w:val="000B0A5F"/>
    <w:rsid w:val="000B0F28"/>
    <w:rsid w:val="000B10CA"/>
    <w:rsid w:val="000B15FA"/>
    <w:rsid w:val="000B160F"/>
    <w:rsid w:val="000B174F"/>
    <w:rsid w:val="000B1A34"/>
    <w:rsid w:val="000B1C02"/>
    <w:rsid w:val="000B1F02"/>
    <w:rsid w:val="000B1FA8"/>
    <w:rsid w:val="000B20AE"/>
    <w:rsid w:val="000B31A2"/>
    <w:rsid w:val="000B31B0"/>
    <w:rsid w:val="000B3269"/>
    <w:rsid w:val="000B38CA"/>
    <w:rsid w:val="000B3E2E"/>
    <w:rsid w:val="000B4F0E"/>
    <w:rsid w:val="000B50C7"/>
    <w:rsid w:val="000B51FB"/>
    <w:rsid w:val="000B5E9F"/>
    <w:rsid w:val="000B5F08"/>
    <w:rsid w:val="000B6EA8"/>
    <w:rsid w:val="000B7281"/>
    <w:rsid w:val="000B7562"/>
    <w:rsid w:val="000B7A9A"/>
    <w:rsid w:val="000B7E97"/>
    <w:rsid w:val="000C0F5A"/>
    <w:rsid w:val="000C0FD8"/>
    <w:rsid w:val="000C11F4"/>
    <w:rsid w:val="000C1231"/>
    <w:rsid w:val="000C18CF"/>
    <w:rsid w:val="000C18DF"/>
    <w:rsid w:val="000C1A52"/>
    <w:rsid w:val="000C1A9E"/>
    <w:rsid w:val="000C1E68"/>
    <w:rsid w:val="000C22D5"/>
    <w:rsid w:val="000C2842"/>
    <w:rsid w:val="000C2AE7"/>
    <w:rsid w:val="000C3B36"/>
    <w:rsid w:val="000C3E35"/>
    <w:rsid w:val="000C3F91"/>
    <w:rsid w:val="000C44C1"/>
    <w:rsid w:val="000C47A2"/>
    <w:rsid w:val="000C4802"/>
    <w:rsid w:val="000C4D13"/>
    <w:rsid w:val="000C4EB5"/>
    <w:rsid w:val="000C598D"/>
    <w:rsid w:val="000C5E81"/>
    <w:rsid w:val="000C5E9E"/>
    <w:rsid w:val="000C667B"/>
    <w:rsid w:val="000C68C8"/>
    <w:rsid w:val="000C6B65"/>
    <w:rsid w:val="000C6E1E"/>
    <w:rsid w:val="000C6E8E"/>
    <w:rsid w:val="000C6F6C"/>
    <w:rsid w:val="000C7289"/>
    <w:rsid w:val="000C7336"/>
    <w:rsid w:val="000C7CAF"/>
    <w:rsid w:val="000C7CBC"/>
    <w:rsid w:val="000D0549"/>
    <w:rsid w:val="000D0DDD"/>
    <w:rsid w:val="000D11EA"/>
    <w:rsid w:val="000D12CD"/>
    <w:rsid w:val="000D15D4"/>
    <w:rsid w:val="000D1675"/>
    <w:rsid w:val="000D18F6"/>
    <w:rsid w:val="000D1EC3"/>
    <w:rsid w:val="000D1F9A"/>
    <w:rsid w:val="000D2095"/>
    <w:rsid w:val="000D2630"/>
    <w:rsid w:val="000D28F0"/>
    <w:rsid w:val="000D2DF1"/>
    <w:rsid w:val="000D33D6"/>
    <w:rsid w:val="000D352F"/>
    <w:rsid w:val="000D37A2"/>
    <w:rsid w:val="000D3B4F"/>
    <w:rsid w:val="000D3BEB"/>
    <w:rsid w:val="000D431F"/>
    <w:rsid w:val="000D4377"/>
    <w:rsid w:val="000D4790"/>
    <w:rsid w:val="000D4870"/>
    <w:rsid w:val="000D5B14"/>
    <w:rsid w:val="000D5D31"/>
    <w:rsid w:val="000D5E33"/>
    <w:rsid w:val="000D6521"/>
    <w:rsid w:val="000D6BA2"/>
    <w:rsid w:val="000D6C3D"/>
    <w:rsid w:val="000D7918"/>
    <w:rsid w:val="000D7DAA"/>
    <w:rsid w:val="000E01BF"/>
    <w:rsid w:val="000E0640"/>
    <w:rsid w:val="000E06FB"/>
    <w:rsid w:val="000E07B6"/>
    <w:rsid w:val="000E090B"/>
    <w:rsid w:val="000E096F"/>
    <w:rsid w:val="000E11FA"/>
    <w:rsid w:val="000E12A4"/>
    <w:rsid w:val="000E1BA3"/>
    <w:rsid w:val="000E222D"/>
    <w:rsid w:val="000E2920"/>
    <w:rsid w:val="000E2965"/>
    <w:rsid w:val="000E29FC"/>
    <w:rsid w:val="000E2C33"/>
    <w:rsid w:val="000E2DC0"/>
    <w:rsid w:val="000E367C"/>
    <w:rsid w:val="000E3B09"/>
    <w:rsid w:val="000E3CF6"/>
    <w:rsid w:val="000E3F09"/>
    <w:rsid w:val="000E3F43"/>
    <w:rsid w:val="000E4375"/>
    <w:rsid w:val="000E44AF"/>
    <w:rsid w:val="000E4905"/>
    <w:rsid w:val="000E4E75"/>
    <w:rsid w:val="000E5042"/>
    <w:rsid w:val="000E5A06"/>
    <w:rsid w:val="000E5BB4"/>
    <w:rsid w:val="000E5BC4"/>
    <w:rsid w:val="000E5D55"/>
    <w:rsid w:val="000E5FB0"/>
    <w:rsid w:val="000E6641"/>
    <w:rsid w:val="000E6842"/>
    <w:rsid w:val="000E7E94"/>
    <w:rsid w:val="000F0861"/>
    <w:rsid w:val="000F0CD5"/>
    <w:rsid w:val="000F10D1"/>
    <w:rsid w:val="000F231A"/>
    <w:rsid w:val="000F2DA1"/>
    <w:rsid w:val="000F2EF1"/>
    <w:rsid w:val="000F3216"/>
    <w:rsid w:val="000F3438"/>
    <w:rsid w:val="000F3502"/>
    <w:rsid w:val="000F3847"/>
    <w:rsid w:val="000F43BA"/>
    <w:rsid w:val="000F4F47"/>
    <w:rsid w:val="000F5269"/>
    <w:rsid w:val="000F5556"/>
    <w:rsid w:val="000F555F"/>
    <w:rsid w:val="000F5791"/>
    <w:rsid w:val="000F5896"/>
    <w:rsid w:val="000F591D"/>
    <w:rsid w:val="000F5B35"/>
    <w:rsid w:val="000F5BF7"/>
    <w:rsid w:val="000F5E16"/>
    <w:rsid w:val="000F645F"/>
    <w:rsid w:val="000F65DD"/>
    <w:rsid w:val="000F6688"/>
    <w:rsid w:val="000F6A56"/>
    <w:rsid w:val="000F6A6B"/>
    <w:rsid w:val="000F6C73"/>
    <w:rsid w:val="000F6D17"/>
    <w:rsid w:val="000F6FCA"/>
    <w:rsid w:val="000F74C5"/>
    <w:rsid w:val="000F7AC1"/>
    <w:rsid w:val="000F7BB7"/>
    <w:rsid w:val="000F7E73"/>
    <w:rsid w:val="001017D8"/>
    <w:rsid w:val="00101E7B"/>
    <w:rsid w:val="0010208E"/>
    <w:rsid w:val="001021A3"/>
    <w:rsid w:val="00102E75"/>
    <w:rsid w:val="00103062"/>
    <w:rsid w:val="00103429"/>
    <w:rsid w:val="00103476"/>
    <w:rsid w:val="00103B82"/>
    <w:rsid w:val="0010471A"/>
    <w:rsid w:val="00104946"/>
    <w:rsid w:val="00104ADF"/>
    <w:rsid w:val="00104BC9"/>
    <w:rsid w:val="0010533B"/>
    <w:rsid w:val="00105B45"/>
    <w:rsid w:val="00105B8C"/>
    <w:rsid w:val="00105DCD"/>
    <w:rsid w:val="00105F13"/>
    <w:rsid w:val="0010649B"/>
    <w:rsid w:val="00106653"/>
    <w:rsid w:val="00106773"/>
    <w:rsid w:val="00106C5A"/>
    <w:rsid w:val="00106E2A"/>
    <w:rsid w:val="00107042"/>
    <w:rsid w:val="00107136"/>
    <w:rsid w:val="00107BA3"/>
    <w:rsid w:val="00107BBD"/>
    <w:rsid w:val="00110066"/>
    <w:rsid w:val="00110229"/>
    <w:rsid w:val="001103F2"/>
    <w:rsid w:val="0011048A"/>
    <w:rsid w:val="00110D6B"/>
    <w:rsid w:val="0011185B"/>
    <w:rsid w:val="00111F41"/>
    <w:rsid w:val="0011248D"/>
    <w:rsid w:val="001126DB"/>
    <w:rsid w:val="00112730"/>
    <w:rsid w:val="001128B6"/>
    <w:rsid w:val="001129AE"/>
    <w:rsid w:val="00112CCC"/>
    <w:rsid w:val="001131C6"/>
    <w:rsid w:val="00113548"/>
    <w:rsid w:val="00113990"/>
    <w:rsid w:val="00113B00"/>
    <w:rsid w:val="00113C22"/>
    <w:rsid w:val="00114A81"/>
    <w:rsid w:val="0011559A"/>
    <w:rsid w:val="00116943"/>
    <w:rsid w:val="001175F7"/>
    <w:rsid w:val="0011776B"/>
    <w:rsid w:val="00117A3B"/>
    <w:rsid w:val="00117FBE"/>
    <w:rsid w:val="00120008"/>
    <w:rsid w:val="00121058"/>
    <w:rsid w:val="00121078"/>
    <w:rsid w:val="001213DB"/>
    <w:rsid w:val="00121646"/>
    <w:rsid w:val="00121929"/>
    <w:rsid w:val="001219BF"/>
    <w:rsid w:val="001220C0"/>
    <w:rsid w:val="0012211C"/>
    <w:rsid w:val="0012218E"/>
    <w:rsid w:val="001224EC"/>
    <w:rsid w:val="00122811"/>
    <w:rsid w:val="00122A24"/>
    <w:rsid w:val="00123437"/>
    <w:rsid w:val="00123495"/>
    <w:rsid w:val="00123832"/>
    <w:rsid w:val="001243E7"/>
    <w:rsid w:val="00124420"/>
    <w:rsid w:val="00124772"/>
    <w:rsid w:val="00125684"/>
    <w:rsid w:val="0012579F"/>
    <w:rsid w:val="0012585D"/>
    <w:rsid w:val="001258A8"/>
    <w:rsid w:val="00125AA2"/>
    <w:rsid w:val="0012626E"/>
    <w:rsid w:val="0012634E"/>
    <w:rsid w:val="001269EC"/>
    <w:rsid w:val="00126CF0"/>
    <w:rsid w:val="00126F01"/>
    <w:rsid w:val="00126F38"/>
    <w:rsid w:val="0012722C"/>
    <w:rsid w:val="0012746B"/>
    <w:rsid w:val="00127B24"/>
    <w:rsid w:val="00132073"/>
    <w:rsid w:val="00132528"/>
    <w:rsid w:val="001326CB"/>
    <w:rsid w:val="00132CDF"/>
    <w:rsid w:val="00133067"/>
    <w:rsid w:val="001330BE"/>
    <w:rsid w:val="0013342D"/>
    <w:rsid w:val="0013374E"/>
    <w:rsid w:val="00133BB9"/>
    <w:rsid w:val="00133FDA"/>
    <w:rsid w:val="00134713"/>
    <w:rsid w:val="00134A42"/>
    <w:rsid w:val="001354EA"/>
    <w:rsid w:val="00135590"/>
    <w:rsid w:val="001358EE"/>
    <w:rsid w:val="00135A08"/>
    <w:rsid w:val="00135B0C"/>
    <w:rsid w:val="00135E18"/>
    <w:rsid w:val="001364E2"/>
    <w:rsid w:val="00136884"/>
    <w:rsid w:val="00136B1E"/>
    <w:rsid w:val="00136E7D"/>
    <w:rsid w:val="00137347"/>
    <w:rsid w:val="00137671"/>
    <w:rsid w:val="001379B0"/>
    <w:rsid w:val="0014055F"/>
    <w:rsid w:val="00140AA3"/>
    <w:rsid w:val="00140B8F"/>
    <w:rsid w:val="001417D0"/>
    <w:rsid w:val="0014395C"/>
    <w:rsid w:val="00143BA7"/>
    <w:rsid w:val="00143E9A"/>
    <w:rsid w:val="00145583"/>
    <w:rsid w:val="00145591"/>
    <w:rsid w:val="00145706"/>
    <w:rsid w:val="0014577D"/>
    <w:rsid w:val="00145A3E"/>
    <w:rsid w:val="00145AE1"/>
    <w:rsid w:val="00145FC5"/>
    <w:rsid w:val="001460D5"/>
    <w:rsid w:val="0014691B"/>
    <w:rsid w:val="00146BE4"/>
    <w:rsid w:val="00146DAB"/>
    <w:rsid w:val="00147212"/>
    <w:rsid w:val="0014767F"/>
    <w:rsid w:val="00147A1B"/>
    <w:rsid w:val="00147EE4"/>
    <w:rsid w:val="0015070C"/>
    <w:rsid w:val="00150E9A"/>
    <w:rsid w:val="00152163"/>
    <w:rsid w:val="00152559"/>
    <w:rsid w:val="00152F54"/>
    <w:rsid w:val="00153006"/>
    <w:rsid w:val="00153080"/>
    <w:rsid w:val="0015328C"/>
    <w:rsid w:val="00153383"/>
    <w:rsid w:val="001534CA"/>
    <w:rsid w:val="00153B36"/>
    <w:rsid w:val="00153E36"/>
    <w:rsid w:val="001542D6"/>
    <w:rsid w:val="00154312"/>
    <w:rsid w:val="0015469C"/>
    <w:rsid w:val="00154A7A"/>
    <w:rsid w:val="00155924"/>
    <w:rsid w:val="00155934"/>
    <w:rsid w:val="00155E50"/>
    <w:rsid w:val="00156753"/>
    <w:rsid w:val="0015693B"/>
    <w:rsid w:val="00156AF4"/>
    <w:rsid w:val="00156C33"/>
    <w:rsid w:val="00157895"/>
    <w:rsid w:val="00157D1D"/>
    <w:rsid w:val="001605C7"/>
    <w:rsid w:val="00160830"/>
    <w:rsid w:val="00161787"/>
    <w:rsid w:val="00161B25"/>
    <w:rsid w:val="00161D37"/>
    <w:rsid w:val="00162654"/>
    <w:rsid w:val="001629C1"/>
    <w:rsid w:val="00162D5B"/>
    <w:rsid w:val="0016332C"/>
    <w:rsid w:val="00163461"/>
    <w:rsid w:val="00163666"/>
    <w:rsid w:val="00163758"/>
    <w:rsid w:val="00163DE7"/>
    <w:rsid w:val="0016421F"/>
    <w:rsid w:val="0016445E"/>
    <w:rsid w:val="00164493"/>
    <w:rsid w:val="00164B96"/>
    <w:rsid w:val="0016517D"/>
    <w:rsid w:val="001654DF"/>
    <w:rsid w:val="0016602A"/>
    <w:rsid w:val="001663E0"/>
    <w:rsid w:val="00167AAD"/>
    <w:rsid w:val="0017094E"/>
    <w:rsid w:val="00171A2C"/>
    <w:rsid w:val="00171D4B"/>
    <w:rsid w:val="00172AFB"/>
    <w:rsid w:val="00172C18"/>
    <w:rsid w:val="001734D3"/>
    <w:rsid w:val="00174589"/>
    <w:rsid w:val="00175C96"/>
    <w:rsid w:val="00176C1B"/>
    <w:rsid w:val="00176CD5"/>
    <w:rsid w:val="0017768C"/>
    <w:rsid w:val="00177897"/>
    <w:rsid w:val="0018002B"/>
    <w:rsid w:val="001801A1"/>
    <w:rsid w:val="00180474"/>
    <w:rsid w:val="001804DA"/>
    <w:rsid w:val="0018148D"/>
    <w:rsid w:val="00181CE1"/>
    <w:rsid w:val="00181F4E"/>
    <w:rsid w:val="00182038"/>
    <w:rsid w:val="00182E3F"/>
    <w:rsid w:val="00184B12"/>
    <w:rsid w:val="00184D3B"/>
    <w:rsid w:val="00185011"/>
    <w:rsid w:val="0018511D"/>
    <w:rsid w:val="0018563B"/>
    <w:rsid w:val="001858DC"/>
    <w:rsid w:val="00185927"/>
    <w:rsid w:val="00185BF0"/>
    <w:rsid w:val="0018627E"/>
    <w:rsid w:val="0019029F"/>
    <w:rsid w:val="001903D6"/>
    <w:rsid w:val="00190518"/>
    <w:rsid w:val="00190B9D"/>
    <w:rsid w:val="00191975"/>
    <w:rsid w:val="00191C0C"/>
    <w:rsid w:val="00192119"/>
    <w:rsid w:val="0019218D"/>
    <w:rsid w:val="00192AFA"/>
    <w:rsid w:val="00192CD9"/>
    <w:rsid w:val="00192E08"/>
    <w:rsid w:val="00193521"/>
    <w:rsid w:val="0019447C"/>
    <w:rsid w:val="00194A4A"/>
    <w:rsid w:val="00194A8F"/>
    <w:rsid w:val="00194FC1"/>
    <w:rsid w:val="00196134"/>
    <w:rsid w:val="00196568"/>
    <w:rsid w:val="00197522"/>
    <w:rsid w:val="00197540"/>
    <w:rsid w:val="00197922"/>
    <w:rsid w:val="00197FF3"/>
    <w:rsid w:val="001A07EA"/>
    <w:rsid w:val="001A102A"/>
    <w:rsid w:val="001A12E0"/>
    <w:rsid w:val="001A19B4"/>
    <w:rsid w:val="001A211D"/>
    <w:rsid w:val="001A27B1"/>
    <w:rsid w:val="001A2AF3"/>
    <w:rsid w:val="001A2DB4"/>
    <w:rsid w:val="001A2EFD"/>
    <w:rsid w:val="001A33BD"/>
    <w:rsid w:val="001A35E6"/>
    <w:rsid w:val="001A3926"/>
    <w:rsid w:val="001A3B06"/>
    <w:rsid w:val="001A3B3D"/>
    <w:rsid w:val="001A3B62"/>
    <w:rsid w:val="001A40B2"/>
    <w:rsid w:val="001A42CA"/>
    <w:rsid w:val="001A4430"/>
    <w:rsid w:val="001A4A01"/>
    <w:rsid w:val="001A4AE0"/>
    <w:rsid w:val="001A52B5"/>
    <w:rsid w:val="001A5D8A"/>
    <w:rsid w:val="001A6045"/>
    <w:rsid w:val="001A60E4"/>
    <w:rsid w:val="001A630C"/>
    <w:rsid w:val="001A6365"/>
    <w:rsid w:val="001A6392"/>
    <w:rsid w:val="001A65C0"/>
    <w:rsid w:val="001A7613"/>
    <w:rsid w:val="001A7BCF"/>
    <w:rsid w:val="001B001D"/>
    <w:rsid w:val="001B0472"/>
    <w:rsid w:val="001B0F9F"/>
    <w:rsid w:val="001B1070"/>
    <w:rsid w:val="001B1267"/>
    <w:rsid w:val="001B144F"/>
    <w:rsid w:val="001B15F2"/>
    <w:rsid w:val="001B1B99"/>
    <w:rsid w:val="001B25C2"/>
    <w:rsid w:val="001B2C8E"/>
    <w:rsid w:val="001B36DC"/>
    <w:rsid w:val="001B4F23"/>
    <w:rsid w:val="001B50DD"/>
    <w:rsid w:val="001B59BC"/>
    <w:rsid w:val="001B67DC"/>
    <w:rsid w:val="001B6904"/>
    <w:rsid w:val="001B6DEC"/>
    <w:rsid w:val="001B6E58"/>
    <w:rsid w:val="001B7022"/>
    <w:rsid w:val="001B7210"/>
    <w:rsid w:val="001B79F4"/>
    <w:rsid w:val="001C0503"/>
    <w:rsid w:val="001C0F3C"/>
    <w:rsid w:val="001C16C8"/>
    <w:rsid w:val="001C22DC"/>
    <w:rsid w:val="001C25F6"/>
    <w:rsid w:val="001C274D"/>
    <w:rsid w:val="001C2D64"/>
    <w:rsid w:val="001C32F1"/>
    <w:rsid w:val="001C3436"/>
    <w:rsid w:val="001C368F"/>
    <w:rsid w:val="001C3860"/>
    <w:rsid w:val="001C3A64"/>
    <w:rsid w:val="001C4608"/>
    <w:rsid w:val="001C49BE"/>
    <w:rsid w:val="001C4A3B"/>
    <w:rsid w:val="001C4E7D"/>
    <w:rsid w:val="001C5143"/>
    <w:rsid w:val="001C5441"/>
    <w:rsid w:val="001C5B53"/>
    <w:rsid w:val="001C5EBA"/>
    <w:rsid w:val="001C5EDE"/>
    <w:rsid w:val="001C6743"/>
    <w:rsid w:val="001C6CAD"/>
    <w:rsid w:val="001C6ED7"/>
    <w:rsid w:val="001C7F0C"/>
    <w:rsid w:val="001D001F"/>
    <w:rsid w:val="001D005F"/>
    <w:rsid w:val="001D076E"/>
    <w:rsid w:val="001D09A0"/>
    <w:rsid w:val="001D17A0"/>
    <w:rsid w:val="001D18CC"/>
    <w:rsid w:val="001D1910"/>
    <w:rsid w:val="001D1FD5"/>
    <w:rsid w:val="001D2020"/>
    <w:rsid w:val="001D246B"/>
    <w:rsid w:val="001D2A22"/>
    <w:rsid w:val="001D2CE9"/>
    <w:rsid w:val="001D30AA"/>
    <w:rsid w:val="001D331A"/>
    <w:rsid w:val="001D5A55"/>
    <w:rsid w:val="001D5B40"/>
    <w:rsid w:val="001D5E83"/>
    <w:rsid w:val="001D6023"/>
    <w:rsid w:val="001D766C"/>
    <w:rsid w:val="001D79E1"/>
    <w:rsid w:val="001D7B9E"/>
    <w:rsid w:val="001E0628"/>
    <w:rsid w:val="001E06A3"/>
    <w:rsid w:val="001E0979"/>
    <w:rsid w:val="001E09C1"/>
    <w:rsid w:val="001E0CA2"/>
    <w:rsid w:val="001E10CB"/>
    <w:rsid w:val="001E19D1"/>
    <w:rsid w:val="001E2402"/>
    <w:rsid w:val="001E26EF"/>
    <w:rsid w:val="001E28E2"/>
    <w:rsid w:val="001E302D"/>
    <w:rsid w:val="001E34CC"/>
    <w:rsid w:val="001E38B1"/>
    <w:rsid w:val="001E4665"/>
    <w:rsid w:val="001E4716"/>
    <w:rsid w:val="001E4737"/>
    <w:rsid w:val="001E4DE9"/>
    <w:rsid w:val="001E4F1E"/>
    <w:rsid w:val="001E54A2"/>
    <w:rsid w:val="001E5889"/>
    <w:rsid w:val="001E5A6E"/>
    <w:rsid w:val="001E5FF3"/>
    <w:rsid w:val="001E61C9"/>
    <w:rsid w:val="001E6469"/>
    <w:rsid w:val="001E6AAA"/>
    <w:rsid w:val="001E6E14"/>
    <w:rsid w:val="001E6EE7"/>
    <w:rsid w:val="001E73BE"/>
    <w:rsid w:val="001E7415"/>
    <w:rsid w:val="001E773C"/>
    <w:rsid w:val="001E7947"/>
    <w:rsid w:val="001E7D95"/>
    <w:rsid w:val="001F0536"/>
    <w:rsid w:val="001F063D"/>
    <w:rsid w:val="001F074F"/>
    <w:rsid w:val="001F0D78"/>
    <w:rsid w:val="001F133E"/>
    <w:rsid w:val="001F162D"/>
    <w:rsid w:val="001F1662"/>
    <w:rsid w:val="001F1AB5"/>
    <w:rsid w:val="001F2DEF"/>
    <w:rsid w:val="001F2ED1"/>
    <w:rsid w:val="001F3EE0"/>
    <w:rsid w:val="001F3F67"/>
    <w:rsid w:val="001F49CB"/>
    <w:rsid w:val="001F49E0"/>
    <w:rsid w:val="001F6071"/>
    <w:rsid w:val="001F65E4"/>
    <w:rsid w:val="001F68F5"/>
    <w:rsid w:val="001F78B4"/>
    <w:rsid w:val="001F7A4F"/>
    <w:rsid w:val="0020004D"/>
    <w:rsid w:val="00200620"/>
    <w:rsid w:val="002007BD"/>
    <w:rsid w:val="002013A4"/>
    <w:rsid w:val="002013DA"/>
    <w:rsid w:val="0020170C"/>
    <w:rsid w:val="00201805"/>
    <w:rsid w:val="002018FF"/>
    <w:rsid w:val="0020190E"/>
    <w:rsid w:val="00201A41"/>
    <w:rsid w:val="00201C70"/>
    <w:rsid w:val="00201E55"/>
    <w:rsid w:val="00202385"/>
    <w:rsid w:val="002026B7"/>
    <w:rsid w:val="00202773"/>
    <w:rsid w:val="002030F6"/>
    <w:rsid w:val="002031AF"/>
    <w:rsid w:val="00203919"/>
    <w:rsid w:val="00203AE9"/>
    <w:rsid w:val="002047D8"/>
    <w:rsid w:val="00204A06"/>
    <w:rsid w:val="0020508D"/>
    <w:rsid w:val="00205177"/>
    <w:rsid w:val="002055D0"/>
    <w:rsid w:val="002059F0"/>
    <w:rsid w:val="00205E29"/>
    <w:rsid w:val="00206029"/>
    <w:rsid w:val="00206C25"/>
    <w:rsid w:val="00207474"/>
    <w:rsid w:val="00207C83"/>
    <w:rsid w:val="00207F2E"/>
    <w:rsid w:val="0021071B"/>
    <w:rsid w:val="00211AF8"/>
    <w:rsid w:val="00211D62"/>
    <w:rsid w:val="0021219D"/>
    <w:rsid w:val="002121ED"/>
    <w:rsid w:val="0021255A"/>
    <w:rsid w:val="002127EC"/>
    <w:rsid w:val="00212E6D"/>
    <w:rsid w:val="002130AA"/>
    <w:rsid w:val="00213D67"/>
    <w:rsid w:val="0021414C"/>
    <w:rsid w:val="00214281"/>
    <w:rsid w:val="00214787"/>
    <w:rsid w:val="00214C1C"/>
    <w:rsid w:val="00215076"/>
    <w:rsid w:val="00215584"/>
    <w:rsid w:val="0021579D"/>
    <w:rsid w:val="00215A06"/>
    <w:rsid w:val="00215E17"/>
    <w:rsid w:val="00215EF9"/>
    <w:rsid w:val="002167BE"/>
    <w:rsid w:val="002168D9"/>
    <w:rsid w:val="00216DD8"/>
    <w:rsid w:val="00217526"/>
    <w:rsid w:val="0021798F"/>
    <w:rsid w:val="00217EF2"/>
    <w:rsid w:val="002205F6"/>
    <w:rsid w:val="00220A21"/>
    <w:rsid w:val="00220AAD"/>
    <w:rsid w:val="00220D80"/>
    <w:rsid w:val="00221323"/>
    <w:rsid w:val="002217B8"/>
    <w:rsid w:val="0022200D"/>
    <w:rsid w:val="002222CC"/>
    <w:rsid w:val="0022268E"/>
    <w:rsid w:val="002226CD"/>
    <w:rsid w:val="00223545"/>
    <w:rsid w:val="00223897"/>
    <w:rsid w:val="00223A54"/>
    <w:rsid w:val="002243D7"/>
    <w:rsid w:val="002243EC"/>
    <w:rsid w:val="00224C4A"/>
    <w:rsid w:val="00224C4C"/>
    <w:rsid w:val="00224C7C"/>
    <w:rsid w:val="00224C96"/>
    <w:rsid w:val="00225376"/>
    <w:rsid w:val="002254A9"/>
    <w:rsid w:val="00225932"/>
    <w:rsid w:val="00225976"/>
    <w:rsid w:val="00225A96"/>
    <w:rsid w:val="00225D62"/>
    <w:rsid w:val="002263D4"/>
    <w:rsid w:val="002268CE"/>
    <w:rsid w:val="00226EF0"/>
    <w:rsid w:val="00226EF9"/>
    <w:rsid w:val="00227022"/>
    <w:rsid w:val="00227375"/>
    <w:rsid w:val="00227EF6"/>
    <w:rsid w:val="002312D1"/>
    <w:rsid w:val="002313B8"/>
    <w:rsid w:val="00231B0B"/>
    <w:rsid w:val="00231E6E"/>
    <w:rsid w:val="002321F0"/>
    <w:rsid w:val="002324A1"/>
    <w:rsid w:val="00232797"/>
    <w:rsid w:val="00232F26"/>
    <w:rsid w:val="00232FAF"/>
    <w:rsid w:val="00233716"/>
    <w:rsid w:val="00233BBF"/>
    <w:rsid w:val="00233D97"/>
    <w:rsid w:val="00233EB7"/>
    <w:rsid w:val="002340DF"/>
    <w:rsid w:val="0023453C"/>
    <w:rsid w:val="002346BA"/>
    <w:rsid w:val="00234BE1"/>
    <w:rsid w:val="00234D21"/>
    <w:rsid w:val="002351FA"/>
    <w:rsid w:val="00235C2E"/>
    <w:rsid w:val="00236131"/>
    <w:rsid w:val="00236141"/>
    <w:rsid w:val="0023663E"/>
    <w:rsid w:val="00236E55"/>
    <w:rsid w:val="00236F16"/>
    <w:rsid w:val="00237686"/>
    <w:rsid w:val="00237908"/>
    <w:rsid w:val="00237961"/>
    <w:rsid w:val="00237A0B"/>
    <w:rsid w:val="00237BE7"/>
    <w:rsid w:val="002403FF"/>
    <w:rsid w:val="00240407"/>
    <w:rsid w:val="00240CFD"/>
    <w:rsid w:val="00241C71"/>
    <w:rsid w:val="00242685"/>
    <w:rsid w:val="00242BE6"/>
    <w:rsid w:val="00242E4B"/>
    <w:rsid w:val="002439D2"/>
    <w:rsid w:val="00243C4B"/>
    <w:rsid w:val="00243D43"/>
    <w:rsid w:val="00244277"/>
    <w:rsid w:val="00244928"/>
    <w:rsid w:val="00245074"/>
    <w:rsid w:val="00245177"/>
    <w:rsid w:val="00245796"/>
    <w:rsid w:val="00245A74"/>
    <w:rsid w:val="00245AF7"/>
    <w:rsid w:val="00245BF9"/>
    <w:rsid w:val="00245CB8"/>
    <w:rsid w:val="00245E72"/>
    <w:rsid w:val="00246170"/>
    <w:rsid w:val="00246AC9"/>
    <w:rsid w:val="00247145"/>
    <w:rsid w:val="002472A4"/>
    <w:rsid w:val="002474F0"/>
    <w:rsid w:val="0024756A"/>
    <w:rsid w:val="00247B3E"/>
    <w:rsid w:val="0025037B"/>
    <w:rsid w:val="002505DC"/>
    <w:rsid w:val="00250A51"/>
    <w:rsid w:val="00250AD8"/>
    <w:rsid w:val="00250C0A"/>
    <w:rsid w:val="00251209"/>
    <w:rsid w:val="00252040"/>
    <w:rsid w:val="0025257E"/>
    <w:rsid w:val="002525B8"/>
    <w:rsid w:val="00252C05"/>
    <w:rsid w:val="00252D56"/>
    <w:rsid w:val="00253083"/>
    <w:rsid w:val="002532F4"/>
    <w:rsid w:val="002536E5"/>
    <w:rsid w:val="002544D0"/>
    <w:rsid w:val="0025451F"/>
    <w:rsid w:val="002545D1"/>
    <w:rsid w:val="0025493F"/>
    <w:rsid w:val="00254EDD"/>
    <w:rsid w:val="002550F2"/>
    <w:rsid w:val="00255347"/>
    <w:rsid w:val="00255ACA"/>
    <w:rsid w:val="00255BDF"/>
    <w:rsid w:val="00256421"/>
    <w:rsid w:val="00256CAC"/>
    <w:rsid w:val="00256FF1"/>
    <w:rsid w:val="00257224"/>
    <w:rsid w:val="002606C6"/>
    <w:rsid w:val="00260887"/>
    <w:rsid w:val="00260972"/>
    <w:rsid w:val="00260CF6"/>
    <w:rsid w:val="00261408"/>
    <w:rsid w:val="002614C8"/>
    <w:rsid w:val="00261AB4"/>
    <w:rsid w:val="00261BB3"/>
    <w:rsid w:val="00261BC2"/>
    <w:rsid w:val="00261F5B"/>
    <w:rsid w:val="00262B64"/>
    <w:rsid w:val="00263216"/>
    <w:rsid w:val="00263371"/>
    <w:rsid w:val="00263CB7"/>
    <w:rsid w:val="002653DF"/>
    <w:rsid w:val="0026570D"/>
    <w:rsid w:val="002658B8"/>
    <w:rsid w:val="00265B7B"/>
    <w:rsid w:val="00265E84"/>
    <w:rsid w:val="00265FF4"/>
    <w:rsid w:val="002663A4"/>
    <w:rsid w:val="00266CA7"/>
    <w:rsid w:val="002672F6"/>
    <w:rsid w:val="00267A2A"/>
    <w:rsid w:val="00267A71"/>
    <w:rsid w:val="00270533"/>
    <w:rsid w:val="00270635"/>
    <w:rsid w:val="002709DC"/>
    <w:rsid w:val="00270AFF"/>
    <w:rsid w:val="00270E22"/>
    <w:rsid w:val="00270E44"/>
    <w:rsid w:val="00271572"/>
    <w:rsid w:val="00271590"/>
    <w:rsid w:val="00271625"/>
    <w:rsid w:val="0027194B"/>
    <w:rsid w:val="00271BE0"/>
    <w:rsid w:val="00271E16"/>
    <w:rsid w:val="0027211A"/>
    <w:rsid w:val="00272B62"/>
    <w:rsid w:val="00272D52"/>
    <w:rsid w:val="00272D99"/>
    <w:rsid w:val="00273797"/>
    <w:rsid w:val="002747C6"/>
    <w:rsid w:val="002750DD"/>
    <w:rsid w:val="002755A5"/>
    <w:rsid w:val="00276355"/>
    <w:rsid w:val="002766EB"/>
    <w:rsid w:val="00276BCF"/>
    <w:rsid w:val="002771E2"/>
    <w:rsid w:val="002779F2"/>
    <w:rsid w:val="00277A70"/>
    <w:rsid w:val="00280609"/>
    <w:rsid w:val="00280CF2"/>
    <w:rsid w:val="00280DE5"/>
    <w:rsid w:val="00280E1A"/>
    <w:rsid w:val="0028167B"/>
    <w:rsid w:val="00281751"/>
    <w:rsid w:val="00281779"/>
    <w:rsid w:val="002818AD"/>
    <w:rsid w:val="002819D8"/>
    <w:rsid w:val="002829C4"/>
    <w:rsid w:val="00282A44"/>
    <w:rsid w:val="00282A5B"/>
    <w:rsid w:val="00283459"/>
    <w:rsid w:val="00284244"/>
    <w:rsid w:val="0028438B"/>
    <w:rsid w:val="002845DF"/>
    <w:rsid w:val="002849EA"/>
    <w:rsid w:val="00284E6C"/>
    <w:rsid w:val="00284FEE"/>
    <w:rsid w:val="002850E3"/>
    <w:rsid w:val="00285203"/>
    <w:rsid w:val="00285480"/>
    <w:rsid w:val="002854EA"/>
    <w:rsid w:val="00285B1A"/>
    <w:rsid w:val="00285B55"/>
    <w:rsid w:val="002860CA"/>
    <w:rsid w:val="0028639F"/>
    <w:rsid w:val="00286CC1"/>
    <w:rsid w:val="00286D41"/>
    <w:rsid w:val="00287884"/>
    <w:rsid w:val="00287B4E"/>
    <w:rsid w:val="00287E3C"/>
    <w:rsid w:val="0029013D"/>
    <w:rsid w:val="00290B09"/>
    <w:rsid w:val="00291305"/>
    <w:rsid w:val="00291861"/>
    <w:rsid w:val="002922FE"/>
    <w:rsid w:val="002924CC"/>
    <w:rsid w:val="00292543"/>
    <w:rsid w:val="002927D5"/>
    <w:rsid w:val="002929D4"/>
    <w:rsid w:val="00292EC3"/>
    <w:rsid w:val="002932FB"/>
    <w:rsid w:val="0029354B"/>
    <w:rsid w:val="00293E43"/>
    <w:rsid w:val="00293FF3"/>
    <w:rsid w:val="002947FD"/>
    <w:rsid w:val="002949AA"/>
    <w:rsid w:val="00294AD8"/>
    <w:rsid w:val="00294DA5"/>
    <w:rsid w:val="00295226"/>
    <w:rsid w:val="00295A37"/>
    <w:rsid w:val="0029614F"/>
    <w:rsid w:val="00296B5C"/>
    <w:rsid w:val="00296B70"/>
    <w:rsid w:val="00296C23"/>
    <w:rsid w:val="00296DBE"/>
    <w:rsid w:val="0029723E"/>
    <w:rsid w:val="0029729A"/>
    <w:rsid w:val="002976F0"/>
    <w:rsid w:val="00297CE8"/>
    <w:rsid w:val="002A0BB3"/>
    <w:rsid w:val="002A0DA0"/>
    <w:rsid w:val="002A1072"/>
    <w:rsid w:val="002A1260"/>
    <w:rsid w:val="002A151E"/>
    <w:rsid w:val="002A1C85"/>
    <w:rsid w:val="002A2118"/>
    <w:rsid w:val="002A225C"/>
    <w:rsid w:val="002A2AF3"/>
    <w:rsid w:val="002A3466"/>
    <w:rsid w:val="002A34D0"/>
    <w:rsid w:val="002A34D5"/>
    <w:rsid w:val="002A35CD"/>
    <w:rsid w:val="002A3694"/>
    <w:rsid w:val="002A3C5D"/>
    <w:rsid w:val="002A3CA8"/>
    <w:rsid w:val="002A401C"/>
    <w:rsid w:val="002A40F8"/>
    <w:rsid w:val="002A45F8"/>
    <w:rsid w:val="002A4A27"/>
    <w:rsid w:val="002A58C1"/>
    <w:rsid w:val="002A58FC"/>
    <w:rsid w:val="002A5927"/>
    <w:rsid w:val="002A5D23"/>
    <w:rsid w:val="002A630D"/>
    <w:rsid w:val="002A6574"/>
    <w:rsid w:val="002A6B8C"/>
    <w:rsid w:val="002A7582"/>
    <w:rsid w:val="002B0555"/>
    <w:rsid w:val="002B0E1C"/>
    <w:rsid w:val="002B14F8"/>
    <w:rsid w:val="002B168C"/>
    <w:rsid w:val="002B1817"/>
    <w:rsid w:val="002B1B78"/>
    <w:rsid w:val="002B1F06"/>
    <w:rsid w:val="002B2E52"/>
    <w:rsid w:val="002B2F8A"/>
    <w:rsid w:val="002B3A37"/>
    <w:rsid w:val="002B3B7D"/>
    <w:rsid w:val="002B3EFF"/>
    <w:rsid w:val="002B41C3"/>
    <w:rsid w:val="002B4593"/>
    <w:rsid w:val="002B48C9"/>
    <w:rsid w:val="002B5291"/>
    <w:rsid w:val="002B5463"/>
    <w:rsid w:val="002B65C3"/>
    <w:rsid w:val="002B6B65"/>
    <w:rsid w:val="002B6BC3"/>
    <w:rsid w:val="002B6F2E"/>
    <w:rsid w:val="002B6F4C"/>
    <w:rsid w:val="002B71D1"/>
    <w:rsid w:val="002B798A"/>
    <w:rsid w:val="002B7C49"/>
    <w:rsid w:val="002B7EA9"/>
    <w:rsid w:val="002C07E9"/>
    <w:rsid w:val="002C0D5E"/>
    <w:rsid w:val="002C16E1"/>
    <w:rsid w:val="002C22DB"/>
    <w:rsid w:val="002C2712"/>
    <w:rsid w:val="002C2913"/>
    <w:rsid w:val="002C2B30"/>
    <w:rsid w:val="002C2FB6"/>
    <w:rsid w:val="002C371E"/>
    <w:rsid w:val="002C40E1"/>
    <w:rsid w:val="002C43DA"/>
    <w:rsid w:val="002C4C6C"/>
    <w:rsid w:val="002C4C75"/>
    <w:rsid w:val="002C4E59"/>
    <w:rsid w:val="002C513E"/>
    <w:rsid w:val="002C520C"/>
    <w:rsid w:val="002C59AE"/>
    <w:rsid w:val="002C5CB9"/>
    <w:rsid w:val="002C5F78"/>
    <w:rsid w:val="002C66D2"/>
    <w:rsid w:val="002C6961"/>
    <w:rsid w:val="002C711F"/>
    <w:rsid w:val="002C7750"/>
    <w:rsid w:val="002C77E3"/>
    <w:rsid w:val="002C7ACE"/>
    <w:rsid w:val="002C7CA5"/>
    <w:rsid w:val="002D0423"/>
    <w:rsid w:val="002D04E7"/>
    <w:rsid w:val="002D0550"/>
    <w:rsid w:val="002D0AB3"/>
    <w:rsid w:val="002D0C71"/>
    <w:rsid w:val="002D1564"/>
    <w:rsid w:val="002D16D6"/>
    <w:rsid w:val="002D1752"/>
    <w:rsid w:val="002D223B"/>
    <w:rsid w:val="002D227C"/>
    <w:rsid w:val="002D2586"/>
    <w:rsid w:val="002D2DAD"/>
    <w:rsid w:val="002D3037"/>
    <w:rsid w:val="002D34FB"/>
    <w:rsid w:val="002D398D"/>
    <w:rsid w:val="002D3D0D"/>
    <w:rsid w:val="002D4023"/>
    <w:rsid w:val="002D47A2"/>
    <w:rsid w:val="002D47B2"/>
    <w:rsid w:val="002D48D7"/>
    <w:rsid w:val="002D56DE"/>
    <w:rsid w:val="002D58DD"/>
    <w:rsid w:val="002D59FF"/>
    <w:rsid w:val="002D5CE2"/>
    <w:rsid w:val="002D6561"/>
    <w:rsid w:val="002D6E60"/>
    <w:rsid w:val="002D7227"/>
    <w:rsid w:val="002D7805"/>
    <w:rsid w:val="002D7A06"/>
    <w:rsid w:val="002D7E3D"/>
    <w:rsid w:val="002E1C5B"/>
    <w:rsid w:val="002E2057"/>
    <w:rsid w:val="002E2132"/>
    <w:rsid w:val="002E2800"/>
    <w:rsid w:val="002E2ECC"/>
    <w:rsid w:val="002E32AA"/>
    <w:rsid w:val="002E32EC"/>
    <w:rsid w:val="002E34F6"/>
    <w:rsid w:val="002E35B2"/>
    <w:rsid w:val="002E3B42"/>
    <w:rsid w:val="002E43EC"/>
    <w:rsid w:val="002E48DF"/>
    <w:rsid w:val="002E4910"/>
    <w:rsid w:val="002E4F1F"/>
    <w:rsid w:val="002E5127"/>
    <w:rsid w:val="002E5770"/>
    <w:rsid w:val="002E5CF3"/>
    <w:rsid w:val="002E63E5"/>
    <w:rsid w:val="002E64AC"/>
    <w:rsid w:val="002E6693"/>
    <w:rsid w:val="002E6C5F"/>
    <w:rsid w:val="002E6D43"/>
    <w:rsid w:val="002E7646"/>
    <w:rsid w:val="002E7771"/>
    <w:rsid w:val="002E779D"/>
    <w:rsid w:val="002E7B2F"/>
    <w:rsid w:val="002E7B57"/>
    <w:rsid w:val="002E7E08"/>
    <w:rsid w:val="002E7FA3"/>
    <w:rsid w:val="002F01FE"/>
    <w:rsid w:val="002F0E86"/>
    <w:rsid w:val="002F0E8C"/>
    <w:rsid w:val="002F11E9"/>
    <w:rsid w:val="002F2162"/>
    <w:rsid w:val="002F2F6E"/>
    <w:rsid w:val="002F3229"/>
    <w:rsid w:val="002F3CBB"/>
    <w:rsid w:val="002F3D09"/>
    <w:rsid w:val="002F4082"/>
    <w:rsid w:val="002F43EB"/>
    <w:rsid w:val="002F4714"/>
    <w:rsid w:val="002F48DF"/>
    <w:rsid w:val="002F4AA0"/>
    <w:rsid w:val="002F5477"/>
    <w:rsid w:val="002F54AA"/>
    <w:rsid w:val="002F5876"/>
    <w:rsid w:val="002F5BA1"/>
    <w:rsid w:val="002F5EF2"/>
    <w:rsid w:val="002F65D9"/>
    <w:rsid w:val="002F6A04"/>
    <w:rsid w:val="002F6FE3"/>
    <w:rsid w:val="002F774D"/>
    <w:rsid w:val="002F7914"/>
    <w:rsid w:val="002F79FD"/>
    <w:rsid w:val="002F7F52"/>
    <w:rsid w:val="0030092A"/>
    <w:rsid w:val="003010BE"/>
    <w:rsid w:val="003013D3"/>
    <w:rsid w:val="00301D3D"/>
    <w:rsid w:val="00301E3F"/>
    <w:rsid w:val="00302195"/>
    <w:rsid w:val="003036B5"/>
    <w:rsid w:val="003038C7"/>
    <w:rsid w:val="00303DD8"/>
    <w:rsid w:val="00303F11"/>
    <w:rsid w:val="003042D2"/>
    <w:rsid w:val="00304601"/>
    <w:rsid w:val="003049D5"/>
    <w:rsid w:val="003049E6"/>
    <w:rsid w:val="00304F2E"/>
    <w:rsid w:val="003053F0"/>
    <w:rsid w:val="00305482"/>
    <w:rsid w:val="00305526"/>
    <w:rsid w:val="0030556A"/>
    <w:rsid w:val="0030562E"/>
    <w:rsid w:val="00305C48"/>
    <w:rsid w:val="00305D49"/>
    <w:rsid w:val="00305D5C"/>
    <w:rsid w:val="003060D5"/>
    <w:rsid w:val="00306260"/>
    <w:rsid w:val="003062D5"/>
    <w:rsid w:val="00306523"/>
    <w:rsid w:val="00307279"/>
    <w:rsid w:val="00307943"/>
    <w:rsid w:val="00307DC7"/>
    <w:rsid w:val="003102B3"/>
    <w:rsid w:val="00310448"/>
    <w:rsid w:val="0031105E"/>
    <w:rsid w:val="0031109F"/>
    <w:rsid w:val="00311205"/>
    <w:rsid w:val="0031123D"/>
    <w:rsid w:val="00311A65"/>
    <w:rsid w:val="00312274"/>
    <w:rsid w:val="0031288E"/>
    <w:rsid w:val="0031338B"/>
    <w:rsid w:val="00313E55"/>
    <w:rsid w:val="00313FD0"/>
    <w:rsid w:val="00314797"/>
    <w:rsid w:val="00314AC4"/>
    <w:rsid w:val="00314F02"/>
    <w:rsid w:val="0031510A"/>
    <w:rsid w:val="00315173"/>
    <w:rsid w:val="00315507"/>
    <w:rsid w:val="00315A92"/>
    <w:rsid w:val="00315FEB"/>
    <w:rsid w:val="00316B4B"/>
    <w:rsid w:val="003177E4"/>
    <w:rsid w:val="003178C6"/>
    <w:rsid w:val="00317CA1"/>
    <w:rsid w:val="0032063C"/>
    <w:rsid w:val="003209E7"/>
    <w:rsid w:val="003209F2"/>
    <w:rsid w:val="00320A19"/>
    <w:rsid w:val="00320E66"/>
    <w:rsid w:val="00320F19"/>
    <w:rsid w:val="003210CC"/>
    <w:rsid w:val="00321624"/>
    <w:rsid w:val="00321AD7"/>
    <w:rsid w:val="00322C1F"/>
    <w:rsid w:val="00322D50"/>
    <w:rsid w:val="00322F4A"/>
    <w:rsid w:val="003236A9"/>
    <w:rsid w:val="00323D26"/>
    <w:rsid w:val="00324264"/>
    <w:rsid w:val="00324E26"/>
    <w:rsid w:val="00324E6D"/>
    <w:rsid w:val="00325267"/>
    <w:rsid w:val="00325A69"/>
    <w:rsid w:val="00325D75"/>
    <w:rsid w:val="003267A3"/>
    <w:rsid w:val="003269FC"/>
    <w:rsid w:val="00326AD1"/>
    <w:rsid w:val="00326C5E"/>
    <w:rsid w:val="00326F92"/>
    <w:rsid w:val="00326FC2"/>
    <w:rsid w:val="003274FA"/>
    <w:rsid w:val="003279AE"/>
    <w:rsid w:val="00327D56"/>
    <w:rsid w:val="00327F2E"/>
    <w:rsid w:val="0033123F"/>
    <w:rsid w:val="003312F7"/>
    <w:rsid w:val="00331A78"/>
    <w:rsid w:val="00331AC7"/>
    <w:rsid w:val="00331BD4"/>
    <w:rsid w:val="00331DB1"/>
    <w:rsid w:val="00331DF2"/>
    <w:rsid w:val="00332F10"/>
    <w:rsid w:val="003331FE"/>
    <w:rsid w:val="00333333"/>
    <w:rsid w:val="003348F8"/>
    <w:rsid w:val="00335061"/>
    <w:rsid w:val="00335413"/>
    <w:rsid w:val="003354C2"/>
    <w:rsid w:val="00335802"/>
    <w:rsid w:val="00335860"/>
    <w:rsid w:val="003361B7"/>
    <w:rsid w:val="003361FC"/>
    <w:rsid w:val="0033635A"/>
    <w:rsid w:val="003366C7"/>
    <w:rsid w:val="00336AEC"/>
    <w:rsid w:val="00336E5D"/>
    <w:rsid w:val="00337143"/>
    <w:rsid w:val="0033749D"/>
    <w:rsid w:val="00337EED"/>
    <w:rsid w:val="00340424"/>
    <w:rsid w:val="00340AA8"/>
    <w:rsid w:val="00341001"/>
    <w:rsid w:val="00341BC0"/>
    <w:rsid w:val="00341DAE"/>
    <w:rsid w:val="00341DB1"/>
    <w:rsid w:val="003429D0"/>
    <w:rsid w:val="00342DC7"/>
    <w:rsid w:val="003440B3"/>
    <w:rsid w:val="0034428D"/>
    <w:rsid w:val="00344352"/>
    <w:rsid w:val="0034436A"/>
    <w:rsid w:val="00344A5C"/>
    <w:rsid w:val="0034530A"/>
    <w:rsid w:val="003453DC"/>
    <w:rsid w:val="003456F5"/>
    <w:rsid w:val="00346358"/>
    <w:rsid w:val="0034642C"/>
    <w:rsid w:val="00346DD3"/>
    <w:rsid w:val="00346F45"/>
    <w:rsid w:val="003470FE"/>
    <w:rsid w:val="00347CDF"/>
    <w:rsid w:val="00350372"/>
    <w:rsid w:val="00350F04"/>
    <w:rsid w:val="0035161A"/>
    <w:rsid w:val="0035174C"/>
    <w:rsid w:val="003518B5"/>
    <w:rsid w:val="003524E2"/>
    <w:rsid w:val="003525BE"/>
    <w:rsid w:val="00353378"/>
    <w:rsid w:val="00353484"/>
    <w:rsid w:val="0035384B"/>
    <w:rsid w:val="00354F0A"/>
    <w:rsid w:val="00354FCF"/>
    <w:rsid w:val="00355442"/>
    <w:rsid w:val="0035544F"/>
    <w:rsid w:val="00355516"/>
    <w:rsid w:val="003555B1"/>
    <w:rsid w:val="003556CF"/>
    <w:rsid w:val="0035574A"/>
    <w:rsid w:val="00355E19"/>
    <w:rsid w:val="00355FB7"/>
    <w:rsid w:val="003563BC"/>
    <w:rsid w:val="00356771"/>
    <w:rsid w:val="003579AD"/>
    <w:rsid w:val="003600CB"/>
    <w:rsid w:val="0036038A"/>
    <w:rsid w:val="00360C33"/>
    <w:rsid w:val="00361632"/>
    <w:rsid w:val="00361AD0"/>
    <w:rsid w:val="00361E7A"/>
    <w:rsid w:val="0036227D"/>
    <w:rsid w:val="00362A86"/>
    <w:rsid w:val="00362C33"/>
    <w:rsid w:val="00363058"/>
    <w:rsid w:val="00363495"/>
    <w:rsid w:val="00363914"/>
    <w:rsid w:val="00363A8F"/>
    <w:rsid w:val="0036453C"/>
    <w:rsid w:val="0036520C"/>
    <w:rsid w:val="003655C8"/>
    <w:rsid w:val="0036582E"/>
    <w:rsid w:val="0036592E"/>
    <w:rsid w:val="00365E87"/>
    <w:rsid w:val="00366217"/>
    <w:rsid w:val="0036639A"/>
    <w:rsid w:val="00366E25"/>
    <w:rsid w:val="003671E4"/>
    <w:rsid w:val="00367599"/>
    <w:rsid w:val="0037018E"/>
    <w:rsid w:val="00370733"/>
    <w:rsid w:val="00371ED9"/>
    <w:rsid w:val="00372577"/>
    <w:rsid w:val="00373302"/>
    <w:rsid w:val="003734D4"/>
    <w:rsid w:val="00373D9F"/>
    <w:rsid w:val="0037456A"/>
    <w:rsid w:val="00374646"/>
    <w:rsid w:val="0037478A"/>
    <w:rsid w:val="0037483D"/>
    <w:rsid w:val="00374D0E"/>
    <w:rsid w:val="00374E1C"/>
    <w:rsid w:val="003751AD"/>
    <w:rsid w:val="003758C3"/>
    <w:rsid w:val="003760DF"/>
    <w:rsid w:val="00376138"/>
    <w:rsid w:val="00376245"/>
    <w:rsid w:val="003762B2"/>
    <w:rsid w:val="00376F33"/>
    <w:rsid w:val="00380276"/>
    <w:rsid w:val="00380333"/>
    <w:rsid w:val="00380472"/>
    <w:rsid w:val="003808B8"/>
    <w:rsid w:val="00380C01"/>
    <w:rsid w:val="003810C2"/>
    <w:rsid w:val="00381EA7"/>
    <w:rsid w:val="00381F26"/>
    <w:rsid w:val="00382312"/>
    <w:rsid w:val="00382ED3"/>
    <w:rsid w:val="00383BCD"/>
    <w:rsid w:val="00383BD6"/>
    <w:rsid w:val="00383F8E"/>
    <w:rsid w:val="0038457F"/>
    <w:rsid w:val="00384A25"/>
    <w:rsid w:val="00384A40"/>
    <w:rsid w:val="00385368"/>
    <w:rsid w:val="00385C74"/>
    <w:rsid w:val="003866B2"/>
    <w:rsid w:val="003875A9"/>
    <w:rsid w:val="00387787"/>
    <w:rsid w:val="00387987"/>
    <w:rsid w:val="003879BD"/>
    <w:rsid w:val="00387EAC"/>
    <w:rsid w:val="0039052C"/>
    <w:rsid w:val="00390900"/>
    <w:rsid w:val="0039098A"/>
    <w:rsid w:val="003910D6"/>
    <w:rsid w:val="003916F6"/>
    <w:rsid w:val="00391747"/>
    <w:rsid w:val="003919B1"/>
    <w:rsid w:val="00391EAB"/>
    <w:rsid w:val="0039209B"/>
    <w:rsid w:val="00392555"/>
    <w:rsid w:val="003929ED"/>
    <w:rsid w:val="00392D2F"/>
    <w:rsid w:val="00393551"/>
    <w:rsid w:val="00393D08"/>
    <w:rsid w:val="00394677"/>
    <w:rsid w:val="00394970"/>
    <w:rsid w:val="00395C15"/>
    <w:rsid w:val="003961B2"/>
    <w:rsid w:val="00396428"/>
    <w:rsid w:val="00396433"/>
    <w:rsid w:val="0039697E"/>
    <w:rsid w:val="00397015"/>
    <w:rsid w:val="00397239"/>
    <w:rsid w:val="00397306"/>
    <w:rsid w:val="00397334"/>
    <w:rsid w:val="003973FE"/>
    <w:rsid w:val="003977E3"/>
    <w:rsid w:val="00397D86"/>
    <w:rsid w:val="00397D92"/>
    <w:rsid w:val="00397F44"/>
    <w:rsid w:val="00397FC3"/>
    <w:rsid w:val="003A108E"/>
    <w:rsid w:val="003A10F7"/>
    <w:rsid w:val="003A1546"/>
    <w:rsid w:val="003A15F3"/>
    <w:rsid w:val="003A1739"/>
    <w:rsid w:val="003A19E2"/>
    <w:rsid w:val="003A2E68"/>
    <w:rsid w:val="003A2FDC"/>
    <w:rsid w:val="003A2FE3"/>
    <w:rsid w:val="003A303F"/>
    <w:rsid w:val="003A3673"/>
    <w:rsid w:val="003A3D81"/>
    <w:rsid w:val="003A43DD"/>
    <w:rsid w:val="003A4850"/>
    <w:rsid w:val="003A4E42"/>
    <w:rsid w:val="003A52D0"/>
    <w:rsid w:val="003A57D6"/>
    <w:rsid w:val="003A5CA3"/>
    <w:rsid w:val="003A620B"/>
    <w:rsid w:val="003A6420"/>
    <w:rsid w:val="003A6526"/>
    <w:rsid w:val="003A76AA"/>
    <w:rsid w:val="003A7F6D"/>
    <w:rsid w:val="003B01A2"/>
    <w:rsid w:val="003B0CB5"/>
    <w:rsid w:val="003B10A4"/>
    <w:rsid w:val="003B11B7"/>
    <w:rsid w:val="003B17F7"/>
    <w:rsid w:val="003B1A7E"/>
    <w:rsid w:val="003B1CDE"/>
    <w:rsid w:val="003B2A8B"/>
    <w:rsid w:val="003B31C6"/>
    <w:rsid w:val="003B31F0"/>
    <w:rsid w:val="003B3CAA"/>
    <w:rsid w:val="003B3CDA"/>
    <w:rsid w:val="003B3EAC"/>
    <w:rsid w:val="003B4494"/>
    <w:rsid w:val="003B4B30"/>
    <w:rsid w:val="003B576B"/>
    <w:rsid w:val="003B5DDE"/>
    <w:rsid w:val="003B6114"/>
    <w:rsid w:val="003B6A3A"/>
    <w:rsid w:val="003B6D02"/>
    <w:rsid w:val="003B6DA7"/>
    <w:rsid w:val="003B7060"/>
    <w:rsid w:val="003B7396"/>
    <w:rsid w:val="003B781E"/>
    <w:rsid w:val="003B7C5A"/>
    <w:rsid w:val="003C0FC8"/>
    <w:rsid w:val="003C1249"/>
    <w:rsid w:val="003C24D8"/>
    <w:rsid w:val="003C2CD0"/>
    <w:rsid w:val="003C30B6"/>
    <w:rsid w:val="003C31C5"/>
    <w:rsid w:val="003C3471"/>
    <w:rsid w:val="003C3710"/>
    <w:rsid w:val="003C3E5A"/>
    <w:rsid w:val="003C4968"/>
    <w:rsid w:val="003C4CE7"/>
    <w:rsid w:val="003C5424"/>
    <w:rsid w:val="003C5A12"/>
    <w:rsid w:val="003C6556"/>
    <w:rsid w:val="003C67DE"/>
    <w:rsid w:val="003C6C9F"/>
    <w:rsid w:val="003C7296"/>
    <w:rsid w:val="003C799E"/>
    <w:rsid w:val="003C7AD1"/>
    <w:rsid w:val="003D0149"/>
    <w:rsid w:val="003D0CC5"/>
    <w:rsid w:val="003D1577"/>
    <w:rsid w:val="003D1B4D"/>
    <w:rsid w:val="003D1FB7"/>
    <w:rsid w:val="003D20F3"/>
    <w:rsid w:val="003D275F"/>
    <w:rsid w:val="003D2A24"/>
    <w:rsid w:val="003D2DCB"/>
    <w:rsid w:val="003D322D"/>
    <w:rsid w:val="003D382D"/>
    <w:rsid w:val="003D3C19"/>
    <w:rsid w:val="003D3F3D"/>
    <w:rsid w:val="003D3F98"/>
    <w:rsid w:val="003D42F0"/>
    <w:rsid w:val="003D431E"/>
    <w:rsid w:val="003D4BF6"/>
    <w:rsid w:val="003D4CAF"/>
    <w:rsid w:val="003D4D9A"/>
    <w:rsid w:val="003D4EFD"/>
    <w:rsid w:val="003D5124"/>
    <w:rsid w:val="003D532E"/>
    <w:rsid w:val="003D595B"/>
    <w:rsid w:val="003D5CFA"/>
    <w:rsid w:val="003D601D"/>
    <w:rsid w:val="003D6586"/>
    <w:rsid w:val="003D6B88"/>
    <w:rsid w:val="003D6BDC"/>
    <w:rsid w:val="003D6D9E"/>
    <w:rsid w:val="003D75BF"/>
    <w:rsid w:val="003D793E"/>
    <w:rsid w:val="003D7FA2"/>
    <w:rsid w:val="003E05D6"/>
    <w:rsid w:val="003E2B01"/>
    <w:rsid w:val="003E2C91"/>
    <w:rsid w:val="003E2FBD"/>
    <w:rsid w:val="003E3671"/>
    <w:rsid w:val="003E5129"/>
    <w:rsid w:val="003E52A6"/>
    <w:rsid w:val="003E57D8"/>
    <w:rsid w:val="003E58A5"/>
    <w:rsid w:val="003E6290"/>
    <w:rsid w:val="003E768F"/>
    <w:rsid w:val="003F0E02"/>
    <w:rsid w:val="003F0FC2"/>
    <w:rsid w:val="003F1124"/>
    <w:rsid w:val="003F1194"/>
    <w:rsid w:val="003F1880"/>
    <w:rsid w:val="003F1D88"/>
    <w:rsid w:val="003F285B"/>
    <w:rsid w:val="003F28E1"/>
    <w:rsid w:val="003F2B28"/>
    <w:rsid w:val="003F2D75"/>
    <w:rsid w:val="003F3513"/>
    <w:rsid w:val="003F3CBC"/>
    <w:rsid w:val="003F41C4"/>
    <w:rsid w:val="003F43F8"/>
    <w:rsid w:val="003F4468"/>
    <w:rsid w:val="003F4BCA"/>
    <w:rsid w:val="003F565E"/>
    <w:rsid w:val="003F58B4"/>
    <w:rsid w:val="003F630A"/>
    <w:rsid w:val="003F63FC"/>
    <w:rsid w:val="003F68D2"/>
    <w:rsid w:val="003F6C6C"/>
    <w:rsid w:val="003F6DAA"/>
    <w:rsid w:val="003F75FF"/>
    <w:rsid w:val="004001CB"/>
    <w:rsid w:val="004009FA"/>
    <w:rsid w:val="00400E7B"/>
    <w:rsid w:val="00401A87"/>
    <w:rsid w:val="00401A88"/>
    <w:rsid w:val="00402250"/>
    <w:rsid w:val="0040229C"/>
    <w:rsid w:val="004026FB"/>
    <w:rsid w:val="0040279B"/>
    <w:rsid w:val="00403A2C"/>
    <w:rsid w:val="004044D4"/>
    <w:rsid w:val="00404761"/>
    <w:rsid w:val="00405153"/>
    <w:rsid w:val="0040545F"/>
    <w:rsid w:val="004057AF"/>
    <w:rsid w:val="00405906"/>
    <w:rsid w:val="00405B32"/>
    <w:rsid w:val="00405C25"/>
    <w:rsid w:val="004063BC"/>
    <w:rsid w:val="00406AAA"/>
    <w:rsid w:val="004070AB"/>
    <w:rsid w:val="00407BB5"/>
    <w:rsid w:val="00407DB0"/>
    <w:rsid w:val="00407E0F"/>
    <w:rsid w:val="00407FEC"/>
    <w:rsid w:val="00410DD8"/>
    <w:rsid w:val="00411583"/>
    <w:rsid w:val="00411C59"/>
    <w:rsid w:val="00411C6E"/>
    <w:rsid w:val="00411CAF"/>
    <w:rsid w:val="0041274A"/>
    <w:rsid w:val="00413C06"/>
    <w:rsid w:val="00413C08"/>
    <w:rsid w:val="00413E32"/>
    <w:rsid w:val="00414137"/>
    <w:rsid w:val="0041453B"/>
    <w:rsid w:val="00414707"/>
    <w:rsid w:val="0041573A"/>
    <w:rsid w:val="00415957"/>
    <w:rsid w:val="004159CE"/>
    <w:rsid w:val="0041649D"/>
    <w:rsid w:val="00416A1F"/>
    <w:rsid w:val="00417346"/>
    <w:rsid w:val="00417D1A"/>
    <w:rsid w:val="00420251"/>
    <w:rsid w:val="004202B2"/>
    <w:rsid w:val="004204C7"/>
    <w:rsid w:val="00420ADA"/>
    <w:rsid w:val="004215CB"/>
    <w:rsid w:val="00421B8A"/>
    <w:rsid w:val="00421C26"/>
    <w:rsid w:val="00422189"/>
    <w:rsid w:val="004222E8"/>
    <w:rsid w:val="00422629"/>
    <w:rsid w:val="00422834"/>
    <w:rsid w:val="00422EC0"/>
    <w:rsid w:val="0042331B"/>
    <w:rsid w:val="00423C14"/>
    <w:rsid w:val="00424A7F"/>
    <w:rsid w:val="0042514B"/>
    <w:rsid w:val="0042551B"/>
    <w:rsid w:val="004256AC"/>
    <w:rsid w:val="00425990"/>
    <w:rsid w:val="00426804"/>
    <w:rsid w:val="00426D55"/>
    <w:rsid w:val="004271B5"/>
    <w:rsid w:val="004275AA"/>
    <w:rsid w:val="0042782C"/>
    <w:rsid w:val="00427BCE"/>
    <w:rsid w:val="004307C8"/>
    <w:rsid w:val="004325FB"/>
    <w:rsid w:val="004327F7"/>
    <w:rsid w:val="00432904"/>
    <w:rsid w:val="004338E7"/>
    <w:rsid w:val="00433BDD"/>
    <w:rsid w:val="00433ECC"/>
    <w:rsid w:val="004340D6"/>
    <w:rsid w:val="0043477E"/>
    <w:rsid w:val="004347BF"/>
    <w:rsid w:val="00434A63"/>
    <w:rsid w:val="00435041"/>
    <w:rsid w:val="00435698"/>
    <w:rsid w:val="00435871"/>
    <w:rsid w:val="00436494"/>
    <w:rsid w:val="0043690E"/>
    <w:rsid w:val="004370B6"/>
    <w:rsid w:val="0043737E"/>
    <w:rsid w:val="00437550"/>
    <w:rsid w:val="00440611"/>
    <w:rsid w:val="00441219"/>
    <w:rsid w:val="0044139D"/>
    <w:rsid w:val="004417D4"/>
    <w:rsid w:val="00441D88"/>
    <w:rsid w:val="0044204C"/>
    <w:rsid w:val="00442335"/>
    <w:rsid w:val="00442B0A"/>
    <w:rsid w:val="00443172"/>
    <w:rsid w:val="004432BA"/>
    <w:rsid w:val="00443308"/>
    <w:rsid w:val="004433BA"/>
    <w:rsid w:val="004439E5"/>
    <w:rsid w:val="0044407E"/>
    <w:rsid w:val="004441EB"/>
    <w:rsid w:val="00444222"/>
    <w:rsid w:val="00444E62"/>
    <w:rsid w:val="00444EA5"/>
    <w:rsid w:val="004454B1"/>
    <w:rsid w:val="0044551B"/>
    <w:rsid w:val="00445902"/>
    <w:rsid w:val="00445C2F"/>
    <w:rsid w:val="00446296"/>
    <w:rsid w:val="004464CE"/>
    <w:rsid w:val="00446DB6"/>
    <w:rsid w:val="00447289"/>
    <w:rsid w:val="00447304"/>
    <w:rsid w:val="0044797C"/>
    <w:rsid w:val="0044798F"/>
    <w:rsid w:val="00447E53"/>
    <w:rsid w:val="00450063"/>
    <w:rsid w:val="0045116F"/>
    <w:rsid w:val="00451816"/>
    <w:rsid w:val="00452319"/>
    <w:rsid w:val="0045264E"/>
    <w:rsid w:val="00453065"/>
    <w:rsid w:val="00453EF1"/>
    <w:rsid w:val="00454B7F"/>
    <w:rsid w:val="004557CB"/>
    <w:rsid w:val="00455F60"/>
    <w:rsid w:val="00456099"/>
    <w:rsid w:val="004575A9"/>
    <w:rsid w:val="00457A47"/>
    <w:rsid w:val="00457CA3"/>
    <w:rsid w:val="00460204"/>
    <w:rsid w:val="00460280"/>
    <w:rsid w:val="00460926"/>
    <w:rsid w:val="00460F9B"/>
    <w:rsid w:val="004610BC"/>
    <w:rsid w:val="0046114B"/>
    <w:rsid w:val="00461A97"/>
    <w:rsid w:val="00461F4D"/>
    <w:rsid w:val="00461FAD"/>
    <w:rsid w:val="004623C6"/>
    <w:rsid w:val="00462626"/>
    <w:rsid w:val="00462BE5"/>
    <w:rsid w:val="0046380A"/>
    <w:rsid w:val="00463870"/>
    <w:rsid w:val="00463D3B"/>
    <w:rsid w:val="00464498"/>
    <w:rsid w:val="004645F8"/>
    <w:rsid w:val="004647AE"/>
    <w:rsid w:val="00464944"/>
    <w:rsid w:val="00464A9C"/>
    <w:rsid w:val="00464AA0"/>
    <w:rsid w:val="00465735"/>
    <w:rsid w:val="00466B20"/>
    <w:rsid w:val="0046786D"/>
    <w:rsid w:val="00467C75"/>
    <w:rsid w:val="00467FCE"/>
    <w:rsid w:val="00470A4C"/>
    <w:rsid w:val="00470B03"/>
    <w:rsid w:val="0047134C"/>
    <w:rsid w:val="00471407"/>
    <w:rsid w:val="00471B17"/>
    <w:rsid w:val="0047224D"/>
    <w:rsid w:val="00472713"/>
    <w:rsid w:val="00472A4A"/>
    <w:rsid w:val="00472C25"/>
    <w:rsid w:val="00473571"/>
    <w:rsid w:val="004742C0"/>
    <w:rsid w:val="00474394"/>
    <w:rsid w:val="00474B78"/>
    <w:rsid w:val="00474E64"/>
    <w:rsid w:val="00475000"/>
    <w:rsid w:val="00475050"/>
    <w:rsid w:val="00475145"/>
    <w:rsid w:val="00475E2C"/>
    <w:rsid w:val="00476311"/>
    <w:rsid w:val="004763FE"/>
    <w:rsid w:val="00476477"/>
    <w:rsid w:val="00476DC2"/>
    <w:rsid w:val="004774B0"/>
    <w:rsid w:val="0047770E"/>
    <w:rsid w:val="00480214"/>
    <w:rsid w:val="004804C8"/>
    <w:rsid w:val="0048056A"/>
    <w:rsid w:val="00480F18"/>
    <w:rsid w:val="00480FD3"/>
    <w:rsid w:val="00481431"/>
    <w:rsid w:val="004816F1"/>
    <w:rsid w:val="004817BB"/>
    <w:rsid w:val="00481DD8"/>
    <w:rsid w:val="00482110"/>
    <w:rsid w:val="00482B0A"/>
    <w:rsid w:val="00482B13"/>
    <w:rsid w:val="0048342A"/>
    <w:rsid w:val="00483C71"/>
    <w:rsid w:val="00483FF1"/>
    <w:rsid w:val="00484946"/>
    <w:rsid w:val="00484A22"/>
    <w:rsid w:val="00484B9C"/>
    <w:rsid w:val="00484F3C"/>
    <w:rsid w:val="0048515B"/>
    <w:rsid w:val="00485169"/>
    <w:rsid w:val="0048552B"/>
    <w:rsid w:val="004857D7"/>
    <w:rsid w:val="00485A86"/>
    <w:rsid w:val="00486D6C"/>
    <w:rsid w:val="00487538"/>
    <w:rsid w:val="00487A22"/>
    <w:rsid w:val="00487EC4"/>
    <w:rsid w:val="00490E06"/>
    <w:rsid w:val="00490E31"/>
    <w:rsid w:val="00490F62"/>
    <w:rsid w:val="00491620"/>
    <w:rsid w:val="00491AA3"/>
    <w:rsid w:val="00491C2E"/>
    <w:rsid w:val="00491DF1"/>
    <w:rsid w:val="00492868"/>
    <w:rsid w:val="00492D02"/>
    <w:rsid w:val="00493125"/>
    <w:rsid w:val="00493858"/>
    <w:rsid w:val="004938AC"/>
    <w:rsid w:val="00493DA7"/>
    <w:rsid w:val="00493FA9"/>
    <w:rsid w:val="004942D4"/>
    <w:rsid w:val="0049482B"/>
    <w:rsid w:val="004948F1"/>
    <w:rsid w:val="00494B82"/>
    <w:rsid w:val="00494C86"/>
    <w:rsid w:val="00494D54"/>
    <w:rsid w:val="00495166"/>
    <w:rsid w:val="004951DB"/>
    <w:rsid w:val="00495388"/>
    <w:rsid w:val="00496460"/>
    <w:rsid w:val="0049648D"/>
    <w:rsid w:val="00496548"/>
    <w:rsid w:val="0049659D"/>
    <w:rsid w:val="00496B07"/>
    <w:rsid w:val="00496C6B"/>
    <w:rsid w:val="004976FA"/>
    <w:rsid w:val="00497AB4"/>
    <w:rsid w:val="00497BCF"/>
    <w:rsid w:val="00497E99"/>
    <w:rsid w:val="004A05E3"/>
    <w:rsid w:val="004A06B8"/>
    <w:rsid w:val="004A0F39"/>
    <w:rsid w:val="004A12A7"/>
    <w:rsid w:val="004A2934"/>
    <w:rsid w:val="004A296A"/>
    <w:rsid w:val="004A3184"/>
    <w:rsid w:val="004A35D3"/>
    <w:rsid w:val="004A35FE"/>
    <w:rsid w:val="004A39ED"/>
    <w:rsid w:val="004A3F1A"/>
    <w:rsid w:val="004A4470"/>
    <w:rsid w:val="004A49DA"/>
    <w:rsid w:val="004A4C37"/>
    <w:rsid w:val="004A4EAD"/>
    <w:rsid w:val="004A5276"/>
    <w:rsid w:val="004A527B"/>
    <w:rsid w:val="004A5BC1"/>
    <w:rsid w:val="004A5D0C"/>
    <w:rsid w:val="004A5F8F"/>
    <w:rsid w:val="004A625D"/>
    <w:rsid w:val="004A70DE"/>
    <w:rsid w:val="004A7163"/>
    <w:rsid w:val="004A7780"/>
    <w:rsid w:val="004A7BB7"/>
    <w:rsid w:val="004B01B3"/>
    <w:rsid w:val="004B0404"/>
    <w:rsid w:val="004B04E4"/>
    <w:rsid w:val="004B07A8"/>
    <w:rsid w:val="004B0818"/>
    <w:rsid w:val="004B0995"/>
    <w:rsid w:val="004B1658"/>
    <w:rsid w:val="004B17E2"/>
    <w:rsid w:val="004B1926"/>
    <w:rsid w:val="004B19D9"/>
    <w:rsid w:val="004B1D4E"/>
    <w:rsid w:val="004B1D52"/>
    <w:rsid w:val="004B1E93"/>
    <w:rsid w:val="004B2E2B"/>
    <w:rsid w:val="004B2EE4"/>
    <w:rsid w:val="004B3404"/>
    <w:rsid w:val="004B449D"/>
    <w:rsid w:val="004B4927"/>
    <w:rsid w:val="004B4C9B"/>
    <w:rsid w:val="004B5374"/>
    <w:rsid w:val="004B53CF"/>
    <w:rsid w:val="004B738C"/>
    <w:rsid w:val="004B76F1"/>
    <w:rsid w:val="004B7C48"/>
    <w:rsid w:val="004C0375"/>
    <w:rsid w:val="004C1070"/>
    <w:rsid w:val="004C1515"/>
    <w:rsid w:val="004C1EB9"/>
    <w:rsid w:val="004C25D0"/>
    <w:rsid w:val="004C263C"/>
    <w:rsid w:val="004C26C9"/>
    <w:rsid w:val="004C280E"/>
    <w:rsid w:val="004C2900"/>
    <w:rsid w:val="004C3353"/>
    <w:rsid w:val="004C3437"/>
    <w:rsid w:val="004C36EE"/>
    <w:rsid w:val="004C3D36"/>
    <w:rsid w:val="004C3F3E"/>
    <w:rsid w:val="004C3F93"/>
    <w:rsid w:val="004C4184"/>
    <w:rsid w:val="004C4240"/>
    <w:rsid w:val="004C4370"/>
    <w:rsid w:val="004C440F"/>
    <w:rsid w:val="004C44D7"/>
    <w:rsid w:val="004C4705"/>
    <w:rsid w:val="004C48E7"/>
    <w:rsid w:val="004C5A64"/>
    <w:rsid w:val="004C5D35"/>
    <w:rsid w:val="004C636E"/>
    <w:rsid w:val="004C6B50"/>
    <w:rsid w:val="004C6CE4"/>
    <w:rsid w:val="004C7DC5"/>
    <w:rsid w:val="004D00B6"/>
    <w:rsid w:val="004D077E"/>
    <w:rsid w:val="004D094B"/>
    <w:rsid w:val="004D0C7E"/>
    <w:rsid w:val="004D11BF"/>
    <w:rsid w:val="004D161E"/>
    <w:rsid w:val="004D19C7"/>
    <w:rsid w:val="004D1AE9"/>
    <w:rsid w:val="004D1AF3"/>
    <w:rsid w:val="004D2042"/>
    <w:rsid w:val="004D21FB"/>
    <w:rsid w:val="004D242B"/>
    <w:rsid w:val="004D2E54"/>
    <w:rsid w:val="004D2F7A"/>
    <w:rsid w:val="004D2FEE"/>
    <w:rsid w:val="004D3256"/>
    <w:rsid w:val="004D360E"/>
    <w:rsid w:val="004D3AF8"/>
    <w:rsid w:val="004D417D"/>
    <w:rsid w:val="004D46FF"/>
    <w:rsid w:val="004D5177"/>
    <w:rsid w:val="004D5265"/>
    <w:rsid w:val="004D54F3"/>
    <w:rsid w:val="004D55A9"/>
    <w:rsid w:val="004D5F57"/>
    <w:rsid w:val="004D7261"/>
    <w:rsid w:val="004D72B5"/>
    <w:rsid w:val="004D7755"/>
    <w:rsid w:val="004E037E"/>
    <w:rsid w:val="004E072D"/>
    <w:rsid w:val="004E07F8"/>
    <w:rsid w:val="004E0B16"/>
    <w:rsid w:val="004E0D2F"/>
    <w:rsid w:val="004E13E4"/>
    <w:rsid w:val="004E14EB"/>
    <w:rsid w:val="004E2F28"/>
    <w:rsid w:val="004E3252"/>
    <w:rsid w:val="004E3285"/>
    <w:rsid w:val="004E3355"/>
    <w:rsid w:val="004E36C3"/>
    <w:rsid w:val="004E3910"/>
    <w:rsid w:val="004E4597"/>
    <w:rsid w:val="004E4E66"/>
    <w:rsid w:val="004E4EC8"/>
    <w:rsid w:val="004E6127"/>
    <w:rsid w:val="004E640E"/>
    <w:rsid w:val="004E72E4"/>
    <w:rsid w:val="004E7547"/>
    <w:rsid w:val="004E7A9B"/>
    <w:rsid w:val="004E7E62"/>
    <w:rsid w:val="004F09C3"/>
    <w:rsid w:val="004F0A99"/>
    <w:rsid w:val="004F0AD2"/>
    <w:rsid w:val="004F0F47"/>
    <w:rsid w:val="004F1119"/>
    <w:rsid w:val="004F137E"/>
    <w:rsid w:val="004F1764"/>
    <w:rsid w:val="004F19CE"/>
    <w:rsid w:val="004F1A3B"/>
    <w:rsid w:val="004F1D18"/>
    <w:rsid w:val="004F1DA2"/>
    <w:rsid w:val="004F1E91"/>
    <w:rsid w:val="004F2413"/>
    <w:rsid w:val="004F2645"/>
    <w:rsid w:val="004F2983"/>
    <w:rsid w:val="004F29DC"/>
    <w:rsid w:val="004F2C29"/>
    <w:rsid w:val="004F2FEB"/>
    <w:rsid w:val="004F31D8"/>
    <w:rsid w:val="004F409B"/>
    <w:rsid w:val="004F4471"/>
    <w:rsid w:val="004F4EF7"/>
    <w:rsid w:val="004F4FF0"/>
    <w:rsid w:val="004F5328"/>
    <w:rsid w:val="004F5DE6"/>
    <w:rsid w:val="004F604C"/>
    <w:rsid w:val="004F624A"/>
    <w:rsid w:val="004F6701"/>
    <w:rsid w:val="004F68E6"/>
    <w:rsid w:val="004F7770"/>
    <w:rsid w:val="004F786F"/>
    <w:rsid w:val="004F7D26"/>
    <w:rsid w:val="00500B78"/>
    <w:rsid w:val="005016E6"/>
    <w:rsid w:val="005017BA"/>
    <w:rsid w:val="0050182F"/>
    <w:rsid w:val="00501A5A"/>
    <w:rsid w:val="00501BBE"/>
    <w:rsid w:val="00501BC5"/>
    <w:rsid w:val="00501CB8"/>
    <w:rsid w:val="00502186"/>
    <w:rsid w:val="005025AD"/>
    <w:rsid w:val="00502B38"/>
    <w:rsid w:val="00503AB1"/>
    <w:rsid w:val="00503C80"/>
    <w:rsid w:val="00504019"/>
    <w:rsid w:val="00504667"/>
    <w:rsid w:val="0050479F"/>
    <w:rsid w:val="00504A34"/>
    <w:rsid w:val="00504B38"/>
    <w:rsid w:val="00505631"/>
    <w:rsid w:val="005056A7"/>
    <w:rsid w:val="00505C0A"/>
    <w:rsid w:val="0050615A"/>
    <w:rsid w:val="0050672E"/>
    <w:rsid w:val="00506C89"/>
    <w:rsid w:val="00507A92"/>
    <w:rsid w:val="00507E6D"/>
    <w:rsid w:val="0051024A"/>
    <w:rsid w:val="00510944"/>
    <w:rsid w:val="005109AF"/>
    <w:rsid w:val="00511315"/>
    <w:rsid w:val="00511620"/>
    <w:rsid w:val="00511676"/>
    <w:rsid w:val="00511F3E"/>
    <w:rsid w:val="00512028"/>
    <w:rsid w:val="00512BFE"/>
    <w:rsid w:val="00512D14"/>
    <w:rsid w:val="0051303B"/>
    <w:rsid w:val="0051346A"/>
    <w:rsid w:val="0051453C"/>
    <w:rsid w:val="0051479F"/>
    <w:rsid w:val="00514807"/>
    <w:rsid w:val="00514AA8"/>
    <w:rsid w:val="00514C7B"/>
    <w:rsid w:val="00514D75"/>
    <w:rsid w:val="00515357"/>
    <w:rsid w:val="00515461"/>
    <w:rsid w:val="005157E5"/>
    <w:rsid w:val="00515D30"/>
    <w:rsid w:val="00515E87"/>
    <w:rsid w:val="00516318"/>
    <w:rsid w:val="00516659"/>
    <w:rsid w:val="00516CFD"/>
    <w:rsid w:val="00516FD2"/>
    <w:rsid w:val="00517463"/>
    <w:rsid w:val="005176CE"/>
    <w:rsid w:val="00517C69"/>
    <w:rsid w:val="00517D21"/>
    <w:rsid w:val="00520070"/>
    <w:rsid w:val="00520946"/>
    <w:rsid w:val="00520A0A"/>
    <w:rsid w:val="00520D83"/>
    <w:rsid w:val="0052122A"/>
    <w:rsid w:val="005212DC"/>
    <w:rsid w:val="005217F5"/>
    <w:rsid w:val="00521B48"/>
    <w:rsid w:val="00521DF6"/>
    <w:rsid w:val="005220CE"/>
    <w:rsid w:val="005223D3"/>
    <w:rsid w:val="005228D9"/>
    <w:rsid w:val="00522A3B"/>
    <w:rsid w:val="00522E6A"/>
    <w:rsid w:val="005230A0"/>
    <w:rsid w:val="00523481"/>
    <w:rsid w:val="0052353F"/>
    <w:rsid w:val="005235F8"/>
    <w:rsid w:val="0052396F"/>
    <w:rsid w:val="00524092"/>
    <w:rsid w:val="0052443B"/>
    <w:rsid w:val="00524767"/>
    <w:rsid w:val="0052493F"/>
    <w:rsid w:val="00524E7E"/>
    <w:rsid w:val="00524FBA"/>
    <w:rsid w:val="005251A4"/>
    <w:rsid w:val="0052548B"/>
    <w:rsid w:val="005268FB"/>
    <w:rsid w:val="005269F2"/>
    <w:rsid w:val="00526AE2"/>
    <w:rsid w:val="00526B55"/>
    <w:rsid w:val="00527627"/>
    <w:rsid w:val="00527725"/>
    <w:rsid w:val="00527D81"/>
    <w:rsid w:val="00530149"/>
    <w:rsid w:val="0053038F"/>
    <w:rsid w:val="0053066B"/>
    <w:rsid w:val="00530E6F"/>
    <w:rsid w:val="00530F68"/>
    <w:rsid w:val="00531242"/>
    <w:rsid w:val="005313DF"/>
    <w:rsid w:val="005317A1"/>
    <w:rsid w:val="00531827"/>
    <w:rsid w:val="00531A4F"/>
    <w:rsid w:val="00532964"/>
    <w:rsid w:val="00532B68"/>
    <w:rsid w:val="00532C15"/>
    <w:rsid w:val="0053303F"/>
    <w:rsid w:val="00533FE1"/>
    <w:rsid w:val="00534661"/>
    <w:rsid w:val="00535EC7"/>
    <w:rsid w:val="00536A20"/>
    <w:rsid w:val="00536E55"/>
    <w:rsid w:val="0053777B"/>
    <w:rsid w:val="00537B1A"/>
    <w:rsid w:val="00540732"/>
    <w:rsid w:val="005408EC"/>
    <w:rsid w:val="00540B81"/>
    <w:rsid w:val="00540CE0"/>
    <w:rsid w:val="005414A9"/>
    <w:rsid w:val="00541D83"/>
    <w:rsid w:val="00541EE4"/>
    <w:rsid w:val="005426A5"/>
    <w:rsid w:val="00542DB9"/>
    <w:rsid w:val="0054311C"/>
    <w:rsid w:val="0054316A"/>
    <w:rsid w:val="00543679"/>
    <w:rsid w:val="005438BE"/>
    <w:rsid w:val="00543ADD"/>
    <w:rsid w:val="00543C10"/>
    <w:rsid w:val="00544CF5"/>
    <w:rsid w:val="00544FF6"/>
    <w:rsid w:val="00545309"/>
    <w:rsid w:val="005455C8"/>
    <w:rsid w:val="00545736"/>
    <w:rsid w:val="00545E2C"/>
    <w:rsid w:val="00546935"/>
    <w:rsid w:val="00546C01"/>
    <w:rsid w:val="00546C59"/>
    <w:rsid w:val="0054788B"/>
    <w:rsid w:val="00547C0E"/>
    <w:rsid w:val="00547D5E"/>
    <w:rsid w:val="00547E5C"/>
    <w:rsid w:val="00547E6B"/>
    <w:rsid w:val="00550911"/>
    <w:rsid w:val="00550992"/>
    <w:rsid w:val="00550DAD"/>
    <w:rsid w:val="0055116D"/>
    <w:rsid w:val="00551671"/>
    <w:rsid w:val="00551B7F"/>
    <w:rsid w:val="00551B9F"/>
    <w:rsid w:val="005526BE"/>
    <w:rsid w:val="0055317C"/>
    <w:rsid w:val="00553845"/>
    <w:rsid w:val="00553DED"/>
    <w:rsid w:val="00554140"/>
    <w:rsid w:val="00554AA3"/>
    <w:rsid w:val="00554AB7"/>
    <w:rsid w:val="0055564F"/>
    <w:rsid w:val="00557136"/>
    <w:rsid w:val="00557D2B"/>
    <w:rsid w:val="0056023D"/>
    <w:rsid w:val="00560491"/>
    <w:rsid w:val="005604D6"/>
    <w:rsid w:val="005608A4"/>
    <w:rsid w:val="00560C2B"/>
    <w:rsid w:val="00560EA9"/>
    <w:rsid w:val="00560F0D"/>
    <w:rsid w:val="00561656"/>
    <w:rsid w:val="005617E5"/>
    <w:rsid w:val="005618F3"/>
    <w:rsid w:val="00561D0E"/>
    <w:rsid w:val="00561D74"/>
    <w:rsid w:val="00561F46"/>
    <w:rsid w:val="00562159"/>
    <w:rsid w:val="0056287E"/>
    <w:rsid w:val="00562A29"/>
    <w:rsid w:val="005631B3"/>
    <w:rsid w:val="005642A7"/>
    <w:rsid w:val="005642FB"/>
    <w:rsid w:val="00564427"/>
    <w:rsid w:val="005648DB"/>
    <w:rsid w:val="00564B45"/>
    <w:rsid w:val="005653E2"/>
    <w:rsid w:val="00565CB8"/>
    <w:rsid w:val="00565D5F"/>
    <w:rsid w:val="00565E68"/>
    <w:rsid w:val="0056610F"/>
    <w:rsid w:val="005665D8"/>
    <w:rsid w:val="00566C5D"/>
    <w:rsid w:val="00566EE5"/>
    <w:rsid w:val="005673EF"/>
    <w:rsid w:val="005678AA"/>
    <w:rsid w:val="005709C0"/>
    <w:rsid w:val="00570A81"/>
    <w:rsid w:val="00570E65"/>
    <w:rsid w:val="00571041"/>
    <w:rsid w:val="005711DA"/>
    <w:rsid w:val="005717DC"/>
    <w:rsid w:val="00572477"/>
    <w:rsid w:val="00572490"/>
    <w:rsid w:val="0057286D"/>
    <w:rsid w:val="00572D07"/>
    <w:rsid w:val="005738A7"/>
    <w:rsid w:val="00574091"/>
    <w:rsid w:val="00574884"/>
    <w:rsid w:val="00574FD8"/>
    <w:rsid w:val="00575127"/>
    <w:rsid w:val="00575764"/>
    <w:rsid w:val="00575974"/>
    <w:rsid w:val="00575BCA"/>
    <w:rsid w:val="00575DC7"/>
    <w:rsid w:val="0057601E"/>
    <w:rsid w:val="0057610E"/>
    <w:rsid w:val="005763E9"/>
    <w:rsid w:val="00576966"/>
    <w:rsid w:val="00576BAE"/>
    <w:rsid w:val="00576F76"/>
    <w:rsid w:val="0057755B"/>
    <w:rsid w:val="005778B5"/>
    <w:rsid w:val="00577B48"/>
    <w:rsid w:val="00580318"/>
    <w:rsid w:val="005805EA"/>
    <w:rsid w:val="00581A66"/>
    <w:rsid w:val="00581B33"/>
    <w:rsid w:val="00581D4A"/>
    <w:rsid w:val="0058284F"/>
    <w:rsid w:val="00582F0A"/>
    <w:rsid w:val="00583284"/>
    <w:rsid w:val="005832C6"/>
    <w:rsid w:val="005832C8"/>
    <w:rsid w:val="0058366F"/>
    <w:rsid w:val="00583729"/>
    <w:rsid w:val="00583957"/>
    <w:rsid w:val="00585AE5"/>
    <w:rsid w:val="00585C60"/>
    <w:rsid w:val="00585D50"/>
    <w:rsid w:val="00586449"/>
    <w:rsid w:val="005864E4"/>
    <w:rsid w:val="0058664B"/>
    <w:rsid w:val="00586937"/>
    <w:rsid w:val="00586F5F"/>
    <w:rsid w:val="00587A26"/>
    <w:rsid w:val="00587C6A"/>
    <w:rsid w:val="0059025B"/>
    <w:rsid w:val="005902D1"/>
    <w:rsid w:val="005905B9"/>
    <w:rsid w:val="005916CE"/>
    <w:rsid w:val="00591E44"/>
    <w:rsid w:val="00591E5C"/>
    <w:rsid w:val="005926CA"/>
    <w:rsid w:val="00592897"/>
    <w:rsid w:val="00593344"/>
    <w:rsid w:val="00593EAF"/>
    <w:rsid w:val="00593F0B"/>
    <w:rsid w:val="0059418B"/>
    <w:rsid w:val="005954EA"/>
    <w:rsid w:val="00595EF8"/>
    <w:rsid w:val="005964C9"/>
    <w:rsid w:val="005964F5"/>
    <w:rsid w:val="00596674"/>
    <w:rsid w:val="00596CB6"/>
    <w:rsid w:val="005975E1"/>
    <w:rsid w:val="005979F7"/>
    <w:rsid w:val="00597A29"/>
    <w:rsid w:val="00597B93"/>
    <w:rsid w:val="00597BCC"/>
    <w:rsid w:val="00597FF6"/>
    <w:rsid w:val="005A0A59"/>
    <w:rsid w:val="005A0DA1"/>
    <w:rsid w:val="005A1466"/>
    <w:rsid w:val="005A186E"/>
    <w:rsid w:val="005A18AE"/>
    <w:rsid w:val="005A1908"/>
    <w:rsid w:val="005A1C02"/>
    <w:rsid w:val="005A1E5B"/>
    <w:rsid w:val="005A2061"/>
    <w:rsid w:val="005A22A2"/>
    <w:rsid w:val="005A2D1C"/>
    <w:rsid w:val="005A356F"/>
    <w:rsid w:val="005A46CA"/>
    <w:rsid w:val="005A4B65"/>
    <w:rsid w:val="005A4FF0"/>
    <w:rsid w:val="005A5C4D"/>
    <w:rsid w:val="005A7063"/>
    <w:rsid w:val="005A727A"/>
    <w:rsid w:val="005A7423"/>
    <w:rsid w:val="005A7565"/>
    <w:rsid w:val="005A7E6F"/>
    <w:rsid w:val="005B014A"/>
    <w:rsid w:val="005B0344"/>
    <w:rsid w:val="005B04B6"/>
    <w:rsid w:val="005B062B"/>
    <w:rsid w:val="005B064B"/>
    <w:rsid w:val="005B082C"/>
    <w:rsid w:val="005B0C5A"/>
    <w:rsid w:val="005B1033"/>
    <w:rsid w:val="005B11AC"/>
    <w:rsid w:val="005B11D8"/>
    <w:rsid w:val="005B1275"/>
    <w:rsid w:val="005B15BA"/>
    <w:rsid w:val="005B18E1"/>
    <w:rsid w:val="005B1DE9"/>
    <w:rsid w:val="005B2092"/>
    <w:rsid w:val="005B330E"/>
    <w:rsid w:val="005B34D4"/>
    <w:rsid w:val="005B38C8"/>
    <w:rsid w:val="005B4742"/>
    <w:rsid w:val="005B4C71"/>
    <w:rsid w:val="005B4EB8"/>
    <w:rsid w:val="005B519B"/>
    <w:rsid w:val="005B520E"/>
    <w:rsid w:val="005B6180"/>
    <w:rsid w:val="005B6A81"/>
    <w:rsid w:val="005B6B89"/>
    <w:rsid w:val="005B6D9B"/>
    <w:rsid w:val="005B7556"/>
    <w:rsid w:val="005B77C5"/>
    <w:rsid w:val="005B7AB0"/>
    <w:rsid w:val="005C0238"/>
    <w:rsid w:val="005C0371"/>
    <w:rsid w:val="005C08B7"/>
    <w:rsid w:val="005C097D"/>
    <w:rsid w:val="005C186E"/>
    <w:rsid w:val="005C2128"/>
    <w:rsid w:val="005C286E"/>
    <w:rsid w:val="005C2B30"/>
    <w:rsid w:val="005C2C79"/>
    <w:rsid w:val="005C2F97"/>
    <w:rsid w:val="005C34F1"/>
    <w:rsid w:val="005C369A"/>
    <w:rsid w:val="005C3A23"/>
    <w:rsid w:val="005C3A41"/>
    <w:rsid w:val="005C3C11"/>
    <w:rsid w:val="005C4063"/>
    <w:rsid w:val="005C47FF"/>
    <w:rsid w:val="005C4D1B"/>
    <w:rsid w:val="005C54E8"/>
    <w:rsid w:val="005C5BA3"/>
    <w:rsid w:val="005C5D55"/>
    <w:rsid w:val="005C609B"/>
    <w:rsid w:val="005C63B8"/>
    <w:rsid w:val="005C6793"/>
    <w:rsid w:val="005C711D"/>
    <w:rsid w:val="005C714D"/>
    <w:rsid w:val="005C7EBC"/>
    <w:rsid w:val="005D07CA"/>
    <w:rsid w:val="005D0E15"/>
    <w:rsid w:val="005D1167"/>
    <w:rsid w:val="005D135E"/>
    <w:rsid w:val="005D15BD"/>
    <w:rsid w:val="005D1703"/>
    <w:rsid w:val="005D1877"/>
    <w:rsid w:val="005D1EBF"/>
    <w:rsid w:val="005D211A"/>
    <w:rsid w:val="005D27CE"/>
    <w:rsid w:val="005D3379"/>
    <w:rsid w:val="005D4553"/>
    <w:rsid w:val="005D5126"/>
    <w:rsid w:val="005D537F"/>
    <w:rsid w:val="005D59F3"/>
    <w:rsid w:val="005D5D89"/>
    <w:rsid w:val="005D5F74"/>
    <w:rsid w:val="005D6058"/>
    <w:rsid w:val="005D6447"/>
    <w:rsid w:val="005D6FEC"/>
    <w:rsid w:val="005D719D"/>
    <w:rsid w:val="005D7613"/>
    <w:rsid w:val="005E01CF"/>
    <w:rsid w:val="005E031F"/>
    <w:rsid w:val="005E05CB"/>
    <w:rsid w:val="005E07DC"/>
    <w:rsid w:val="005E0BC8"/>
    <w:rsid w:val="005E0EC9"/>
    <w:rsid w:val="005E1015"/>
    <w:rsid w:val="005E1475"/>
    <w:rsid w:val="005E2784"/>
    <w:rsid w:val="005E2800"/>
    <w:rsid w:val="005E3282"/>
    <w:rsid w:val="005E426A"/>
    <w:rsid w:val="005E47B1"/>
    <w:rsid w:val="005E4B6F"/>
    <w:rsid w:val="005E4B73"/>
    <w:rsid w:val="005E4BA2"/>
    <w:rsid w:val="005E4F19"/>
    <w:rsid w:val="005E4F87"/>
    <w:rsid w:val="005E5645"/>
    <w:rsid w:val="005E574D"/>
    <w:rsid w:val="005E57F3"/>
    <w:rsid w:val="005E58F1"/>
    <w:rsid w:val="005E65AE"/>
    <w:rsid w:val="005E6664"/>
    <w:rsid w:val="005E6EC8"/>
    <w:rsid w:val="005E7216"/>
    <w:rsid w:val="005F01D9"/>
    <w:rsid w:val="005F0AEC"/>
    <w:rsid w:val="005F1787"/>
    <w:rsid w:val="005F1DB1"/>
    <w:rsid w:val="005F23FD"/>
    <w:rsid w:val="005F2564"/>
    <w:rsid w:val="005F298A"/>
    <w:rsid w:val="005F2CC9"/>
    <w:rsid w:val="005F3E0C"/>
    <w:rsid w:val="005F443F"/>
    <w:rsid w:val="005F479F"/>
    <w:rsid w:val="005F4A2F"/>
    <w:rsid w:val="005F5388"/>
    <w:rsid w:val="005F58B7"/>
    <w:rsid w:val="005F5D02"/>
    <w:rsid w:val="005F6F59"/>
    <w:rsid w:val="005F6F68"/>
    <w:rsid w:val="005F70F9"/>
    <w:rsid w:val="005F7772"/>
    <w:rsid w:val="005F7AAB"/>
    <w:rsid w:val="005F7C9E"/>
    <w:rsid w:val="005F7D80"/>
    <w:rsid w:val="005F7E99"/>
    <w:rsid w:val="00600583"/>
    <w:rsid w:val="006010F3"/>
    <w:rsid w:val="00601446"/>
    <w:rsid w:val="00601BA5"/>
    <w:rsid w:val="00601FA0"/>
    <w:rsid w:val="00602787"/>
    <w:rsid w:val="00602C8B"/>
    <w:rsid w:val="0060329D"/>
    <w:rsid w:val="00603D28"/>
    <w:rsid w:val="006041CC"/>
    <w:rsid w:val="00604269"/>
    <w:rsid w:val="00604F6E"/>
    <w:rsid w:val="00605349"/>
    <w:rsid w:val="00605732"/>
    <w:rsid w:val="00605A7A"/>
    <w:rsid w:val="00605ED8"/>
    <w:rsid w:val="006065D8"/>
    <w:rsid w:val="00607671"/>
    <w:rsid w:val="006079BD"/>
    <w:rsid w:val="00607F50"/>
    <w:rsid w:val="006101A6"/>
    <w:rsid w:val="00610417"/>
    <w:rsid w:val="006105E2"/>
    <w:rsid w:val="006112CE"/>
    <w:rsid w:val="006115B2"/>
    <w:rsid w:val="0061180F"/>
    <w:rsid w:val="00611D1D"/>
    <w:rsid w:val="00611F83"/>
    <w:rsid w:val="00612713"/>
    <w:rsid w:val="00612EB6"/>
    <w:rsid w:val="006130B9"/>
    <w:rsid w:val="006133FE"/>
    <w:rsid w:val="0061342A"/>
    <w:rsid w:val="00614098"/>
    <w:rsid w:val="0061435D"/>
    <w:rsid w:val="006146B0"/>
    <w:rsid w:val="00615403"/>
    <w:rsid w:val="00615608"/>
    <w:rsid w:val="006167F1"/>
    <w:rsid w:val="006173BC"/>
    <w:rsid w:val="006174B0"/>
    <w:rsid w:val="00617E3C"/>
    <w:rsid w:val="0062089E"/>
    <w:rsid w:val="006208E4"/>
    <w:rsid w:val="00620B45"/>
    <w:rsid w:val="006222A5"/>
    <w:rsid w:val="0062254F"/>
    <w:rsid w:val="00622912"/>
    <w:rsid w:val="006238A9"/>
    <w:rsid w:val="0062403C"/>
    <w:rsid w:val="0062438D"/>
    <w:rsid w:val="006247EB"/>
    <w:rsid w:val="00624F55"/>
    <w:rsid w:val="006252AC"/>
    <w:rsid w:val="00625662"/>
    <w:rsid w:val="00626228"/>
    <w:rsid w:val="00626DCC"/>
    <w:rsid w:val="0062711D"/>
    <w:rsid w:val="006271D5"/>
    <w:rsid w:val="00630310"/>
    <w:rsid w:val="006303A8"/>
    <w:rsid w:val="00630475"/>
    <w:rsid w:val="00630528"/>
    <w:rsid w:val="0063094B"/>
    <w:rsid w:val="00630B3E"/>
    <w:rsid w:val="00630E88"/>
    <w:rsid w:val="00631210"/>
    <w:rsid w:val="00631354"/>
    <w:rsid w:val="006314A7"/>
    <w:rsid w:val="006315AA"/>
    <w:rsid w:val="00631987"/>
    <w:rsid w:val="00631B08"/>
    <w:rsid w:val="00631C19"/>
    <w:rsid w:val="006320E7"/>
    <w:rsid w:val="006336EC"/>
    <w:rsid w:val="0063376D"/>
    <w:rsid w:val="0063379F"/>
    <w:rsid w:val="00633B93"/>
    <w:rsid w:val="00633B9E"/>
    <w:rsid w:val="00633EC9"/>
    <w:rsid w:val="0063498A"/>
    <w:rsid w:val="00634AAC"/>
    <w:rsid w:val="00635099"/>
    <w:rsid w:val="00635AA6"/>
    <w:rsid w:val="006363A6"/>
    <w:rsid w:val="00636B01"/>
    <w:rsid w:val="00637298"/>
    <w:rsid w:val="006406D0"/>
    <w:rsid w:val="00640948"/>
    <w:rsid w:val="006416E3"/>
    <w:rsid w:val="00642259"/>
    <w:rsid w:val="006423F4"/>
    <w:rsid w:val="006423F6"/>
    <w:rsid w:val="00642916"/>
    <w:rsid w:val="006429E2"/>
    <w:rsid w:val="00642A51"/>
    <w:rsid w:val="00642F3F"/>
    <w:rsid w:val="00643102"/>
    <w:rsid w:val="00643228"/>
    <w:rsid w:val="006439E3"/>
    <w:rsid w:val="00643DCF"/>
    <w:rsid w:val="0064400A"/>
    <w:rsid w:val="0064400D"/>
    <w:rsid w:val="006440A2"/>
    <w:rsid w:val="00644201"/>
    <w:rsid w:val="00644D22"/>
    <w:rsid w:val="00644E95"/>
    <w:rsid w:val="00645026"/>
    <w:rsid w:val="00645593"/>
    <w:rsid w:val="006459C6"/>
    <w:rsid w:val="00645D22"/>
    <w:rsid w:val="00646358"/>
    <w:rsid w:val="00646ADC"/>
    <w:rsid w:val="00647C37"/>
    <w:rsid w:val="00650072"/>
    <w:rsid w:val="00650749"/>
    <w:rsid w:val="00650DB1"/>
    <w:rsid w:val="00651000"/>
    <w:rsid w:val="00651132"/>
    <w:rsid w:val="006516E3"/>
    <w:rsid w:val="00651A08"/>
    <w:rsid w:val="00651AD4"/>
    <w:rsid w:val="00652AD1"/>
    <w:rsid w:val="00652FD3"/>
    <w:rsid w:val="00653B14"/>
    <w:rsid w:val="00653C24"/>
    <w:rsid w:val="00653F35"/>
    <w:rsid w:val="006540A4"/>
    <w:rsid w:val="00654204"/>
    <w:rsid w:val="006545CD"/>
    <w:rsid w:val="00654D32"/>
    <w:rsid w:val="006550A5"/>
    <w:rsid w:val="0065578B"/>
    <w:rsid w:val="0065581F"/>
    <w:rsid w:val="006559C0"/>
    <w:rsid w:val="00655A0B"/>
    <w:rsid w:val="00655B72"/>
    <w:rsid w:val="00655CF2"/>
    <w:rsid w:val="00655E22"/>
    <w:rsid w:val="00655F01"/>
    <w:rsid w:val="00656754"/>
    <w:rsid w:val="00656AF9"/>
    <w:rsid w:val="00656C0B"/>
    <w:rsid w:val="00656DD5"/>
    <w:rsid w:val="00656DE0"/>
    <w:rsid w:val="006571CC"/>
    <w:rsid w:val="00657343"/>
    <w:rsid w:val="00660091"/>
    <w:rsid w:val="0066084D"/>
    <w:rsid w:val="006614DC"/>
    <w:rsid w:val="006615B7"/>
    <w:rsid w:val="0066163D"/>
    <w:rsid w:val="00661707"/>
    <w:rsid w:val="0066220E"/>
    <w:rsid w:val="0066278D"/>
    <w:rsid w:val="00662A6B"/>
    <w:rsid w:val="00662B7E"/>
    <w:rsid w:val="0066302E"/>
    <w:rsid w:val="0066357D"/>
    <w:rsid w:val="00664145"/>
    <w:rsid w:val="00664188"/>
    <w:rsid w:val="00664683"/>
    <w:rsid w:val="006655B0"/>
    <w:rsid w:val="00665E25"/>
    <w:rsid w:val="0066612A"/>
    <w:rsid w:val="00666DC6"/>
    <w:rsid w:val="00667289"/>
    <w:rsid w:val="00667352"/>
    <w:rsid w:val="006673B6"/>
    <w:rsid w:val="006678D3"/>
    <w:rsid w:val="00667AD8"/>
    <w:rsid w:val="006701A0"/>
    <w:rsid w:val="00670434"/>
    <w:rsid w:val="006704D7"/>
    <w:rsid w:val="006710B3"/>
    <w:rsid w:val="00671299"/>
    <w:rsid w:val="006712B9"/>
    <w:rsid w:val="0067184D"/>
    <w:rsid w:val="00671AFF"/>
    <w:rsid w:val="006720AF"/>
    <w:rsid w:val="006730FF"/>
    <w:rsid w:val="006731A8"/>
    <w:rsid w:val="00673DD8"/>
    <w:rsid w:val="0067467C"/>
    <w:rsid w:val="006754DF"/>
    <w:rsid w:val="006757BD"/>
    <w:rsid w:val="00675981"/>
    <w:rsid w:val="006760C6"/>
    <w:rsid w:val="00676403"/>
    <w:rsid w:val="00676848"/>
    <w:rsid w:val="00676CDC"/>
    <w:rsid w:val="00676D34"/>
    <w:rsid w:val="00677624"/>
    <w:rsid w:val="00677EC7"/>
    <w:rsid w:val="0068023E"/>
    <w:rsid w:val="00680352"/>
    <w:rsid w:val="0068039D"/>
    <w:rsid w:val="006809B2"/>
    <w:rsid w:val="00680A06"/>
    <w:rsid w:val="0068102A"/>
    <w:rsid w:val="00681040"/>
    <w:rsid w:val="00682337"/>
    <w:rsid w:val="00682707"/>
    <w:rsid w:val="00682756"/>
    <w:rsid w:val="00682C9F"/>
    <w:rsid w:val="00683272"/>
    <w:rsid w:val="0068387C"/>
    <w:rsid w:val="00683E1E"/>
    <w:rsid w:val="006844D2"/>
    <w:rsid w:val="00684789"/>
    <w:rsid w:val="0068492A"/>
    <w:rsid w:val="00684EE6"/>
    <w:rsid w:val="00684F52"/>
    <w:rsid w:val="0068549D"/>
    <w:rsid w:val="006854CA"/>
    <w:rsid w:val="006859A7"/>
    <w:rsid w:val="006861F5"/>
    <w:rsid w:val="00686EAC"/>
    <w:rsid w:val="0069043B"/>
    <w:rsid w:val="006907E8"/>
    <w:rsid w:val="00691191"/>
    <w:rsid w:val="0069130D"/>
    <w:rsid w:val="006915B7"/>
    <w:rsid w:val="0069202E"/>
    <w:rsid w:val="00692053"/>
    <w:rsid w:val="0069240F"/>
    <w:rsid w:val="00692E6A"/>
    <w:rsid w:val="006931A6"/>
    <w:rsid w:val="00693F0E"/>
    <w:rsid w:val="00695066"/>
    <w:rsid w:val="0069538A"/>
    <w:rsid w:val="00695477"/>
    <w:rsid w:val="00695609"/>
    <w:rsid w:val="00695DD6"/>
    <w:rsid w:val="00695FB0"/>
    <w:rsid w:val="0069601D"/>
    <w:rsid w:val="00696393"/>
    <w:rsid w:val="00696643"/>
    <w:rsid w:val="00696709"/>
    <w:rsid w:val="00697ADD"/>
    <w:rsid w:val="00697DDD"/>
    <w:rsid w:val="006A0140"/>
    <w:rsid w:val="006A0844"/>
    <w:rsid w:val="006A09E9"/>
    <w:rsid w:val="006A0B32"/>
    <w:rsid w:val="006A0B3B"/>
    <w:rsid w:val="006A0BE4"/>
    <w:rsid w:val="006A12CA"/>
    <w:rsid w:val="006A1A2E"/>
    <w:rsid w:val="006A1D97"/>
    <w:rsid w:val="006A24EF"/>
    <w:rsid w:val="006A29AD"/>
    <w:rsid w:val="006A30CB"/>
    <w:rsid w:val="006A3B04"/>
    <w:rsid w:val="006A418E"/>
    <w:rsid w:val="006A4441"/>
    <w:rsid w:val="006A47E3"/>
    <w:rsid w:val="006A4A64"/>
    <w:rsid w:val="006A4CBB"/>
    <w:rsid w:val="006A4EB6"/>
    <w:rsid w:val="006A5039"/>
    <w:rsid w:val="006A5422"/>
    <w:rsid w:val="006A5DE7"/>
    <w:rsid w:val="006A619C"/>
    <w:rsid w:val="006A62C2"/>
    <w:rsid w:val="006A6900"/>
    <w:rsid w:val="006A759F"/>
    <w:rsid w:val="006A7984"/>
    <w:rsid w:val="006A7A3A"/>
    <w:rsid w:val="006B02B1"/>
    <w:rsid w:val="006B0357"/>
    <w:rsid w:val="006B0AE2"/>
    <w:rsid w:val="006B17E4"/>
    <w:rsid w:val="006B1A6E"/>
    <w:rsid w:val="006B20C0"/>
    <w:rsid w:val="006B2145"/>
    <w:rsid w:val="006B22E7"/>
    <w:rsid w:val="006B3656"/>
    <w:rsid w:val="006B3804"/>
    <w:rsid w:val="006B3A23"/>
    <w:rsid w:val="006B46B6"/>
    <w:rsid w:val="006B4BF6"/>
    <w:rsid w:val="006B55FA"/>
    <w:rsid w:val="006B579F"/>
    <w:rsid w:val="006B5DF9"/>
    <w:rsid w:val="006B6423"/>
    <w:rsid w:val="006B6B66"/>
    <w:rsid w:val="006B6D3A"/>
    <w:rsid w:val="006B70B8"/>
    <w:rsid w:val="006B743D"/>
    <w:rsid w:val="006B7B98"/>
    <w:rsid w:val="006C001B"/>
    <w:rsid w:val="006C06BB"/>
    <w:rsid w:val="006C0B75"/>
    <w:rsid w:val="006C0CB2"/>
    <w:rsid w:val="006C1470"/>
    <w:rsid w:val="006C1BCE"/>
    <w:rsid w:val="006C2129"/>
    <w:rsid w:val="006C2272"/>
    <w:rsid w:val="006C2A20"/>
    <w:rsid w:val="006C4DFA"/>
    <w:rsid w:val="006C51F0"/>
    <w:rsid w:val="006C54ED"/>
    <w:rsid w:val="006C57C5"/>
    <w:rsid w:val="006C5DBC"/>
    <w:rsid w:val="006C650D"/>
    <w:rsid w:val="006C6747"/>
    <w:rsid w:val="006C69D9"/>
    <w:rsid w:val="006C716A"/>
    <w:rsid w:val="006D01B7"/>
    <w:rsid w:val="006D056E"/>
    <w:rsid w:val="006D0741"/>
    <w:rsid w:val="006D0C71"/>
    <w:rsid w:val="006D17F1"/>
    <w:rsid w:val="006D1891"/>
    <w:rsid w:val="006D1CE4"/>
    <w:rsid w:val="006D2D75"/>
    <w:rsid w:val="006D2F32"/>
    <w:rsid w:val="006D2F4F"/>
    <w:rsid w:val="006D42BE"/>
    <w:rsid w:val="006D4593"/>
    <w:rsid w:val="006D4A0F"/>
    <w:rsid w:val="006D598B"/>
    <w:rsid w:val="006D5F7F"/>
    <w:rsid w:val="006D658A"/>
    <w:rsid w:val="006D6C93"/>
    <w:rsid w:val="006D7293"/>
    <w:rsid w:val="006D733F"/>
    <w:rsid w:val="006D7BC4"/>
    <w:rsid w:val="006E0E29"/>
    <w:rsid w:val="006E0ED3"/>
    <w:rsid w:val="006E18BD"/>
    <w:rsid w:val="006E1DB0"/>
    <w:rsid w:val="006E21F9"/>
    <w:rsid w:val="006E2D80"/>
    <w:rsid w:val="006E32B7"/>
    <w:rsid w:val="006E3502"/>
    <w:rsid w:val="006E374D"/>
    <w:rsid w:val="006E375C"/>
    <w:rsid w:val="006E3963"/>
    <w:rsid w:val="006E3B2B"/>
    <w:rsid w:val="006E3DF3"/>
    <w:rsid w:val="006E4D87"/>
    <w:rsid w:val="006E5528"/>
    <w:rsid w:val="006E5BB6"/>
    <w:rsid w:val="006E5D34"/>
    <w:rsid w:val="006E6239"/>
    <w:rsid w:val="006E65B0"/>
    <w:rsid w:val="006E6C1A"/>
    <w:rsid w:val="006E6E35"/>
    <w:rsid w:val="006E7C55"/>
    <w:rsid w:val="006E7F8D"/>
    <w:rsid w:val="006F001F"/>
    <w:rsid w:val="006F038C"/>
    <w:rsid w:val="006F06E1"/>
    <w:rsid w:val="006F083C"/>
    <w:rsid w:val="006F0864"/>
    <w:rsid w:val="006F0A6E"/>
    <w:rsid w:val="006F0BA3"/>
    <w:rsid w:val="006F1130"/>
    <w:rsid w:val="006F1154"/>
    <w:rsid w:val="006F137D"/>
    <w:rsid w:val="006F1A10"/>
    <w:rsid w:val="006F1C93"/>
    <w:rsid w:val="006F20D1"/>
    <w:rsid w:val="006F2281"/>
    <w:rsid w:val="006F241B"/>
    <w:rsid w:val="006F249D"/>
    <w:rsid w:val="006F2700"/>
    <w:rsid w:val="006F2F6A"/>
    <w:rsid w:val="006F32F4"/>
    <w:rsid w:val="006F3730"/>
    <w:rsid w:val="006F3C57"/>
    <w:rsid w:val="006F3F08"/>
    <w:rsid w:val="006F435A"/>
    <w:rsid w:val="006F46E8"/>
    <w:rsid w:val="006F4CED"/>
    <w:rsid w:val="006F4DDF"/>
    <w:rsid w:val="006F55E7"/>
    <w:rsid w:val="006F5764"/>
    <w:rsid w:val="006F6017"/>
    <w:rsid w:val="006F62F0"/>
    <w:rsid w:val="006F68EE"/>
    <w:rsid w:val="006F69B3"/>
    <w:rsid w:val="006F6D3D"/>
    <w:rsid w:val="006F7718"/>
    <w:rsid w:val="006F7A9F"/>
    <w:rsid w:val="006F7DBF"/>
    <w:rsid w:val="006F7E81"/>
    <w:rsid w:val="00700C0F"/>
    <w:rsid w:val="007022E2"/>
    <w:rsid w:val="00702DE6"/>
    <w:rsid w:val="00702EB6"/>
    <w:rsid w:val="00704737"/>
    <w:rsid w:val="00704B6D"/>
    <w:rsid w:val="00704F1D"/>
    <w:rsid w:val="00705F10"/>
    <w:rsid w:val="007060AD"/>
    <w:rsid w:val="00706360"/>
    <w:rsid w:val="007068F4"/>
    <w:rsid w:val="00706B1F"/>
    <w:rsid w:val="00706EB0"/>
    <w:rsid w:val="0070714E"/>
    <w:rsid w:val="0070729A"/>
    <w:rsid w:val="00707399"/>
    <w:rsid w:val="007073E3"/>
    <w:rsid w:val="0070740F"/>
    <w:rsid w:val="007107E2"/>
    <w:rsid w:val="00710DB3"/>
    <w:rsid w:val="0071133F"/>
    <w:rsid w:val="00712456"/>
    <w:rsid w:val="00712D95"/>
    <w:rsid w:val="0071330F"/>
    <w:rsid w:val="00713884"/>
    <w:rsid w:val="00713A2C"/>
    <w:rsid w:val="00714819"/>
    <w:rsid w:val="00714BAA"/>
    <w:rsid w:val="00714DC3"/>
    <w:rsid w:val="00715311"/>
    <w:rsid w:val="0071589E"/>
    <w:rsid w:val="00715BEA"/>
    <w:rsid w:val="00715BF6"/>
    <w:rsid w:val="00715DE9"/>
    <w:rsid w:val="00715E43"/>
    <w:rsid w:val="00715FD4"/>
    <w:rsid w:val="00716238"/>
    <w:rsid w:val="0071651D"/>
    <w:rsid w:val="00716D35"/>
    <w:rsid w:val="00717B86"/>
    <w:rsid w:val="00717CED"/>
    <w:rsid w:val="00717E2C"/>
    <w:rsid w:val="00720ACB"/>
    <w:rsid w:val="00721288"/>
    <w:rsid w:val="00721A11"/>
    <w:rsid w:val="007220C4"/>
    <w:rsid w:val="00722471"/>
    <w:rsid w:val="00722F59"/>
    <w:rsid w:val="00722FF8"/>
    <w:rsid w:val="00723074"/>
    <w:rsid w:val="007231F8"/>
    <w:rsid w:val="00723B79"/>
    <w:rsid w:val="007247C9"/>
    <w:rsid w:val="00724DC7"/>
    <w:rsid w:val="00725109"/>
    <w:rsid w:val="00725205"/>
    <w:rsid w:val="007255A1"/>
    <w:rsid w:val="0072560D"/>
    <w:rsid w:val="00725AD5"/>
    <w:rsid w:val="00725B18"/>
    <w:rsid w:val="00725F93"/>
    <w:rsid w:val="007260E5"/>
    <w:rsid w:val="007263B1"/>
    <w:rsid w:val="007272EB"/>
    <w:rsid w:val="007276C2"/>
    <w:rsid w:val="007278A4"/>
    <w:rsid w:val="00727EE7"/>
    <w:rsid w:val="00727FE3"/>
    <w:rsid w:val="0073037B"/>
    <w:rsid w:val="007317D7"/>
    <w:rsid w:val="00731820"/>
    <w:rsid w:val="00732051"/>
    <w:rsid w:val="007339DD"/>
    <w:rsid w:val="00733D0E"/>
    <w:rsid w:val="00733FF2"/>
    <w:rsid w:val="0073402D"/>
    <w:rsid w:val="007343D8"/>
    <w:rsid w:val="007344F3"/>
    <w:rsid w:val="007345A9"/>
    <w:rsid w:val="00734AAA"/>
    <w:rsid w:val="00734AB4"/>
    <w:rsid w:val="007354BC"/>
    <w:rsid w:val="007355C7"/>
    <w:rsid w:val="00736627"/>
    <w:rsid w:val="00736706"/>
    <w:rsid w:val="007367DC"/>
    <w:rsid w:val="00736A95"/>
    <w:rsid w:val="00737092"/>
    <w:rsid w:val="0073734D"/>
    <w:rsid w:val="0073749E"/>
    <w:rsid w:val="00737B4B"/>
    <w:rsid w:val="00737E79"/>
    <w:rsid w:val="00737E8C"/>
    <w:rsid w:val="00740200"/>
    <w:rsid w:val="0074030B"/>
    <w:rsid w:val="0074038F"/>
    <w:rsid w:val="007404D9"/>
    <w:rsid w:val="007405DA"/>
    <w:rsid w:val="00740EEA"/>
    <w:rsid w:val="0074153C"/>
    <w:rsid w:val="00741F00"/>
    <w:rsid w:val="0074221F"/>
    <w:rsid w:val="007424BB"/>
    <w:rsid w:val="007426BA"/>
    <w:rsid w:val="00742743"/>
    <w:rsid w:val="00742BB5"/>
    <w:rsid w:val="00742CB1"/>
    <w:rsid w:val="00742D7E"/>
    <w:rsid w:val="00742EE5"/>
    <w:rsid w:val="00742F78"/>
    <w:rsid w:val="0074313A"/>
    <w:rsid w:val="00743DFF"/>
    <w:rsid w:val="00743FDB"/>
    <w:rsid w:val="007440C1"/>
    <w:rsid w:val="007441AD"/>
    <w:rsid w:val="0074430B"/>
    <w:rsid w:val="00744404"/>
    <w:rsid w:val="007444DF"/>
    <w:rsid w:val="007450CA"/>
    <w:rsid w:val="00745245"/>
    <w:rsid w:val="00745282"/>
    <w:rsid w:val="00745805"/>
    <w:rsid w:val="00745BCF"/>
    <w:rsid w:val="00745D28"/>
    <w:rsid w:val="00747133"/>
    <w:rsid w:val="0074728F"/>
    <w:rsid w:val="007478D3"/>
    <w:rsid w:val="00747980"/>
    <w:rsid w:val="00747BC3"/>
    <w:rsid w:val="00747F05"/>
    <w:rsid w:val="007502CD"/>
    <w:rsid w:val="007507D1"/>
    <w:rsid w:val="0075098A"/>
    <w:rsid w:val="00751DEB"/>
    <w:rsid w:val="007524E9"/>
    <w:rsid w:val="0075253A"/>
    <w:rsid w:val="00752DF4"/>
    <w:rsid w:val="0075315B"/>
    <w:rsid w:val="00753867"/>
    <w:rsid w:val="00753FC3"/>
    <w:rsid w:val="00754226"/>
    <w:rsid w:val="0075438C"/>
    <w:rsid w:val="007547BC"/>
    <w:rsid w:val="00754814"/>
    <w:rsid w:val="007548D0"/>
    <w:rsid w:val="0075499C"/>
    <w:rsid w:val="00754A17"/>
    <w:rsid w:val="00754DAE"/>
    <w:rsid w:val="00755038"/>
    <w:rsid w:val="0075529E"/>
    <w:rsid w:val="0075531F"/>
    <w:rsid w:val="0075553B"/>
    <w:rsid w:val="00755F30"/>
    <w:rsid w:val="007560C8"/>
    <w:rsid w:val="00756309"/>
    <w:rsid w:val="00756908"/>
    <w:rsid w:val="00756933"/>
    <w:rsid w:val="00756AA8"/>
    <w:rsid w:val="0075704D"/>
    <w:rsid w:val="007605E9"/>
    <w:rsid w:val="007609B2"/>
    <w:rsid w:val="00760C71"/>
    <w:rsid w:val="007611BE"/>
    <w:rsid w:val="00761D35"/>
    <w:rsid w:val="0076278C"/>
    <w:rsid w:val="00762D0A"/>
    <w:rsid w:val="00762EBC"/>
    <w:rsid w:val="00762FC3"/>
    <w:rsid w:val="00763234"/>
    <w:rsid w:val="00763841"/>
    <w:rsid w:val="007640EF"/>
    <w:rsid w:val="007645BC"/>
    <w:rsid w:val="00764BD4"/>
    <w:rsid w:val="00764C33"/>
    <w:rsid w:val="00765338"/>
    <w:rsid w:val="00765734"/>
    <w:rsid w:val="00765D53"/>
    <w:rsid w:val="0076798F"/>
    <w:rsid w:val="007679F1"/>
    <w:rsid w:val="00767F85"/>
    <w:rsid w:val="0077001A"/>
    <w:rsid w:val="00770584"/>
    <w:rsid w:val="0077083E"/>
    <w:rsid w:val="0077089C"/>
    <w:rsid w:val="007709D2"/>
    <w:rsid w:val="00770C14"/>
    <w:rsid w:val="00771AF1"/>
    <w:rsid w:val="00771D85"/>
    <w:rsid w:val="007726A2"/>
    <w:rsid w:val="007727CA"/>
    <w:rsid w:val="007727CC"/>
    <w:rsid w:val="00772EA1"/>
    <w:rsid w:val="00773D50"/>
    <w:rsid w:val="00773F14"/>
    <w:rsid w:val="00774A87"/>
    <w:rsid w:val="00774C82"/>
    <w:rsid w:val="00775014"/>
    <w:rsid w:val="0077525F"/>
    <w:rsid w:val="00775FB7"/>
    <w:rsid w:val="0077699A"/>
    <w:rsid w:val="007770A2"/>
    <w:rsid w:val="0077780B"/>
    <w:rsid w:val="00777A5D"/>
    <w:rsid w:val="007800E7"/>
    <w:rsid w:val="007801F5"/>
    <w:rsid w:val="00780B3A"/>
    <w:rsid w:val="00781371"/>
    <w:rsid w:val="007815C2"/>
    <w:rsid w:val="007819F9"/>
    <w:rsid w:val="00781D8F"/>
    <w:rsid w:val="00781F17"/>
    <w:rsid w:val="00782FDC"/>
    <w:rsid w:val="007833D8"/>
    <w:rsid w:val="00783750"/>
    <w:rsid w:val="00783AFB"/>
    <w:rsid w:val="00783CCE"/>
    <w:rsid w:val="00785239"/>
    <w:rsid w:val="00785504"/>
    <w:rsid w:val="0078567A"/>
    <w:rsid w:val="00785910"/>
    <w:rsid w:val="00785993"/>
    <w:rsid w:val="00785B38"/>
    <w:rsid w:val="00785BD6"/>
    <w:rsid w:val="00785E85"/>
    <w:rsid w:val="007861B6"/>
    <w:rsid w:val="00786CC7"/>
    <w:rsid w:val="0078762D"/>
    <w:rsid w:val="00787701"/>
    <w:rsid w:val="00790558"/>
    <w:rsid w:val="0079056E"/>
    <w:rsid w:val="00790823"/>
    <w:rsid w:val="007909D8"/>
    <w:rsid w:val="00790B0B"/>
    <w:rsid w:val="007911F3"/>
    <w:rsid w:val="00791A5E"/>
    <w:rsid w:val="00791B77"/>
    <w:rsid w:val="0079290F"/>
    <w:rsid w:val="00792DEB"/>
    <w:rsid w:val="00793037"/>
    <w:rsid w:val="00793924"/>
    <w:rsid w:val="00793A7F"/>
    <w:rsid w:val="0079450F"/>
    <w:rsid w:val="00794804"/>
    <w:rsid w:val="00795871"/>
    <w:rsid w:val="00795A64"/>
    <w:rsid w:val="00795E2F"/>
    <w:rsid w:val="00795F44"/>
    <w:rsid w:val="00796242"/>
    <w:rsid w:val="0079626B"/>
    <w:rsid w:val="00796A2F"/>
    <w:rsid w:val="00797661"/>
    <w:rsid w:val="00797930"/>
    <w:rsid w:val="007A0905"/>
    <w:rsid w:val="007A0AA6"/>
    <w:rsid w:val="007A0DA2"/>
    <w:rsid w:val="007A14EB"/>
    <w:rsid w:val="007A1501"/>
    <w:rsid w:val="007A1881"/>
    <w:rsid w:val="007A1F97"/>
    <w:rsid w:val="007A2625"/>
    <w:rsid w:val="007A323B"/>
    <w:rsid w:val="007A34EC"/>
    <w:rsid w:val="007A4A6A"/>
    <w:rsid w:val="007A4C81"/>
    <w:rsid w:val="007A4D08"/>
    <w:rsid w:val="007A5612"/>
    <w:rsid w:val="007A5635"/>
    <w:rsid w:val="007A6A1F"/>
    <w:rsid w:val="007A6C2D"/>
    <w:rsid w:val="007A72AE"/>
    <w:rsid w:val="007A7A7A"/>
    <w:rsid w:val="007A7D57"/>
    <w:rsid w:val="007A7F8B"/>
    <w:rsid w:val="007B0253"/>
    <w:rsid w:val="007B037C"/>
    <w:rsid w:val="007B03E0"/>
    <w:rsid w:val="007B079A"/>
    <w:rsid w:val="007B08FA"/>
    <w:rsid w:val="007B0C4C"/>
    <w:rsid w:val="007B0CED"/>
    <w:rsid w:val="007B1002"/>
    <w:rsid w:val="007B1203"/>
    <w:rsid w:val="007B12BF"/>
    <w:rsid w:val="007B2023"/>
    <w:rsid w:val="007B24EF"/>
    <w:rsid w:val="007B326E"/>
    <w:rsid w:val="007B328B"/>
    <w:rsid w:val="007B33F1"/>
    <w:rsid w:val="007B34AC"/>
    <w:rsid w:val="007B3DA8"/>
    <w:rsid w:val="007B4116"/>
    <w:rsid w:val="007B4501"/>
    <w:rsid w:val="007B53A5"/>
    <w:rsid w:val="007B5736"/>
    <w:rsid w:val="007B5923"/>
    <w:rsid w:val="007B59B7"/>
    <w:rsid w:val="007B6072"/>
    <w:rsid w:val="007B60AC"/>
    <w:rsid w:val="007B68B2"/>
    <w:rsid w:val="007B6951"/>
    <w:rsid w:val="007B6BB6"/>
    <w:rsid w:val="007B7712"/>
    <w:rsid w:val="007C0308"/>
    <w:rsid w:val="007C12A3"/>
    <w:rsid w:val="007C1B8D"/>
    <w:rsid w:val="007C1B91"/>
    <w:rsid w:val="007C1DF6"/>
    <w:rsid w:val="007C1FBC"/>
    <w:rsid w:val="007C2879"/>
    <w:rsid w:val="007C2922"/>
    <w:rsid w:val="007C2FF2"/>
    <w:rsid w:val="007C3BAD"/>
    <w:rsid w:val="007C3C4C"/>
    <w:rsid w:val="007C3E93"/>
    <w:rsid w:val="007C3FFF"/>
    <w:rsid w:val="007C4029"/>
    <w:rsid w:val="007C41C0"/>
    <w:rsid w:val="007C4315"/>
    <w:rsid w:val="007C4390"/>
    <w:rsid w:val="007C4BE7"/>
    <w:rsid w:val="007C4CFC"/>
    <w:rsid w:val="007C52C3"/>
    <w:rsid w:val="007C57BD"/>
    <w:rsid w:val="007C63EA"/>
    <w:rsid w:val="007C6D59"/>
    <w:rsid w:val="007C6F32"/>
    <w:rsid w:val="007C6FFE"/>
    <w:rsid w:val="007C7340"/>
    <w:rsid w:val="007C7E91"/>
    <w:rsid w:val="007D0003"/>
    <w:rsid w:val="007D00C2"/>
    <w:rsid w:val="007D0805"/>
    <w:rsid w:val="007D1B0F"/>
    <w:rsid w:val="007D1E9B"/>
    <w:rsid w:val="007D2479"/>
    <w:rsid w:val="007D2985"/>
    <w:rsid w:val="007D2C0F"/>
    <w:rsid w:val="007D2E05"/>
    <w:rsid w:val="007D3460"/>
    <w:rsid w:val="007D3A48"/>
    <w:rsid w:val="007D3B42"/>
    <w:rsid w:val="007D42A1"/>
    <w:rsid w:val="007D4766"/>
    <w:rsid w:val="007D4DD1"/>
    <w:rsid w:val="007D5225"/>
    <w:rsid w:val="007D52D9"/>
    <w:rsid w:val="007D54C8"/>
    <w:rsid w:val="007D5C86"/>
    <w:rsid w:val="007D5FBD"/>
    <w:rsid w:val="007D6232"/>
    <w:rsid w:val="007D686F"/>
    <w:rsid w:val="007D6D4F"/>
    <w:rsid w:val="007D7805"/>
    <w:rsid w:val="007D7BAA"/>
    <w:rsid w:val="007D7D96"/>
    <w:rsid w:val="007E03DD"/>
    <w:rsid w:val="007E0C82"/>
    <w:rsid w:val="007E1003"/>
    <w:rsid w:val="007E224A"/>
    <w:rsid w:val="007E255B"/>
    <w:rsid w:val="007E25EC"/>
    <w:rsid w:val="007E2A2A"/>
    <w:rsid w:val="007E33D6"/>
    <w:rsid w:val="007E3755"/>
    <w:rsid w:val="007E3AC2"/>
    <w:rsid w:val="007E41C6"/>
    <w:rsid w:val="007E492B"/>
    <w:rsid w:val="007E5274"/>
    <w:rsid w:val="007E53CA"/>
    <w:rsid w:val="007E61AF"/>
    <w:rsid w:val="007E6620"/>
    <w:rsid w:val="007E662E"/>
    <w:rsid w:val="007E682C"/>
    <w:rsid w:val="007E685D"/>
    <w:rsid w:val="007E6ABD"/>
    <w:rsid w:val="007E7160"/>
    <w:rsid w:val="007F0243"/>
    <w:rsid w:val="007F0248"/>
    <w:rsid w:val="007F029E"/>
    <w:rsid w:val="007F067A"/>
    <w:rsid w:val="007F1A9B"/>
    <w:rsid w:val="007F1F99"/>
    <w:rsid w:val="007F2183"/>
    <w:rsid w:val="007F2C92"/>
    <w:rsid w:val="007F355F"/>
    <w:rsid w:val="007F3B78"/>
    <w:rsid w:val="007F4D85"/>
    <w:rsid w:val="007F4DDE"/>
    <w:rsid w:val="007F521A"/>
    <w:rsid w:val="007F5940"/>
    <w:rsid w:val="007F5F45"/>
    <w:rsid w:val="007F600E"/>
    <w:rsid w:val="007F66BE"/>
    <w:rsid w:val="007F6FE0"/>
    <w:rsid w:val="007F762C"/>
    <w:rsid w:val="007F762D"/>
    <w:rsid w:val="007F768F"/>
    <w:rsid w:val="007F7B99"/>
    <w:rsid w:val="008003CE"/>
    <w:rsid w:val="008005EB"/>
    <w:rsid w:val="00800843"/>
    <w:rsid w:val="008011C5"/>
    <w:rsid w:val="0080120B"/>
    <w:rsid w:val="0080161C"/>
    <w:rsid w:val="00801FE0"/>
    <w:rsid w:val="00802152"/>
    <w:rsid w:val="008022FC"/>
    <w:rsid w:val="0080250D"/>
    <w:rsid w:val="00802B9B"/>
    <w:rsid w:val="00802BCF"/>
    <w:rsid w:val="00803744"/>
    <w:rsid w:val="00803A01"/>
    <w:rsid w:val="00803FAA"/>
    <w:rsid w:val="0080400A"/>
    <w:rsid w:val="00804EB5"/>
    <w:rsid w:val="008067A9"/>
    <w:rsid w:val="008068E6"/>
    <w:rsid w:val="00806E1D"/>
    <w:rsid w:val="00806F6F"/>
    <w:rsid w:val="008071B4"/>
    <w:rsid w:val="00807441"/>
    <w:rsid w:val="008076EC"/>
    <w:rsid w:val="0080791D"/>
    <w:rsid w:val="0081026A"/>
    <w:rsid w:val="00811413"/>
    <w:rsid w:val="008119A0"/>
    <w:rsid w:val="00811C0C"/>
    <w:rsid w:val="00811D6E"/>
    <w:rsid w:val="00811F48"/>
    <w:rsid w:val="0081227B"/>
    <w:rsid w:val="00812400"/>
    <w:rsid w:val="0081261C"/>
    <w:rsid w:val="00812ABF"/>
    <w:rsid w:val="00812E17"/>
    <w:rsid w:val="00813151"/>
    <w:rsid w:val="00814105"/>
    <w:rsid w:val="00814C83"/>
    <w:rsid w:val="00814DE5"/>
    <w:rsid w:val="00814E9D"/>
    <w:rsid w:val="00815146"/>
    <w:rsid w:val="00815185"/>
    <w:rsid w:val="008156B6"/>
    <w:rsid w:val="00816208"/>
    <w:rsid w:val="008165DD"/>
    <w:rsid w:val="00816766"/>
    <w:rsid w:val="00816925"/>
    <w:rsid w:val="00816AA3"/>
    <w:rsid w:val="00816D8B"/>
    <w:rsid w:val="008170C6"/>
    <w:rsid w:val="0081780C"/>
    <w:rsid w:val="008178E4"/>
    <w:rsid w:val="00817BFC"/>
    <w:rsid w:val="00817E90"/>
    <w:rsid w:val="00817F64"/>
    <w:rsid w:val="008200A0"/>
    <w:rsid w:val="0082017F"/>
    <w:rsid w:val="00820A15"/>
    <w:rsid w:val="00821425"/>
    <w:rsid w:val="0082160C"/>
    <w:rsid w:val="008227A0"/>
    <w:rsid w:val="00822945"/>
    <w:rsid w:val="00822ACC"/>
    <w:rsid w:val="00823743"/>
    <w:rsid w:val="0082549D"/>
    <w:rsid w:val="00825621"/>
    <w:rsid w:val="00826060"/>
    <w:rsid w:val="008265E3"/>
    <w:rsid w:val="008268DE"/>
    <w:rsid w:val="00826E24"/>
    <w:rsid w:val="00826F79"/>
    <w:rsid w:val="00830122"/>
    <w:rsid w:val="008301BF"/>
    <w:rsid w:val="00830E4D"/>
    <w:rsid w:val="008312A2"/>
    <w:rsid w:val="0083170F"/>
    <w:rsid w:val="00831784"/>
    <w:rsid w:val="00832407"/>
    <w:rsid w:val="0083272F"/>
    <w:rsid w:val="00832993"/>
    <w:rsid w:val="00832B6C"/>
    <w:rsid w:val="00832C81"/>
    <w:rsid w:val="008331C3"/>
    <w:rsid w:val="00833710"/>
    <w:rsid w:val="00833A06"/>
    <w:rsid w:val="00834739"/>
    <w:rsid w:val="00835262"/>
    <w:rsid w:val="00835345"/>
    <w:rsid w:val="00835494"/>
    <w:rsid w:val="00835BA9"/>
    <w:rsid w:val="00835E71"/>
    <w:rsid w:val="008361A0"/>
    <w:rsid w:val="0083690F"/>
    <w:rsid w:val="00836F10"/>
    <w:rsid w:val="008376B1"/>
    <w:rsid w:val="0083782B"/>
    <w:rsid w:val="008378C9"/>
    <w:rsid w:val="00837DD8"/>
    <w:rsid w:val="0084021B"/>
    <w:rsid w:val="0084027B"/>
    <w:rsid w:val="008407D1"/>
    <w:rsid w:val="00840B56"/>
    <w:rsid w:val="00840FC6"/>
    <w:rsid w:val="0084117F"/>
    <w:rsid w:val="00841296"/>
    <w:rsid w:val="008413C8"/>
    <w:rsid w:val="008414A7"/>
    <w:rsid w:val="00841B15"/>
    <w:rsid w:val="00842053"/>
    <w:rsid w:val="00842884"/>
    <w:rsid w:val="00843041"/>
    <w:rsid w:val="00843180"/>
    <w:rsid w:val="008432E4"/>
    <w:rsid w:val="00843329"/>
    <w:rsid w:val="00843518"/>
    <w:rsid w:val="00843EF7"/>
    <w:rsid w:val="0084410E"/>
    <w:rsid w:val="008442E6"/>
    <w:rsid w:val="00844D00"/>
    <w:rsid w:val="00844D51"/>
    <w:rsid w:val="00844FA8"/>
    <w:rsid w:val="00845E1D"/>
    <w:rsid w:val="00845F8B"/>
    <w:rsid w:val="008460A4"/>
    <w:rsid w:val="008462F8"/>
    <w:rsid w:val="00846550"/>
    <w:rsid w:val="008465B1"/>
    <w:rsid w:val="00846F1F"/>
    <w:rsid w:val="00847ACD"/>
    <w:rsid w:val="00847C76"/>
    <w:rsid w:val="008500E5"/>
    <w:rsid w:val="00850101"/>
    <w:rsid w:val="00850D0E"/>
    <w:rsid w:val="00850F1C"/>
    <w:rsid w:val="00851131"/>
    <w:rsid w:val="00851355"/>
    <w:rsid w:val="00851B93"/>
    <w:rsid w:val="008520EE"/>
    <w:rsid w:val="0085234F"/>
    <w:rsid w:val="008524FC"/>
    <w:rsid w:val="00852899"/>
    <w:rsid w:val="00852999"/>
    <w:rsid w:val="00852D75"/>
    <w:rsid w:val="00852E98"/>
    <w:rsid w:val="00853136"/>
    <w:rsid w:val="008532DE"/>
    <w:rsid w:val="008544AA"/>
    <w:rsid w:val="00854B7E"/>
    <w:rsid w:val="00854BE8"/>
    <w:rsid w:val="008553F7"/>
    <w:rsid w:val="0085554E"/>
    <w:rsid w:val="008557D4"/>
    <w:rsid w:val="00855869"/>
    <w:rsid w:val="008560ED"/>
    <w:rsid w:val="0085651B"/>
    <w:rsid w:val="0085680F"/>
    <w:rsid w:val="00857467"/>
    <w:rsid w:val="0085746C"/>
    <w:rsid w:val="0085773D"/>
    <w:rsid w:val="0086093A"/>
    <w:rsid w:val="00861477"/>
    <w:rsid w:val="008615D7"/>
    <w:rsid w:val="00861667"/>
    <w:rsid w:val="00862152"/>
    <w:rsid w:val="008622C9"/>
    <w:rsid w:val="008626C0"/>
    <w:rsid w:val="00862C9F"/>
    <w:rsid w:val="00862E9F"/>
    <w:rsid w:val="00862F61"/>
    <w:rsid w:val="00863075"/>
    <w:rsid w:val="00864DF7"/>
    <w:rsid w:val="00865C97"/>
    <w:rsid w:val="00866561"/>
    <w:rsid w:val="008665B8"/>
    <w:rsid w:val="0086665A"/>
    <w:rsid w:val="008672D4"/>
    <w:rsid w:val="0086757B"/>
    <w:rsid w:val="00867B16"/>
    <w:rsid w:val="00867E31"/>
    <w:rsid w:val="00870367"/>
    <w:rsid w:val="00871602"/>
    <w:rsid w:val="00872452"/>
    <w:rsid w:val="0087290E"/>
    <w:rsid w:val="00873603"/>
    <w:rsid w:val="00874449"/>
    <w:rsid w:val="00874DB7"/>
    <w:rsid w:val="00875046"/>
    <w:rsid w:val="00875346"/>
    <w:rsid w:val="008761F9"/>
    <w:rsid w:val="008765D5"/>
    <w:rsid w:val="008766F1"/>
    <w:rsid w:val="0087699C"/>
    <w:rsid w:val="00876C7A"/>
    <w:rsid w:val="00876E6A"/>
    <w:rsid w:val="00877240"/>
    <w:rsid w:val="0087754D"/>
    <w:rsid w:val="00880363"/>
    <w:rsid w:val="0088073F"/>
    <w:rsid w:val="00880D93"/>
    <w:rsid w:val="00880F3F"/>
    <w:rsid w:val="00881028"/>
    <w:rsid w:val="0088120E"/>
    <w:rsid w:val="0088139C"/>
    <w:rsid w:val="0088197A"/>
    <w:rsid w:val="00881EA4"/>
    <w:rsid w:val="00882298"/>
    <w:rsid w:val="0088270E"/>
    <w:rsid w:val="00882ECD"/>
    <w:rsid w:val="00882FA9"/>
    <w:rsid w:val="00883B3F"/>
    <w:rsid w:val="0088432E"/>
    <w:rsid w:val="00884BEC"/>
    <w:rsid w:val="00884F3C"/>
    <w:rsid w:val="00884F95"/>
    <w:rsid w:val="00885A27"/>
    <w:rsid w:val="0088663B"/>
    <w:rsid w:val="00886ABC"/>
    <w:rsid w:val="00886C75"/>
    <w:rsid w:val="00886FB0"/>
    <w:rsid w:val="008872FB"/>
    <w:rsid w:val="008903E9"/>
    <w:rsid w:val="00890B92"/>
    <w:rsid w:val="00890E80"/>
    <w:rsid w:val="0089106D"/>
    <w:rsid w:val="008918C5"/>
    <w:rsid w:val="00891AB6"/>
    <w:rsid w:val="00891D96"/>
    <w:rsid w:val="0089292B"/>
    <w:rsid w:val="00892AEE"/>
    <w:rsid w:val="00892BE9"/>
    <w:rsid w:val="00892DA2"/>
    <w:rsid w:val="008930FC"/>
    <w:rsid w:val="00893488"/>
    <w:rsid w:val="008935AF"/>
    <w:rsid w:val="00893726"/>
    <w:rsid w:val="008939E0"/>
    <w:rsid w:val="00893CAB"/>
    <w:rsid w:val="008943F3"/>
    <w:rsid w:val="00894592"/>
    <w:rsid w:val="008945B1"/>
    <w:rsid w:val="00894B7E"/>
    <w:rsid w:val="008952AE"/>
    <w:rsid w:val="0089558A"/>
    <w:rsid w:val="008956B0"/>
    <w:rsid w:val="00895AE3"/>
    <w:rsid w:val="00896235"/>
    <w:rsid w:val="00896857"/>
    <w:rsid w:val="00896DF7"/>
    <w:rsid w:val="00897531"/>
    <w:rsid w:val="00897E40"/>
    <w:rsid w:val="008A0058"/>
    <w:rsid w:val="008A0A41"/>
    <w:rsid w:val="008A0AA0"/>
    <w:rsid w:val="008A0C8D"/>
    <w:rsid w:val="008A115E"/>
    <w:rsid w:val="008A14CF"/>
    <w:rsid w:val="008A1B87"/>
    <w:rsid w:val="008A1F9A"/>
    <w:rsid w:val="008A1FD1"/>
    <w:rsid w:val="008A228B"/>
    <w:rsid w:val="008A24EA"/>
    <w:rsid w:val="008A250D"/>
    <w:rsid w:val="008A27AA"/>
    <w:rsid w:val="008A27E0"/>
    <w:rsid w:val="008A2C7D"/>
    <w:rsid w:val="008A336F"/>
    <w:rsid w:val="008A4309"/>
    <w:rsid w:val="008A4841"/>
    <w:rsid w:val="008A4D6C"/>
    <w:rsid w:val="008A51BC"/>
    <w:rsid w:val="008A61BC"/>
    <w:rsid w:val="008A642D"/>
    <w:rsid w:val="008A67C3"/>
    <w:rsid w:val="008A6C38"/>
    <w:rsid w:val="008A7067"/>
    <w:rsid w:val="008A7524"/>
    <w:rsid w:val="008A75D3"/>
    <w:rsid w:val="008A788F"/>
    <w:rsid w:val="008A7B54"/>
    <w:rsid w:val="008A7D09"/>
    <w:rsid w:val="008A7E50"/>
    <w:rsid w:val="008B026A"/>
    <w:rsid w:val="008B070E"/>
    <w:rsid w:val="008B0E9E"/>
    <w:rsid w:val="008B111A"/>
    <w:rsid w:val="008B13E2"/>
    <w:rsid w:val="008B2484"/>
    <w:rsid w:val="008B2AEA"/>
    <w:rsid w:val="008B2FE9"/>
    <w:rsid w:val="008B31F7"/>
    <w:rsid w:val="008B37A3"/>
    <w:rsid w:val="008B3914"/>
    <w:rsid w:val="008B3EBC"/>
    <w:rsid w:val="008B4F18"/>
    <w:rsid w:val="008B514D"/>
    <w:rsid w:val="008B52CE"/>
    <w:rsid w:val="008B587D"/>
    <w:rsid w:val="008B5DE7"/>
    <w:rsid w:val="008B6456"/>
    <w:rsid w:val="008B6BAD"/>
    <w:rsid w:val="008B7A0E"/>
    <w:rsid w:val="008B7F3E"/>
    <w:rsid w:val="008C02EC"/>
    <w:rsid w:val="008C03D6"/>
    <w:rsid w:val="008C054F"/>
    <w:rsid w:val="008C0C61"/>
    <w:rsid w:val="008C0C96"/>
    <w:rsid w:val="008C0EDF"/>
    <w:rsid w:val="008C10C6"/>
    <w:rsid w:val="008C21AD"/>
    <w:rsid w:val="008C25D7"/>
    <w:rsid w:val="008C27F3"/>
    <w:rsid w:val="008C28BD"/>
    <w:rsid w:val="008C37EB"/>
    <w:rsid w:val="008C3880"/>
    <w:rsid w:val="008C4033"/>
    <w:rsid w:val="008C4B23"/>
    <w:rsid w:val="008C4BFB"/>
    <w:rsid w:val="008C4F3D"/>
    <w:rsid w:val="008C5399"/>
    <w:rsid w:val="008C5552"/>
    <w:rsid w:val="008C587C"/>
    <w:rsid w:val="008C5C7C"/>
    <w:rsid w:val="008C5E98"/>
    <w:rsid w:val="008C618A"/>
    <w:rsid w:val="008C61AB"/>
    <w:rsid w:val="008C65E5"/>
    <w:rsid w:val="008C661A"/>
    <w:rsid w:val="008C678C"/>
    <w:rsid w:val="008C6B94"/>
    <w:rsid w:val="008C6D1B"/>
    <w:rsid w:val="008C7493"/>
    <w:rsid w:val="008C7686"/>
    <w:rsid w:val="008C7B39"/>
    <w:rsid w:val="008D0233"/>
    <w:rsid w:val="008D0663"/>
    <w:rsid w:val="008D076D"/>
    <w:rsid w:val="008D0815"/>
    <w:rsid w:val="008D0D0C"/>
    <w:rsid w:val="008D1A44"/>
    <w:rsid w:val="008D1A81"/>
    <w:rsid w:val="008D1DE7"/>
    <w:rsid w:val="008D256D"/>
    <w:rsid w:val="008D2CDC"/>
    <w:rsid w:val="008D2D62"/>
    <w:rsid w:val="008D3691"/>
    <w:rsid w:val="008D3830"/>
    <w:rsid w:val="008D3E51"/>
    <w:rsid w:val="008D59F7"/>
    <w:rsid w:val="008D5B1E"/>
    <w:rsid w:val="008D5BB8"/>
    <w:rsid w:val="008D5DCD"/>
    <w:rsid w:val="008D6426"/>
    <w:rsid w:val="008D65C3"/>
    <w:rsid w:val="008D78B2"/>
    <w:rsid w:val="008D7FD9"/>
    <w:rsid w:val="008E0275"/>
    <w:rsid w:val="008E05A8"/>
    <w:rsid w:val="008E0793"/>
    <w:rsid w:val="008E1549"/>
    <w:rsid w:val="008E20F5"/>
    <w:rsid w:val="008E2500"/>
    <w:rsid w:val="008E2DAC"/>
    <w:rsid w:val="008E2EAE"/>
    <w:rsid w:val="008E310A"/>
    <w:rsid w:val="008E3163"/>
    <w:rsid w:val="008E3985"/>
    <w:rsid w:val="008E3B07"/>
    <w:rsid w:val="008E44A6"/>
    <w:rsid w:val="008E58C1"/>
    <w:rsid w:val="008E5965"/>
    <w:rsid w:val="008E5E21"/>
    <w:rsid w:val="008E75CE"/>
    <w:rsid w:val="008E7ECF"/>
    <w:rsid w:val="008F01D3"/>
    <w:rsid w:val="008F02BE"/>
    <w:rsid w:val="008F0676"/>
    <w:rsid w:val="008F07EA"/>
    <w:rsid w:val="008F0B85"/>
    <w:rsid w:val="008F0BEF"/>
    <w:rsid w:val="008F1825"/>
    <w:rsid w:val="008F185C"/>
    <w:rsid w:val="008F1E3E"/>
    <w:rsid w:val="008F1F02"/>
    <w:rsid w:val="008F1F5D"/>
    <w:rsid w:val="008F1FE1"/>
    <w:rsid w:val="008F202A"/>
    <w:rsid w:val="008F2B24"/>
    <w:rsid w:val="008F2CEE"/>
    <w:rsid w:val="008F341E"/>
    <w:rsid w:val="008F3C66"/>
    <w:rsid w:val="008F4083"/>
    <w:rsid w:val="008F4862"/>
    <w:rsid w:val="008F4CBA"/>
    <w:rsid w:val="008F5730"/>
    <w:rsid w:val="008F63B1"/>
    <w:rsid w:val="008F6CD9"/>
    <w:rsid w:val="008F6E2C"/>
    <w:rsid w:val="008F7060"/>
    <w:rsid w:val="008F715C"/>
    <w:rsid w:val="008F7D5E"/>
    <w:rsid w:val="008F7FA5"/>
    <w:rsid w:val="0090016E"/>
    <w:rsid w:val="00900EBF"/>
    <w:rsid w:val="009014F6"/>
    <w:rsid w:val="009016CC"/>
    <w:rsid w:val="009024AD"/>
    <w:rsid w:val="009026DD"/>
    <w:rsid w:val="00902DE0"/>
    <w:rsid w:val="00902E60"/>
    <w:rsid w:val="00903580"/>
    <w:rsid w:val="00903884"/>
    <w:rsid w:val="00903C11"/>
    <w:rsid w:val="00904033"/>
    <w:rsid w:val="009044FD"/>
    <w:rsid w:val="00904578"/>
    <w:rsid w:val="009047A6"/>
    <w:rsid w:val="00904865"/>
    <w:rsid w:val="00904AA0"/>
    <w:rsid w:val="00905D9B"/>
    <w:rsid w:val="00906BC1"/>
    <w:rsid w:val="00906F07"/>
    <w:rsid w:val="0090730C"/>
    <w:rsid w:val="009075CD"/>
    <w:rsid w:val="00907E3D"/>
    <w:rsid w:val="0091011E"/>
    <w:rsid w:val="009101BB"/>
    <w:rsid w:val="00910C02"/>
    <w:rsid w:val="00910FD6"/>
    <w:rsid w:val="00911264"/>
    <w:rsid w:val="00911546"/>
    <w:rsid w:val="009117C1"/>
    <w:rsid w:val="0091186A"/>
    <w:rsid w:val="00912664"/>
    <w:rsid w:val="00912BBF"/>
    <w:rsid w:val="009134A3"/>
    <w:rsid w:val="009137E4"/>
    <w:rsid w:val="009137FA"/>
    <w:rsid w:val="0091388C"/>
    <w:rsid w:val="00913E60"/>
    <w:rsid w:val="00914146"/>
    <w:rsid w:val="009141C9"/>
    <w:rsid w:val="00914B27"/>
    <w:rsid w:val="009150B6"/>
    <w:rsid w:val="00915520"/>
    <w:rsid w:val="00915657"/>
    <w:rsid w:val="00915C73"/>
    <w:rsid w:val="00915CBB"/>
    <w:rsid w:val="00915EB0"/>
    <w:rsid w:val="0091626D"/>
    <w:rsid w:val="00917717"/>
    <w:rsid w:val="009179CB"/>
    <w:rsid w:val="00917AD8"/>
    <w:rsid w:val="00917B4C"/>
    <w:rsid w:val="0092000E"/>
    <w:rsid w:val="009207D4"/>
    <w:rsid w:val="009209F9"/>
    <w:rsid w:val="0092149E"/>
    <w:rsid w:val="00921602"/>
    <w:rsid w:val="00921A23"/>
    <w:rsid w:val="00921A5F"/>
    <w:rsid w:val="00921ECD"/>
    <w:rsid w:val="00921F1F"/>
    <w:rsid w:val="00922326"/>
    <w:rsid w:val="0092246F"/>
    <w:rsid w:val="00922FB1"/>
    <w:rsid w:val="00923276"/>
    <w:rsid w:val="009232B2"/>
    <w:rsid w:val="00923722"/>
    <w:rsid w:val="00923920"/>
    <w:rsid w:val="00924A35"/>
    <w:rsid w:val="009251AA"/>
    <w:rsid w:val="009252B4"/>
    <w:rsid w:val="009257EF"/>
    <w:rsid w:val="00925840"/>
    <w:rsid w:val="00926402"/>
    <w:rsid w:val="00926498"/>
    <w:rsid w:val="00926F25"/>
    <w:rsid w:val="009277B8"/>
    <w:rsid w:val="00927A3E"/>
    <w:rsid w:val="00927F0D"/>
    <w:rsid w:val="00927FEE"/>
    <w:rsid w:val="0093004B"/>
    <w:rsid w:val="00930335"/>
    <w:rsid w:val="0093034E"/>
    <w:rsid w:val="009303B4"/>
    <w:rsid w:val="009303D9"/>
    <w:rsid w:val="00930672"/>
    <w:rsid w:val="00930809"/>
    <w:rsid w:val="00930976"/>
    <w:rsid w:val="009309BC"/>
    <w:rsid w:val="00930B54"/>
    <w:rsid w:val="0093133B"/>
    <w:rsid w:val="009313D2"/>
    <w:rsid w:val="009321E2"/>
    <w:rsid w:val="009322AE"/>
    <w:rsid w:val="00932B56"/>
    <w:rsid w:val="00932BF0"/>
    <w:rsid w:val="00932F90"/>
    <w:rsid w:val="00933177"/>
    <w:rsid w:val="00933923"/>
    <w:rsid w:val="00933C64"/>
    <w:rsid w:val="00934637"/>
    <w:rsid w:val="00934853"/>
    <w:rsid w:val="009350A5"/>
    <w:rsid w:val="009359D6"/>
    <w:rsid w:val="00935AFA"/>
    <w:rsid w:val="00935C6A"/>
    <w:rsid w:val="00936455"/>
    <w:rsid w:val="00936DB5"/>
    <w:rsid w:val="0093778C"/>
    <w:rsid w:val="00937BAC"/>
    <w:rsid w:val="009403C9"/>
    <w:rsid w:val="009405EF"/>
    <w:rsid w:val="009407EF"/>
    <w:rsid w:val="009411B0"/>
    <w:rsid w:val="009417CA"/>
    <w:rsid w:val="0094181E"/>
    <w:rsid w:val="00941864"/>
    <w:rsid w:val="009418F8"/>
    <w:rsid w:val="00942395"/>
    <w:rsid w:val="009423E3"/>
    <w:rsid w:val="0094257E"/>
    <w:rsid w:val="00942D61"/>
    <w:rsid w:val="00942F50"/>
    <w:rsid w:val="00943828"/>
    <w:rsid w:val="00944508"/>
    <w:rsid w:val="00944F94"/>
    <w:rsid w:val="00945490"/>
    <w:rsid w:val="009454CF"/>
    <w:rsid w:val="00945574"/>
    <w:rsid w:val="00945E8B"/>
    <w:rsid w:val="009464C5"/>
    <w:rsid w:val="0094661D"/>
    <w:rsid w:val="00946CC9"/>
    <w:rsid w:val="0094744E"/>
    <w:rsid w:val="0094797B"/>
    <w:rsid w:val="00950161"/>
    <w:rsid w:val="00950201"/>
    <w:rsid w:val="009504E9"/>
    <w:rsid w:val="009504EB"/>
    <w:rsid w:val="009505CF"/>
    <w:rsid w:val="0095107E"/>
    <w:rsid w:val="0095149E"/>
    <w:rsid w:val="00951B02"/>
    <w:rsid w:val="00951D18"/>
    <w:rsid w:val="009522F9"/>
    <w:rsid w:val="00952493"/>
    <w:rsid w:val="0095251B"/>
    <w:rsid w:val="00952DE0"/>
    <w:rsid w:val="009538CA"/>
    <w:rsid w:val="00953B98"/>
    <w:rsid w:val="00953CF7"/>
    <w:rsid w:val="009540C3"/>
    <w:rsid w:val="009541F8"/>
    <w:rsid w:val="0095437F"/>
    <w:rsid w:val="00954A2E"/>
    <w:rsid w:val="00954C2E"/>
    <w:rsid w:val="009550C1"/>
    <w:rsid w:val="009553BC"/>
    <w:rsid w:val="0095585D"/>
    <w:rsid w:val="0095639B"/>
    <w:rsid w:val="009565B8"/>
    <w:rsid w:val="009574DA"/>
    <w:rsid w:val="0095762E"/>
    <w:rsid w:val="009579ED"/>
    <w:rsid w:val="00957AD1"/>
    <w:rsid w:val="00960150"/>
    <w:rsid w:val="009601C9"/>
    <w:rsid w:val="009604C6"/>
    <w:rsid w:val="009609F7"/>
    <w:rsid w:val="00960BC9"/>
    <w:rsid w:val="00960C73"/>
    <w:rsid w:val="00960CCE"/>
    <w:rsid w:val="0096177C"/>
    <w:rsid w:val="009620D6"/>
    <w:rsid w:val="00962205"/>
    <w:rsid w:val="009626C8"/>
    <w:rsid w:val="00962D42"/>
    <w:rsid w:val="00962F0B"/>
    <w:rsid w:val="00963412"/>
    <w:rsid w:val="00963467"/>
    <w:rsid w:val="00963D9F"/>
    <w:rsid w:val="0096483E"/>
    <w:rsid w:val="00964AFE"/>
    <w:rsid w:val="00964BC2"/>
    <w:rsid w:val="00965717"/>
    <w:rsid w:val="0096574B"/>
    <w:rsid w:val="00965933"/>
    <w:rsid w:val="00967638"/>
    <w:rsid w:val="00967668"/>
    <w:rsid w:val="009676FC"/>
    <w:rsid w:val="0096774B"/>
    <w:rsid w:val="00967C70"/>
    <w:rsid w:val="009700D0"/>
    <w:rsid w:val="00970210"/>
    <w:rsid w:val="00970A7A"/>
    <w:rsid w:val="0097111E"/>
    <w:rsid w:val="00971474"/>
    <w:rsid w:val="00971553"/>
    <w:rsid w:val="00971670"/>
    <w:rsid w:val="0097170E"/>
    <w:rsid w:val="0097186E"/>
    <w:rsid w:val="00971D2E"/>
    <w:rsid w:val="00972203"/>
    <w:rsid w:val="0097249C"/>
    <w:rsid w:val="0097266C"/>
    <w:rsid w:val="009726E0"/>
    <w:rsid w:val="0097285A"/>
    <w:rsid w:val="009728B9"/>
    <w:rsid w:val="00972D43"/>
    <w:rsid w:val="00973B1D"/>
    <w:rsid w:val="00973E7E"/>
    <w:rsid w:val="00974059"/>
    <w:rsid w:val="009742FC"/>
    <w:rsid w:val="009744DA"/>
    <w:rsid w:val="009744EB"/>
    <w:rsid w:val="009746FB"/>
    <w:rsid w:val="0097492B"/>
    <w:rsid w:val="00974A92"/>
    <w:rsid w:val="00974BAD"/>
    <w:rsid w:val="00974D31"/>
    <w:rsid w:val="00976905"/>
    <w:rsid w:val="00977116"/>
    <w:rsid w:val="00977476"/>
    <w:rsid w:val="00977FCD"/>
    <w:rsid w:val="009804FE"/>
    <w:rsid w:val="00980964"/>
    <w:rsid w:val="00980B10"/>
    <w:rsid w:val="00980BB8"/>
    <w:rsid w:val="00980E43"/>
    <w:rsid w:val="009813F4"/>
    <w:rsid w:val="00981449"/>
    <w:rsid w:val="00981A64"/>
    <w:rsid w:val="00981B4E"/>
    <w:rsid w:val="00981BC2"/>
    <w:rsid w:val="0098315D"/>
    <w:rsid w:val="009839C2"/>
    <w:rsid w:val="00983BB1"/>
    <w:rsid w:val="009842D4"/>
    <w:rsid w:val="00984418"/>
    <w:rsid w:val="009846D0"/>
    <w:rsid w:val="00984959"/>
    <w:rsid w:val="00985697"/>
    <w:rsid w:val="00985F2E"/>
    <w:rsid w:val="00986003"/>
    <w:rsid w:val="00986025"/>
    <w:rsid w:val="009877E8"/>
    <w:rsid w:val="00987840"/>
    <w:rsid w:val="00987B05"/>
    <w:rsid w:val="00987C78"/>
    <w:rsid w:val="009904AD"/>
    <w:rsid w:val="00990715"/>
    <w:rsid w:val="0099089C"/>
    <w:rsid w:val="00990983"/>
    <w:rsid w:val="009911B1"/>
    <w:rsid w:val="009912D4"/>
    <w:rsid w:val="009917AF"/>
    <w:rsid w:val="0099193C"/>
    <w:rsid w:val="00991A8A"/>
    <w:rsid w:val="00991B30"/>
    <w:rsid w:val="00991C5D"/>
    <w:rsid w:val="009924AB"/>
    <w:rsid w:val="009935BA"/>
    <w:rsid w:val="0099377E"/>
    <w:rsid w:val="00993E1C"/>
    <w:rsid w:val="00994B6A"/>
    <w:rsid w:val="00994DC6"/>
    <w:rsid w:val="00995240"/>
    <w:rsid w:val="0099529A"/>
    <w:rsid w:val="009952A9"/>
    <w:rsid w:val="00995F2F"/>
    <w:rsid w:val="0099600B"/>
    <w:rsid w:val="009963BD"/>
    <w:rsid w:val="00996B34"/>
    <w:rsid w:val="00996E66"/>
    <w:rsid w:val="00996EDD"/>
    <w:rsid w:val="00997039"/>
    <w:rsid w:val="00997766"/>
    <w:rsid w:val="00997805"/>
    <w:rsid w:val="00997B88"/>
    <w:rsid w:val="009A03ED"/>
    <w:rsid w:val="009A04E5"/>
    <w:rsid w:val="009A13AD"/>
    <w:rsid w:val="009A1E4D"/>
    <w:rsid w:val="009A2010"/>
    <w:rsid w:val="009A20FA"/>
    <w:rsid w:val="009A221E"/>
    <w:rsid w:val="009A228C"/>
    <w:rsid w:val="009A2581"/>
    <w:rsid w:val="009A2A73"/>
    <w:rsid w:val="009A2AFC"/>
    <w:rsid w:val="009A3580"/>
    <w:rsid w:val="009A38E1"/>
    <w:rsid w:val="009A3D6D"/>
    <w:rsid w:val="009A4189"/>
    <w:rsid w:val="009A4296"/>
    <w:rsid w:val="009A45E3"/>
    <w:rsid w:val="009A4741"/>
    <w:rsid w:val="009A4CB8"/>
    <w:rsid w:val="009A5EBA"/>
    <w:rsid w:val="009A5F45"/>
    <w:rsid w:val="009A694D"/>
    <w:rsid w:val="009A6959"/>
    <w:rsid w:val="009A6C8D"/>
    <w:rsid w:val="009A7028"/>
    <w:rsid w:val="009A72A7"/>
    <w:rsid w:val="009B0885"/>
    <w:rsid w:val="009B0B54"/>
    <w:rsid w:val="009B0B7C"/>
    <w:rsid w:val="009B0C0E"/>
    <w:rsid w:val="009B0D3E"/>
    <w:rsid w:val="009B13B7"/>
    <w:rsid w:val="009B14C1"/>
    <w:rsid w:val="009B1646"/>
    <w:rsid w:val="009B1EDA"/>
    <w:rsid w:val="009B2081"/>
    <w:rsid w:val="009B245E"/>
    <w:rsid w:val="009B2476"/>
    <w:rsid w:val="009B26C3"/>
    <w:rsid w:val="009B2757"/>
    <w:rsid w:val="009B364F"/>
    <w:rsid w:val="009B4624"/>
    <w:rsid w:val="009B46E0"/>
    <w:rsid w:val="009B4751"/>
    <w:rsid w:val="009B4D53"/>
    <w:rsid w:val="009B5230"/>
    <w:rsid w:val="009B54E3"/>
    <w:rsid w:val="009B6523"/>
    <w:rsid w:val="009B6C21"/>
    <w:rsid w:val="009B6F26"/>
    <w:rsid w:val="009B71AC"/>
    <w:rsid w:val="009B77AF"/>
    <w:rsid w:val="009B77B9"/>
    <w:rsid w:val="009B7A51"/>
    <w:rsid w:val="009B7ECC"/>
    <w:rsid w:val="009B7F12"/>
    <w:rsid w:val="009C03E5"/>
    <w:rsid w:val="009C0956"/>
    <w:rsid w:val="009C11A7"/>
    <w:rsid w:val="009C127D"/>
    <w:rsid w:val="009C193D"/>
    <w:rsid w:val="009C1960"/>
    <w:rsid w:val="009C1DEB"/>
    <w:rsid w:val="009C1EA1"/>
    <w:rsid w:val="009C232A"/>
    <w:rsid w:val="009C30F4"/>
    <w:rsid w:val="009C333A"/>
    <w:rsid w:val="009C34E6"/>
    <w:rsid w:val="009C3DEB"/>
    <w:rsid w:val="009C4713"/>
    <w:rsid w:val="009C54E0"/>
    <w:rsid w:val="009C5CF2"/>
    <w:rsid w:val="009C6213"/>
    <w:rsid w:val="009C67A2"/>
    <w:rsid w:val="009C6AEA"/>
    <w:rsid w:val="009C6B41"/>
    <w:rsid w:val="009C6B89"/>
    <w:rsid w:val="009C6DBE"/>
    <w:rsid w:val="009C6F50"/>
    <w:rsid w:val="009C742A"/>
    <w:rsid w:val="009C751A"/>
    <w:rsid w:val="009D0313"/>
    <w:rsid w:val="009D0729"/>
    <w:rsid w:val="009D0CCE"/>
    <w:rsid w:val="009D1174"/>
    <w:rsid w:val="009D131A"/>
    <w:rsid w:val="009D1772"/>
    <w:rsid w:val="009D1942"/>
    <w:rsid w:val="009D2080"/>
    <w:rsid w:val="009D20DE"/>
    <w:rsid w:val="009D22F0"/>
    <w:rsid w:val="009D2662"/>
    <w:rsid w:val="009D2BAD"/>
    <w:rsid w:val="009D338F"/>
    <w:rsid w:val="009D4531"/>
    <w:rsid w:val="009D46C3"/>
    <w:rsid w:val="009D4859"/>
    <w:rsid w:val="009D514C"/>
    <w:rsid w:val="009D52AC"/>
    <w:rsid w:val="009D5834"/>
    <w:rsid w:val="009D5BC2"/>
    <w:rsid w:val="009D5D8D"/>
    <w:rsid w:val="009D5F3B"/>
    <w:rsid w:val="009D64E1"/>
    <w:rsid w:val="009D6550"/>
    <w:rsid w:val="009D678F"/>
    <w:rsid w:val="009D6827"/>
    <w:rsid w:val="009D6EDA"/>
    <w:rsid w:val="009D71A0"/>
    <w:rsid w:val="009D7576"/>
    <w:rsid w:val="009D7B52"/>
    <w:rsid w:val="009D7FF1"/>
    <w:rsid w:val="009E141F"/>
    <w:rsid w:val="009E1439"/>
    <w:rsid w:val="009E1E89"/>
    <w:rsid w:val="009E2613"/>
    <w:rsid w:val="009E2D09"/>
    <w:rsid w:val="009E2EA6"/>
    <w:rsid w:val="009E30A3"/>
    <w:rsid w:val="009E3A88"/>
    <w:rsid w:val="009E3C6A"/>
    <w:rsid w:val="009E44A9"/>
    <w:rsid w:val="009E5C03"/>
    <w:rsid w:val="009E62EE"/>
    <w:rsid w:val="009E647A"/>
    <w:rsid w:val="009E6885"/>
    <w:rsid w:val="009E7077"/>
    <w:rsid w:val="009E70F9"/>
    <w:rsid w:val="009E77D1"/>
    <w:rsid w:val="009E7900"/>
    <w:rsid w:val="009E7BAA"/>
    <w:rsid w:val="009E7F6C"/>
    <w:rsid w:val="009F008C"/>
    <w:rsid w:val="009F00B6"/>
    <w:rsid w:val="009F03D0"/>
    <w:rsid w:val="009F0972"/>
    <w:rsid w:val="009F0AD3"/>
    <w:rsid w:val="009F0BE7"/>
    <w:rsid w:val="009F0D5D"/>
    <w:rsid w:val="009F13DC"/>
    <w:rsid w:val="009F217A"/>
    <w:rsid w:val="009F2254"/>
    <w:rsid w:val="009F2B90"/>
    <w:rsid w:val="009F3150"/>
    <w:rsid w:val="009F37B4"/>
    <w:rsid w:val="009F432F"/>
    <w:rsid w:val="009F4701"/>
    <w:rsid w:val="009F47DD"/>
    <w:rsid w:val="009F5416"/>
    <w:rsid w:val="009F55A0"/>
    <w:rsid w:val="009F5789"/>
    <w:rsid w:val="009F5800"/>
    <w:rsid w:val="009F5E5A"/>
    <w:rsid w:val="009F646C"/>
    <w:rsid w:val="009F6BD1"/>
    <w:rsid w:val="009F7552"/>
    <w:rsid w:val="009F7756"/>
    <w:rsid w:val="009F7B0C"/>
    <w:rsid w:val="00A00463"/>
    <w:rsid w:val="00A00876"/>
    <w:rsid w:val="00A00C0C"/>
    <w:rsid w:val="00A013B1"/>
    <w:rsid w:val="00A019E3"/>
    <w:rsid w:val="00A01B8E"/>
    <w:rsid w:val="00A025FE"/>
    <w:rsid w:val="00A02741"/>
    <w:rsid w:val="00A02FD8"/>
    <w:rsid w:val="00A0329E"/>
    <w:rsid w:val="00A03369"/>
    <w:rsid w:val="00A03611"/>
    <w:rsid w:val="00A0366A"/>
    <w:rsid w:val="00A0457F"/>
    <w:rsid w:val="00A049D7"/>
    <w:rsid w:val="00A04D06"/>
    <w:rsid w:val="00A05469"/>
    <w:rsid w:val="00A054C4"/>
    <w:rsid w:val="00A059B3"/>
    <w:rsid w:val="00A0604E"/>
    <w:rsid w:val="00A06FC5"/>
    <w:rsid w:val="00A07004"/>
    <w:rsid w:val="00A07051"/>
    <w:rsid w:val="00A074E3"/>
    <w:rsid w:val="00A0776C"/>
    <w:rsid w:val="00A07930"/>
    <w:rsid w:val="00A07F17"/>
    <w:rsid w:val="00A10442"/>
    <w:rsid w:val="00A10917"/>
    <w:rsid w:val="00A10C8D"/>
    <w:rsid w:val="00A10F41"/>
    <w:rsid w:val="00A10FB6"/>
    <w:rsid w:val="00A11452"/>
    <w:rsid w:val="00A11627"/>
    <w:rsid w:val="00A11DB4"/>
    <w:rsid w:val="00A1229D"/>
    <w:rsid w:val="00A1244B"/>
    <w:rsid w:val="00A1276E"/>
    <w:rsid w:val="00A12956"/>
    <w:rsid w:val="00A13465"/>
    <w:rsid w:val="00A13DAF"/>
    <w:rsid w:val="00A13DF4"/>
    <w:rsid w:val="00A141EC"/>
    <w:rsid w:val="00A14807"/>
    <w:rsid w:val="00A14817"/>
    <w:rsid w:val="00A151EB"/>
    <w:rsid w:val="00A15657"/>
    <w:rsid w:val="00A158B7"/>
    <w:rsid w:val="00A158BB"/>
    <w:rsid w:val="00A16301"/>
    <w:rsid w:val="00A16677"/>
    <w:rsid w:val="00A16AA1"/>
    <w:rsid w:val="00A174BE"/>
    <w:rsid w:val="00A1774B"/>
    <w:rsid w:val="00A17F73"/>
    <w:rsid w:val="00A17FE3"/>
    <w:rsid w:val="00A202B6"/>
    <w:rsid w:val="00A20483"/>
    <w:rsid w:val="00A20A53"/>
    <w:rsid w:val="00A20AEA"/>
    <w:rsid w:val="00A20B85"/>
    <w:rsid w:val="00A212FE"/>
    <w:rsid w:val="00A2180E"/>
    <w:rsid w:val="00A21BA4"/>
    <w:rsid w:val="00A22A09"/>
    <w:rsid w:val="00A22C5C"/>
    <w:rsid w:val="00A22C67"/>
    <w:rsid w:val="00A232B8"/>
    <w:rsid w:val="00A23323"/>
    <w:rsid w:val="00A2397B"/>
    <w:rsid w:val="00A239F7"/>
    <w:rsid w:val="00A23D57"/>
    <w:rsid w:val="00A23E3B"/>
    <w:rsid w:val="00A2404A"/>
    <w:rsid w:val="00A2415E"/>
    <w:rsid w:val="00A244B7"/>
    <w:rsid w:val="00A246BA"/>
    <w:rsid w:val="00A249B4"/>
    <w:rsid w:val="00A24A5E"/>
    <w:rsid w:val="00A24A77"/>
    <w:rsid w:val="00A24D5B"/>
    <w:rsid w:val="00A24DD2"/>
    <w:rsid w:val="00A25474"/>
    <w:rsid w:val="00A255DB"/>
    <w:rsid w:val="00A25E8E"/>
    <w:rsid w:val="00A269EE"/>
    <w:rsid w:val="00A26CA4"/>
    <w:rsid w:val="00A27013"/>
    <w:rsid w:val="00A272C8"/>
    <w:rsid w:val="00A277D7"/>
    <w:rsid w:val="00A27BF1"/>
    <w:rsid w:val="00A27C99"/>
    <w:rsid w:val="00A30744"/>
    <w:rsid w:val="00A31B0E"/>
    <w:rsid w:val="00A32612"/>
    <w:rsid w:val="00A32CF6"/>
    <w:rsid w:val="00A3373D"/>
    <w:rsid w:val="00A343BC"/>
    <w:rsid w:val="00A343F4"/>
    <w:rsid w:val="00A34B54"/>
    <w:rsid w:val="00A35FD2"/>
    <w:rsid w:val="00A3616B"/>
    <w:rsid w:val="00A36522"/>
    <w:rsid w:val="00A3734A"/>
    <w:rsid w:val="00A37AF2"/>
    <w:rsid w:val="00A37B7B"/>
    <w:rsid w:val="00A402E3"/>
    <w:rsid w:val="00A40F7A"/>
    <w:rsid w:val="00A4150F"/>
    <w:rsid w:val="00A41840"/>
    <w:rsid w:val="00A41B52"/>
    <w:rsid w:val="00A41C27"/>
    <w:rsid w:val="00A41CA3"/>
    <w:rsid w:val="00A42290"/>
    <w:rsid w:val="00A423BF"/>
    <w:rsid w:val="00A42CD2"/>
    <w:rsid w:val="00A43AAE"/>
    <w:rsid w:val="00A43D7E"/>
    <w:rsid w:val="00A43F83"/>
    <w:rsid w:val="00A443FC"/>
    <w:rsid w:val="00A447FA"/>
    <w:rsid w:val="00A453D1"/>
    <w:rsid w:val="00A45436"/>
    <w:rsid w:val="00A4566A"/>
    <w:rsid w:val="00A464E6"/>
    <w:rsid w:val="00A46572"/>
    <w:rsid w:val="00A46599"/>
    <w:rsid w:val="00A47441"/>
    <w:rsid w:val="00A47E79"/>
    <w:rsid w:val="00A5058F"/>
    <w:rsid w:val="00A50A7A"/>
    <w:rsid w:val="00A50E25"/>
    <w:rsid w:val="00A50F55"/>
    <w:rsid w:val="00A513C8"/>
    <w:rsid w:val="00A51468"/>
    <w:rsid w:val="00A51C80"/>
    <w:rsid w:val="00A52235"/>
    <w:rsid w:val="00A52285"/>
    <w:rsid w:val="00A52AB5"/>
    <w:rsid w:val="00A52CCA"/>
    <w:rsid w:val="00A52F76"/>
    <w:rsid w:val="00A532B4"/>
    <w:rsid w:val="00A53745"/>
    <w:rsid w:val="00A53A2F"/>
    <w:rsid w:val="00A5424E"/>
    <w:rsid w:val="00A545A5"/>
    <w:rsid w:val="00A55141"/>
    <w:rsid w:val="00A555AB"/>
    <w:rsid w:val="00A5560C"/>
    <w:rsid w:val="00A55702"/>
    <w:rsid w:val="00A559CF"/>
    <w:rsid w:val="00A55D68"/>
    <w:rsid w:val="00A569FA"/>
    <w:rsid w:val="00A573F6"/>
    <w:rsid w:val="00A57637"/>
    <w:rsid w:val="00A57A64"/>
    <w:rsid w:val="00A57BD1"/>
    <w:rsid w:val="00A57C45"/>
    <w:rsid w:val="00A57D4E"/>
    <w:rsid w:val="00A6004F"/>
    <w:rsid w:val="00A60211"/>
    <w:rsid w:val="00A605CA"/>
    <w:rsid w:val="00A60C9E"/>
    <w:rsid w:val="00A61014"/>
    <w:rsid w:val="00A622D4"/>
    <w:rsid w:val="00A6242E"/>
    <w:rsid w:val="00A62B95"/>
    <w:rsid w:val="00A62DE1"/>
    <w:rsid w:val="00A63070"/>
    <w:rsid w:val="00A630D9"/>
    <w:rsid w:val="00A63C0C"/>
    <w:rsid w:val="00A64021"/>
    <w:rsid w:val="00A6405D"/>
    <w:rsid w:val="00A648FB"/>
    <w:rsid w:val="00A64CA4"/>
    <w:rsid w:val="00A64DE3"/>
    <w:rsid w:val="00A64F8E"/>
    <w:rsid w:val="00A64FB0"/>
    <w:rsid w:val="00A65E01"/>
    <w:rsid w:val="00A65F05"/>
    <w:rsid w:val="00A667A8"/>
    <w:rsid w:val="00A67166"/>
    <w:rsid w:val="00A6740E"/>
    <w:rsid w:val="00A70163"/>
    <w:rsid w:val="00A70783"/>
    <w:rsid w:val="00A70D8B"/>
    <w:rsid w:val="00A70FD6"/>
    <w:rsid w:val="00A71D8A"/>
    <w:rsid w:val="00A72779"/>
    <w:rsid w:val="00A72AF7"/>
    <w:rsid w:val="00A73065"/>
    <w:rsid w:val="00A7323E"/>
    <w:rsid w:val="00A73704"/>
    <w:rsid w:val="00A73832"/>
    <w:rsid w:val="00A73B52"/>
    <w:rsid w:val="00A73C64"/>
    <w:rsid w:val="00A74C9B"/>
    <w:rsid w:val="00A751A1"/>
    <w:rsid w:val="00A75257"/>
    <w:rsid w:val="00A7529F"/>
    <w:rsid w:val="00A755C6"/>
    <w:rsid w:val="00A755CA"/>
    <w:rsid w:val="00A75DAF"/>
    <w:rsid w:val="00A76035"/>
    <w:rsid w:val="00A7739E"/>
    <w:rsid w:val="00A773EC"/>
    <w:rsid w:val="00A77669"/>
    <w:rsid w:val="00A77DA7"/>
    <w:rsid w:val="00A77DC8"/>
    <w:rsid w:val="00A806BB"/>
    <w:rsid w:val="00A80DF4"/>
    <w:rsid w:val="00A80F5A"/>
    <w:rsid w:val="00A8103A"/>
    <w:rsid w:val="00A81AE9"/>
    <w:rsid w:val="00A81B22"/>
    <w:rsid w:val="00A82190"/>
    <w:rsid w:val="00A821AC"/>
    <w:rsid w:val="00A828CA"/>
    <w:rsid w:val="00A83265"/>
    <w:rsid w:val="00A8348F"/>
    <w:rsid w:val="00A835ED"/>
    <w:rsid w:val="00A83882"/>
    <w:rsid w:val="00A84036"/>
    <w:rsid w:val="00A8436C"/>
    <w:rsid w:val="00A84724"/>
    <w:rsid w:val="00A84730"/>
    <w:rsid w:val="00A84749"/>
    <w:rsid w:val="00A84D8E"/>
    <w:rsid w:val="00A84DBC"/>
    <w:rsid w:val="00A86334"/>
    <w:rsid w:val="00A865FE"/>
    <w:rsid w:val="00A86D08"/>
    <w:rsid w:val="00A86DAE"/>
    <w:rsid w:val="00A86F08"/>
    <w:rsid w:val="00A86F15"/>
    <w:rsid w:val="00A872BD"/>
    <w:rsid w:val="00A8788B"/>
    <w:rsid w:val="00A87895"/>
    <w:rsid w:val="00A90001"/>
    <w:rsid w:val="00A904D0"/>
    <w:rsid w:val="00A90D55"/>
    <w:rsid w:val="00A9163A"/>
    <w:rsid w:val="00A9178E"/>
    <w:rsid w:val="00A91E69"/>
    <w:rsid w:val="00A926C2"/>
    <w:rsid w:val="00A92793"/>
    <w:rsid w:val="00A92A36"/>
    <w:rsid w:val="00A92D3F"/>
    <w:rsid w:val="00A9403C"/>
    <w:rsid w:val="00A940FE"/>
    <w:rsid w:val="00A94BDC"/>
    <w:rsid w:val="00A9591D"/>
    <w:rsid w:val="00A97955"/>
    <w:rsid w:val="00A97CD0"/>
    <w:rsid w:val="00AA0111"/>
    <w:rsid w:val="00AA0B93"/>
    <w:rsid w:val="00AA0E95"/>
    <w:rsid w:val="00AA11D4"/>
    <w:rsid w:val="00AA1324"/>
    <w:rsid w:val="00AA1346"/>
    <w:rsid w:val="00AA1458"/>
    <w:rsid w:val="00AA19F4"/>
    <w:rsid w:val="00AA226E"/>
    <w:rsid w:val="00AA2CE8"/>
    <w:rsid w:val="00AA2F2E"/>
    <w:rsid w:val="00AA397D"/>
    <w:rsid w:val="00AA3A1F"/>
    <w:rsid w:val="00AA44EA"/>
    <w:rsid w:val="00AA4BDB"/>
    <w:rsid w:val="00AA4DCF"/>
    <w:rsid w:val="00AA5573"/>
    <w:rsid w:val="00AA5E37"/>
    <w:rsid w:val="00AA619F"/>
    <w:rsid w:val="00AA680B"/>
    <w:rsid w:val="00AA6BA2"/>
    <w:rsid w:val="00AA736F"/>
    <w:rsid w:val="00AA76C1"/>
    <w:rsid w:val="00AA79C7"/>
    <w:rsid w:val="00AB0118"/>
    <w:rsid w:val="00AB01BD"/>
    <w:rsid w:val="00AB07EA"/>
    <w:rsid w:val="00AB1045"/>
    <w:rsid w:val="00AB18FE"/>
    <w:rsid w:val="00AB1F19"/>
    <w:rsid w:val="00AB20EE"/>
    <w:rsid w:val="00AB23B3"/>
    <w:rsid w:val="00AB2437"/>
    <w:rsid w:val="00AB275D"/>
    <w:rsid w:val="00AB2782"/>
    <w:rsid w:val="00AB27A5"/>
    <w:rsid w:val="00AB3846"/>
    <w:rsid w:val="00AB3DE7"/>
    <w:rsid w:val="00AB535E"/>
    <w:rsid w:val="00AB56BC"/>
    <w:rsid w:val="00AB5738"/>
    <w:rsid w:val="00AB5B3E"/>
    <w:rsid w:val="00AB5F5D"/>
    <w:rsid w:val="00AB687A"/>
    <w:rsid w:val="00AB68A7"/>
    <w:rsid w:val="00AB6DF9"/>
    <w:rsid w:val="00AB716E"/>
    <w:rsid w:val="00AB7970"/>
    <w:rsid w:val="00AC013C"/>
    <w:rsid w:val="00AC01AF"/>
    <w:rsid w:val="00AC0408"/>
    <w:rsid w:val="00AC06B2"/>
    <w:rsid w:val="00AC0BAA"/>
    <w:rsid w:val="00AC0C29"/>
    <w:rsid w:val="00AC0EC5"/>
    <w:rsid w:val="00AC1111"/>
    <w:rsid w:val="00AC12EF"/>
    <w:rsid w:val="00AC141D"/>
    <w:rsid w:val="00AC14DD"/>
    <w:rsid w:val="00AC1B47"/>
    <w:rsid w:val="00AC1F03"/>
    <w:rsid w:val="00AC263B"/>
    <w:rsid w:val="00AC2699"/>
    <w:rsid w:val="00AC311D"/>
    <w:rsid w:val="00AC32BD"/>
    <w:rsid w:val="00AC354C"/>
    <w:rsid w:val="00AC361A"/>
    <w:rsid w:val="00AC3E14"/>
    <w:rsid w:val="00AC4022"/>
    <w:rsid w:val="00AC4026"/>
    <w:rsid w:val="00AC4464"/>
    <w:rsid w:val="00AC4A9E"/>
    <w:rsid w:val="00AC4CFD"/>
    <w:rsid w:val="00AC4F78"/>
    <w:rsid w:val="00AC54F0"/>
    <w:rsid w:val="00AC589E"/>
    <w:rsid w:val="00AC5FA6"/>
    <w:rsid w:val="00AC6077"/>
    <w:rsid w:val="00AC696E"/>
    <w:rsid w:val="00AC6AB4"/>
    <w:rsid w:val="00AC6D52"/>
    <w:rsid w:val="00AC7059"/>
    <w:rsid w:val="00AC7664"/>
    <w:rsid w:val="00AD0629"/>
    <w:rsid w:val="00AD0C4E"/>
    <w:rsid w:val="00AD0E20"/>
    <w:rsid w:val="00AD0F65"/>
    <w:rsid w:val="00AD10D3"/>
    <w:rsid w:val="00AD1226"/>
    <w:rsid w:val="00AD245E"/>
    <w:rsid w:val="00AD28C4"/>
    <w:rsid w:val="00AD35F0"/>
    <w:rsid w:val="00AD393C"/>
    <w:rsid w:val="00AD45C8"/>
    <w:rsid w:val="00AD557A"/>
    <w:rsid w:val="00AD5B53"/>
    <w:rsid w:val="00AD5FDD"/>
    <w:rsid w:val="00AD60B7"/>
    <w:rsid w:val="00AD65F8"/>
    <w:rsid w:val="00AD7253"/>
    <w:rsid w:val="00AD75E8"/>
    <w:rsid w:val="00AD78B5"/>
    <w:rsid w:val="00AD7A45"/>
    <w:rsid w:val="00AE08F0"/>
    <w:rsid w:val="00AE0A6A"/>
    <w:rsid w:val="00AE0B9E"/>
    <w:rsid w:val="00AE13B5"/>
    <w:rsid w:val="00AE1577"/>
    <w:rsid w:val="00AE1665"/>
    <w:rsid w:val="00AE19D9"/>
    <w:rsid w:val="00AE19DA"/>
    <w:rsid w:val="00AE2961"/>
    <w:rsid w:val="00AE2DC4"/>
    <w:rsid w:val="00AE3409"/>
    <w:rsid w:val="00AE3497"/>
    <w:rsid w:val="00AE3F30"/>
    <w:rsid w:val="00AE40BB"/>
    <w:rsid w:val="00AE4610"/>
    <w:rsid w:val="00AE4977"/>
    <w:rsid w:val="00AE57F2"/>
    <w:rsid w:val="00AE61A4"/>
    <w:rsid w:val="00AE64E5"/>
    <w:rsid w:val="00AE66F8"/>
    <w:rsid w:val="00AE6E91"/>
    <w:rsid w:val="00AE75E7"/>
    <w:rsid w:val="00AE7634"/>
    <w:rsid w:val="00AE7D0A"/>
    <w:rsid w:val="00AF05CE"/>
    <w:rsid w:val="00AF092F"/>
    <w:rsid w:val="00AF0C51"/>
    <w:rsid w:val="00AF11DA"/>
    <w:rsid w:val="00AF184A"/>
    <w:rsid w:val="00AF18FB"/>
    <w:rsid w:val="00AF1F11"/>
    <w:rsid w:val="00AF227D"/>
    <w:rsid w:val="00AF25B3"/>
    <w:rsid w:val="00AF26E5"/>
    <w:rsid w:val="00AF3F47"/>
    <w:rsid w:val="00AF4403"/>
    <w:rsid w:val="00AF5155"/>
    <w:rsid w:val="00AF54CD"/>
    <w:rsid w:val="00AF5A57"/>
    <w:rsid w:val="00AF5C5D"/>
    <w:rsid w:val="00AF652C"/>
    <w:rsid w:val="00AF6654"/>
    <w:rsid w:val="00AF69D6"/>
    <w:rsid w:val="00AF719F"/>
    <w:rsid w:val="00AF79EA"/>
    <w:rsid w:val="00B00610"/>
    <w:rsid w:val="00B00B6B"/>
    <w:rsid w:val="00B00CA4"/>
    <w:rsid w:val="00B00E90"/>
    <w:rsid w:val="00B00E9A"/>
    <w:rsid w:val="00B0133C"/>
    <w:rsid w:val="00B015F5"/>
    <w:rsid w:val="00B01A16"/>
    <w:rsid w:val="00B01B2A"/>
    <w:rsid w:val="00B01ED3"/>
    <w:rsid w:val="00B01F23"/>
    <w:rsid w:val="00B02D94"/>
    <w:rsid w:val="00B02DF7"/>
    <w:rsid w:val="00B02F12"/>
    <w:rsid w:val="00B033CF"/>
    <w:rsid w:val="00B0369C"/>
    <w:rsid w:val="00B03A07"/>
    <w:rsid w:val="00B04518"/>
    <w:rsid w:val="00B04A6E"/>
    <w:rsid w:val="00B05387"/>
    <w:rsid w:val="00B058C5"/>
    <w:rsid w:val="00B05B78"/>
    <w:rsid w:val="00B05D4B"/>
    <w:rsid w:val="00B06154"/>
    <w:rsid w:val="00B06426"/>
    <w:rsid w:val="00B0682F"/>
    <w:rsid w:val="00B06A12"/>
    <w:rsid w:val="00B06EA5"/>
    <w:rsid w:val="00B07068"/>
    <w:rsid w:val="00B10BA1"/>
    <w:rsid w:val="00B10EE7"/>
    <w:rsid w:val="00B1151A"/>
    <w:rsid w:val="00B11A5F"/>
    <w:rsid w:val="00B11A60"/>
    <w:rsid w:val="00B12FB5"/>
    <w:rsid w:val="00B13192"/>
    <w:rsid w:val="00B14085"/>
    <w:rsid w:val="00B15034"/>
    <w:rsid w:val="00B15369"/>
    <w:rsid w:val="00B155D5"/>
    <w:rsid w:val="00B158A9"/>
    <w:rsid w:val="00B15E37"/>
    <w:rsid w:val="00B16730"/>
    <w:rsid w:val="00B16928"/>
    <w:rsid w:val="00B169C2"/>
    <w:rsid w:val="00B16BBE"/>
    <w:rsid w:val="00B16E09"/>
    <w:rsid w:val="00B178A1"/>
    <w:rsid w:val="00B17C46"/>
    <w:rsid w:val="00B20412"/>
    <w:rsid w:val="00B204A5"/>
    <w:rsid w:val="00B20636"/>
    <w:rsid w:val="00B20C0B"/>
    <w:rsid w:val="00B217EC"/>
    <w:rsid w:val="00B219B6"/>
    <w:rsid w:val="00B21F2C"/>
    <w:rsid w:val="00B22613"/>
    <w:rsid w:val="00B22728"/>
    <w:rsid w:val="00B22C91"/>
    <w:rsid w:val="00B23352"/>
    <w:rsid w:val="00B233AF"/>
    <w:rsid w:val="00B236F8"/>
    <w:rsid w:val="00B23DA2"/>
    <w:rsid w:val="00B23E4E"/>
    <w:rsid w:val="00B2491D"/>
    <w:rsid w:val="00B252CD"/>
    <w:rsid w:val="00B25719"/>
    <w:rsid w:val="00B257CC"/>
    <w:rsid w:val="00B25C4D"/>
    <w:rsid w:val="00B25FEB"/>
    <w:rsid w:val="00B26746"/>
    <w:rsid w:val="00B26A76"/>
    <w:rsid w:val="00B27412"/>
    <w:rsid w:val="00B2799A"/>
    <w:rsid w:val="00B27B0F"/>
    <w:rsid w:val="00B27FDD"/>
    <w:rsid w:val="00B3025B"/>
    <w:rsid w:val="00B30ADC"/>
    <w:rsid w:val="00B314F6"/>
    <w:rsid w:val="00B31937"/>
    <w:rsid w:val="00B34163"/>
    <w:rsid w:val="00B349FB"/>
    <w:rsid w:val="00B34A91"/>
    <w:rsid w:val="00B34C41"/>
    <w:rsid w:val="00B352B8"/>
    <w:rsid w:val="00B35359"/>
    <w:rsid w:val="00B354D6"/>
    <w:rsid w:val="00B356ED"/>
    <w:rsid w:val="00B35BD4"/>
    <w:rsid w:val="00B35C58"/>
    <w:rsid w:val="00B36617"/>
    <w:rsid w:val="00B366B5"/>
    <w:rsid w:val="00B36EAE"/>
    <w:rsid w:val="00B375CB"/>
    <w:rsid w:val="00B40898"/>
    <w:rsid w:val="00B40D82"/>
    <w:rsid w:val="00B40EB5"/>
    <w:rsid w:val="00B41205"/>
    <w:rsid w:val="00B41300"/>
    <w:rsid w:val="00B413FC"/>
    <w:rsid w:val="00B4170A"/>
    <w:rsid w:val="00B417A9"/>
    <w:rsid w:val="00B41A5F"/>
    <w:rsid w:val="00B41CB0"/>
    <w:rsid w:val="00B41CB7"/>
    <w:rsid w:val="00B41CEE"/>
    <w:rsid w:val="00B41EE7"/>
    <w:rsid w:val="00B4226C"/>
    <w:rsid w:val="00B427CD"/>
    <w:rsid w:val="00B4410F"/>
    <w:rsid w:val="00B44194"/>
    <w:rsid w:val="00B44FDF"/>
    <w:rsid w:val="00B451F3"/>
    <w:rsid w:val="00B4540B"/>
    <w:rsid w:val="00B45D77"/>
    <w:rsid w:val="00B46037"/>
    <w:rsid w:val="00B463A3"/>
    <w:rsid w:val="00B47A87"/>
    <w:rsid w:val="00B47C6C"/>
    <w:rsid w:val="00B5044F"/>
    <w:rsid w:val="00B50FF9"/>
    <w:rsid w:val="00B51339"/>
    <w:rsid w:val="00B518E0"/>
    <w:rsid w:val="00B518E4"/>
    <w:rsid w:val="00B51B2B"/>
    <w:rsid w:val="00B52146"/>
    <w:rsid w:val="00B523FD"/>
    <w:rsid w:val="00B52516"/>
    <w:rsid w:val="00B527A6"/>
    <w:rsid w:val="00B529E3"/>
    <w:rsid w:val="00B5364A"/>
    <w:rsid w:val="00B53A89"/>
    <w:rsid w:val="00B53C14"/>
    <w:rsid w:val="00B549D8"/>
    <w:rsid w:val="00B54E2E"/>
    <w:rsid w:val="00B54F39"/>
    <w:rsid w:val="00B55BD2"/>
    <w:rsid w:val="00B55E98"/>
    <w:rsid w:val="00B561CF"/>
    <w:rsid w:val="00B563CA"/>
    <w:rsid w:val="00B56607"/>
    <w:rsid w:val="00B56654"/>
    <w:rsid w:val="00B5680E"/>
    <w:rsid w:val="00B569BF"/>
    <w:rsid w:val="00B56ECE"/>
    <w:rsid w:val="00B57075"/>
    <w:rsid w:val="00B57135"/>
    <w:rsid w:val="00B5735C"/>
    <w:rsid w:val="00B575D8"/>
    <w:rsid w:val="00B57608"/>
    <w:rsid w:val="00B577D7"/>
    <w:rsid w:val="00B57AAA"/>
    <w:rsid w:val="00B57E8D"/>
    <w:rsid w:val="00B6034A"/>
    <w:rsid w:val="00B6036C"/>
    <w:rsid w:val="00B603B7"/>
    <w:rsid w:val="00B607D3"/>
    <w:rsid w:val="00B61225"/>
    <w:rsid w:val="00B61646"/>
    <w:rsid w:val="00B61FC6"/>
    <w:rsid w:val="00B625E6"/>
    <w:rsid w:val="00B626CF"/>
    <w:rsid w:val="00B62E6A"/>
    <w:rsid w:val="00B63065"/>
    <w:rsid w:val="00B631B3"/>
    <w:rsid w:val="00B63E51"/>
    <w:rsid w:val="00B64AAC"/>
    <w:rsid w:val="00B6525A"/>
    <w:rsid w:val="00B65437"/>
    <w:rsid w:val="00B656AD"/>
    <w:rsid w:val="00B656FC"/>
    <w:rsid w:val="00B65A69"/>
    <w:rsid w:val="00B65D42"/>
    <w:rsid w:val="00B6649F"/>
    <w:rsid w:val="00B66DC1"/>
    <w:rsid w:val="00B67438"/>
    <w:rsid w:val="00B675F3"/>
    <w:rsid w:val="00B67BCD"/>
    <w:rsid w:val="00B70290"/>
    <w:rsid w:val="00B7058C"/>
    <w:rsid w:val="00B7066D"/>
    <w:rsid w:val="00B70D2E"/>
    <w:rsid w:val="00B70DCA"/>
    <w:rsid w:val="00B71E60"/>
    <w:rsid w:val="00B727F3"/>
    <w:rsid w:val="00B72BD4"/>
    <w:rsid w:val="00B737A0"/>
    <w:rsid w:val="00B7390F"/>
    <w:rsid w:val="00B73CA9"/>
    <w:rsid w:val="00B73D49"/>
    <w:rsid w:val="00B74006"/>
    <w:rsid w:val="00B740B3"/>
    <w:rsid w:val="00B7434A"/>
    <w:rsid w:val="00B74393"/>
    <w:rsid w:val="00B745E3"/>
    <w:rsid w:val="00B74C06"/>
    <w:rsid w:val="00B74CEF"/>
    <w:rsid w:val="00B7516C"/>
    <w:rsid w:val="00B7539D"/>
    <w:rsid w:val="00B75402"/>
    <w:rsid w:val="00B754AD"/>
    <w:rsid w:val="00B75750"/>
    <w:rsid w:val="00B76816"/>
    <w:rsid w:val="00B76A7B"/>
    <w:rsid w:val="00B7706F"/>
    <w:rsid w:val="00B77453"/>
    <w:rsid w:val="00B77688"/>
    <w:rsid w:val="00B777DD"/>
    <w:rsid w:val="00B803C0"/>
    <w:rsid w:val="00B8190E"/>
    <w:rsid w:val="00B81980"/>
    <w:rsid w:val="00B81A96"/>
    <w:rsid w:val="00B81B36"/>
    <w:rsid w:val="00B81D51"/>
    <w:rsid w:val="00B82269"/>
    <w:rsid w:val="00B82303"/>
    <w:rsid w:val="00B829E6"/>
    <w:rsid w:val="00B82A77"/>
    <w:rsid w:val="00B83A50"/>
    <w:rsid w:val="00B85952"/>
    <w:rsid w:val="00B85A0C"/>
    <w:rsid w:val="00B87202"/>
    <w:rsid w:val="00B875FB"/>
    <w:rsid w:val="00B87C9F"/>
    <w:rsid w:val="00B87E43"/>
    <w:rsid w:val="00B900FF"/>
    <w:rsid w:val="00B9070B"/>
    <w:rsid w:val="00B91076"/>
    <w:rsid w:val="00B9146A"/>
    <w:rsid w:val="00B916D3"/>
    <w:rsid w:val="00B92A5E"/>
    <w:rsid w:val="00B92ACD"/>
    <w:rsid w:val="00B92DBC"/>
    <w:rsid w:val="00B9316C"/>
    <w:rsid w:val="00B931CB"/>
    <w:rsid w:val="00B93C4C"/>
    <w:rsid w:val="00B948A9"/>
    <w:rsid w:val="00B94C27"/>
    <w:rsid w:val="00B94F56"/>
    <w:rsid w:val="00B96598"/>
    <w:rsid w:val="00B96880"/>
    <w:rsid w:val="00B96AB4"/>
    <w:rsid w:val="00B96E0E"/>
    <w:rsid w:val="00B96E7A"/>
    <w:rsid w:val="00B96EC1"/>
    <w:rsid w:val="00B97062"/>
    <w:rsid w:val="00B97134"/>
    <w:rsid w:val="00BA0080"/>
    <w:rsid w:val="00BA0A9C"/>
    <w:rsid w:val="00BA0BFF"/>
    <w:rsid w:val="00BA1025"/>
    <w:rsid w:val="00BA1237"/>
    <w:rsid w:val="00BA1485"/>
    <w:rsid w:val="00BA160D"/>
    <w:rsid w:val="00BA2080"/>
    <w:rsid w:val="00BA2852"/>
    <w:rsid w:val="00BA31F9"/>
    <w:rsid w:val="00BA336C"/>
    <w:rsid w:val="00BA34A5"/>
    <w:rsid w:val="00BA34ED"/>
    <w:rsid w:val="00BA357E"/>
    <w:rsid w:val="00BA3BF2"/>
    <w:rsid w:val="00BA44DE"/>
    <w:rsid w:val="00BA4D9A"/>
    <w:rsid w:val="00BA4DC3"/>
    <w:rsid w:val="00BA5093"/>
    <w:rsid w:val="00BA545B"/>
    <w:rsid w:val="00BA6040"/>
    <w:rsid w:val="00BA63AF"/>
    <w:rsid w:val="00BA6C98"/>
    <w:rsid w:val="00BA6F13"/>
    <w:rsid w:val="00BA7685"/>
    <w:rsid w:val="00BA77D6"/>
    <w:rsid w:val="00BB02DB"/>
    <w:rsid w:val="00BB032F"/>
    <w:rsid w:val="00BB05F9"/>
    <w:rsid w:val="00BB08A8"/>
    <w:rsid w:val="00BB0962"/>
    <w:rsid w:val="00BB180A"/>
    <w:rsid w:val="00BB1949"/>
    <w:rsid w:val="00BB1CE5"/>
    <w:rsid w:val="00BB2389"/>
    <w:rsid w:val="00BB25FA"/>
    <w:rsid w:val="00BB2A88"/>
    <w:rsid w:val="00BB2EFC"/>
    <w:rsid w:val="00BB3746"/>
    <w:rsid w:val="00BB39BB"/>
    <w:rsid w:val="00BB3C33"/>
    <w:rsid w:val="00BB3F83"/>
    <w:rsid w:val="00BB4108"/>
    <w:rsid w:val="00BB54A1"/>
    <w:rsid w:val="00BB5505"/>
    <w:rsid w:val="00BB6598"/>
    <w:rsid w:val="00BB6962"/>
    <w:rsid w:val="00BB6F1A"/>
    <w:rsid w:val="00BB75B3"/>
    <w:rsid w:val="00BB75B6"/>
    <w:rsid w:val="00BB7E50"/>
    <w:rsid w:val="00BB7F88"/>
    <w:rsid w:val="00BC00AD"/>
    <w:rsid w:val="00BC0306"/>
    <w:rsid w:val="00BC041C"/>
    <w:rsid w:val="00BC09A1"/>
    <w:rsid w:val="00BC0E48"/>
    <w:rsid w:val="00BC0FB4"/>
    <w:rsid w:val="00BC1AF1"/>
    <w:rsid w:val="00BC212A"/>
    <w:rsid w:val="00BC24AE"/>
    <w:rsid w:val="00BC2D17"/>
    <w:rsid w:val="00BC31F3"/>
    <w:rsid w:val="00BC3420"/>
    <w:rsid w:val="00BC35ED"/>
    <w:rsid w:val="00BC36F0"/>
    <w:rsid w:val="00BC41E6"/>
    <w:rsid w:val="00BC4492"/>
    <w:rsid w:val="00BC44A5"/>
    <w:rsid w:val="00BC476E"/>
    <w:rsid w:val="00BC4789"/>
    <w:rsid w:val="00BC4904"/>
    <w:rsid w:val="00BC4FA5"/>
    <w:rsid w:val="00BC543F"/>
    <w:rsid w:val="00BC5C57"/>
    <w:rsid w:val="00BC5D53"/>
    <w:rsid w:val="00BC5F36"/>
    <w:rsid w:val="00BC6AEE"/>
    <w:rsid w:val="00BC6C6B"/>
    <w:rsid w:val="00BC7B22"/>
    <w:rsid w:val="00BC7B96"/>
    <w:rsid w:val="00BC7BE6"/>
    <w:rsid w:val="00BD0CA5"/>
    <w:rsid w:val="00BD0F8A"/>
    <w:rsid w:val="00BD1864"/>
    <w:rsid w:val="00BD1893"/>
    <w:rsid w:val="00BD1DD1"/>
    <w:rsid w:val="00BD21B9"/>
    <w:rsid w:val="00BD225B"/>
    <w:rsid w:val="00BD28EE"/>
    <w:rsid w:val="00BD29BE"/>
    <w:rsid w:val="00BD2CB6"/>
    <w:rsid w:val="00BD39C7"/>
    <w:rsid w:val="00BD3C22"/>
    <w:rsid w:val="00BD41D4"/>
    <w:rsid w:val="00BD481F"/>
    <w:rsid w:val="00BD4CD0"/>
    <w:rsid w:val="00BD4FF4"/>
    <w:rsid w:val="00BD50C6"/>
    <w:rsid w:val="00BD5603"/>
    <w:rsid w:val="00BD5E34"/>
    <w:rsid w:val="00BD64F6"/>
    <w:rsid w:val="00BD667C"/>
    <w:rsid w:val="00BD6EE7"/>
    <w:rsid w:val="00BD782C"/>
    <w:rsid w:val="00BD7A7A"/>
    <w:rsid w:val="00BD7CF2"/>
    <w:rsid w:val="00BE0663"/>
    <w:rsid w:val="00BE0708"/>
    <w:rsid w:val="00BE093F"/>
    <w:rsid w:val="00BE0CBD"/>
    <w:rsid w:val="00BE20D3"/>
    <w:rsid w:val="00BE246B"/>
    <w:rsid w:val="00BE25E1"/>
    <w:rsid w:val="00BE2A18"/>
    <w:rsid w:val="00BE2C79"/>
    <w:rsid w:val="00BE2CA1"/>
    <w:rsid w:val="00BE306E"/>
    <w:rsid w:val="00BE37BA"/>
    <w:rsid w:val="00BE3D0B"/>
    <w:rsid w:val="00BE3D88"/>
    <w:rsid w:val="00BE4DEB"/>
    <w:rsid w:val="00BE5BC2"/>
    <w:rsid w:val="00BE5D4B"/>
    <w:rsid w:val="00BE632D"/>
    <w:rsid w:val="00BE6B68"/>
    <w:rsid w:val="00BE6E11"/>
    <w:rsid w:val="00BE746F"/>
    <w:rsid w:val="00BE7A65"/>
    <w:rsid w:val="00BE7BFF"/>
    <w:rsid w:val="00BE7D3C"/>
    <w:rsid w:val="00BE7EB0"/>
    <w:rsid w:val="00BF021E"/>
    <w:rsid w:val="00BF02EC"/>
    <w:rsid w:val="00BF0E23"/>
    <w:rsid w:val="00BF15C9"/>
    <w:rsid w:val="00BF1EAE"/>
    <w:rsid w:val="00BF2128"/>
    <w:rsid w:val="00BF2811"/>
    <w:rsid w:val="00BF2952"/>
    <w:rsid w:val="00BF2AC3"/>
    <w:rsid w:val="00BF2C6D"/>
    <w:rsid w:val="00BF41BC"/>
    <w:rsid w:val="00BF485D"/>
    <w:rsid w:val="00BF4E01"/>
    <w:rsid w:val="00BF5F72"/>
    <w:rsid w:val="00BF5FF6"/>
    <w:rsid w:val="00BF645D"/>
    <w:rsid w:val="00BF68F8"/>
    <w:rsid w:val="00BF6C18"/>
    <w:rsid w:val="00BF6E51"/>
    <w:rsid w:val="00BF75B0"/>
    <w:rsid w:val="00BF7EA6"/>
    <w:rsid w:val="00C0010A"/>
    <w:rsid w:val="00C00127"/>
    <w:rsid w:val="00C015D5"/>
    <w:rsid w:val="00C01F29"/>
    <w:rsid w:val="00C0207F"/>
    <w:rsid w:val="00C02DA5"/>
    <w:rsid w:val="00C03C24"/>
    <w:rsid w:val="00C03E1B"/>
    <w:rsid w:val="00C04192"/>
    <w:rsid w:val="00C043F3"/>
    <w:rsid w:val="00C04664"/>
    <w:rsid w:val="00C047FF"/>
    <w:rsid w:val="00C04E6A"/>
    <w:rsid w:val="00C04F41"/>
    <w:rsid w:val="00C05493"/>
    <w:rsid w:val="00C05521"/>
    <w:rsid w:val="00C059D8"/>
    <w:rsid w:val="00C05C11"/>
    <w:rsid w:val="00C05CD9"/>
    <w:rsid w:val="00C05D16"/>
    <w:rsid w:val="00C061CC"/>
    <w:rsid w:val="00C0696A"/>
    <w:rsid w:val="00C06FDC"/>
    <w:rsid w:val="00C0705C"/>
    <w:rsid w:val="00C1029B"/>
    <w:rsid w:val="00C1083F"/>
    <w:rsid w:val="00C10D5D"/>
    <w:rsid w:val="00C11142"/>
    <w:rsid w:val="00C11205"/>
    <w:rsid w:val="00C11BB1"/>
    <w:rsid w:val="00C123BD"/>
    <w:rsid w:val="00C124EB"/>
    <w:rsid w:val="00C12593"/>
    <w:rsid w:val="00C125D7"/>
    <w:rsid w:val="00C1295A"/>
    <w:rsid w:val="00C14019"/>
    <w:rsid w:val="00C142A5"/>
    <w:rsid w:val="00C14D68"/>
    <w:rsid w:val="00C14F2D"/>
    <w:rsid w:val="00C150AA"/>
    <w:rsid w:val="00C153AA"/>
    <w:rsid w:val="00C158C7"/>
    <w:rsid w:val="00C15B6A"/>
    <w:rsid w:val="00C15DDA"/>
    <w:rsid w:val="00C15E94"/>
    <w:rsid w:val="00C16117"/>
    <w:rsid w:val="00C163D2"/>
    <w:rsid w:val="00C16417"/>
    <w:rsid w:val="00C16CE0"/>
    <w:rsid w:val="00C177CB"/>
    <w:rsid w:val="00C17E31"/>
    <w:rsid w:val="00C17E5E"/>
    <w:rsid w:val="00C20D0A"/>
    <w:rsid w:val="00C20DA5"/>
    <w:rsid w:val="00C214F5"/>
    <w:rsid w:val="00C21574"/>
    <w:rsid w:val="00C216D1"/>
    <w:rsid w:val="00C21AAB"/>
    <w:rsid w:val="00C21CC5"/>
    <w:rsid w:val="00C2205A"/>
    <w:rsid w:val="00C2207C"/>
    <w:rsid w:val="00C22395"/>
    <w:rsid w:val="00C224A4"/>
    <w:rsid w:val="00C2268C"/>
    <w:rsid w:val="00C226C9"/>
    <w:rsid w:val="00C228F9"/>
    <w:rsid w:val="00C22B1F"/>
    <w:rsid w:val="00C22FAF"/>
    <w:rsid w:val="00C23076"/>
    <w:rsid w:val="00C23432"/>
    <w:rsid w:val="00C235C7"/>
    <w:rsid w:val="00C23A34"/>
    <w:rsid w:val="00C24201"/>
    <w:rsid w:val="00C24F33"/>
    <w:rsid w:val="00C25FE6"/>
    <w:rsid w:val="00C26039"/>
    <w:rsid w:val="00C261A1"/>
    <w:rsid w:val="00C2632C"/>
    <w:rsid w:val="00C26B9D"/>
    <w:rsid w:val="00C26C31"/>
    <w:rsid w:val="00C272B5"/>
    <w:rsid w:val="00C2795D"/>
    <w:rsid w:val="00C279C2"/>
    <w:rsid w:val="00C27FE7"/>
    <w:rsid w:val="00C3075A"/>
    <w:rsid w:val="00C309DF"/>
    <w:rsid w:val="00C30BAC"/>
    <w:rsid w:val="00C30E26"/>
    <w:rsid w:val="00C30E58"/>
    <w:rsid w:val="00C311DE"/>
    <w:rsid w:val="00C31D4F"/>
    <w:rsid w:val="00C31E6A"/>
    <w:rsid w:val="00C326E3"/>
    <w:rsid w:val="00C32C76"/>
    <w:rsid w:val="00C32EDB"/>
    <w:rsid w:val="00C32FAA"/>
    <w:rsid w:val="00C331B4"/>
    <w:rsid w:val="00C33A29"/>
    <w:rsid w:val="00C33C0B"/>
    <w:rsid w:val="00C348B0"/>
    <w:rsid w:val="00C3492E"/>
    <w:rsid w:val="00C34A8D"/>
    <w:rsid w:val="00C34C32"/>
    <w:rsid w:val="00C3521A"/>
    <w:rsid w:val="00C354D2"/>
    <w:rsid w:val="00C36482"/>
    <w:rsid w:val="00C36716"/>
    <w:rsid w:val="00C36F54"/>
    <w:rsid w:val="00C37237"/>
    <w:rsid w:val="00C377E0"/>
    <w:rsid w:val="00C37B12"/>
    <w:rsid w:val="00C37CA5"/>
    <w:rsid w:val="00C40E2F"/>
    <w:rsid w:val="00C41012"/>
    <w:rsid w:val="00C41294"/>
    <w:rsid w:val="00C4152B"/>
    <w:rsid w:val="00C415F0"/>
    <w:rsid w:val="00C417B5"/>
    <w:rsid w:val="00C418B7"/>
    <w:rsid w:val="00C41B43"/>
    <w:rsid w:val="00C41B7D"/>
    <w:rsid w:val="00C41C5A"/>
    <w:rsid w:val="00C42472"/>
    <w:rsid w:val="00C427D5"/>
    <w:rsid w:val="00C42918"/>
    <w:rsid w:val="00C434BD"/>
    <w:rsid w:val="00C43B45"/>
    <w:rsid w:val="00C43B8E"/>
    <w:rsid w:val="00C43E30"/>
    <w:rsid w:val="00C444F0"/>
    <w:rsid w:val="00C44AD4"/>
    <w:rsid w:val="00C450B6"/>
    <w:rsid w:val="00C456FF"/>
    <w:rsid w:val="00C458D8"/>
    <w:rsid w:val="00C45B44"/>
    <w:rsid w:val="00C46284"/>
    <w:rsid w:val="00C47014"/>
    <w:rsid w:val="00C475AE"/>
    <w:rsid w:val="00C477EB"/>
    <w:rsid w:val="00C47D84"/>
    <w:rsid w:val="00C50032"/>
    <w:rsid w:val="00C5098E"/>
    <w:rsid w:val="00C50B4F"/>
    <w:rsid w:val="00C51093"/>
    <w:rsid w:val="00C51704"/>
    <w:rsid w:val="00C5215A"/>
    <w:rsid w:val="00C52AB1"/>
    <w:rsid w:val="00C53BEA"/>
    <w:rsid w:val="00C53C89"/>
    <w:rsid w:val="00C53CFE"/>
    <w:rsid w:val="00C53D05"/>
    <w:rsid w:val="00C53EFC"/>
    <w:rsid w:val="00C54046"/>
    <w:rsid w:val="00C54CE6"/>
    <w:rsid w:val="00C54D09"/>
    <w:rsid w:val="00C55018"/>
    <w:rsid w:val="00C55182"/>
    <w:rsid w:val="00C55407"/>
    <w:rsid w:val="00C5574F"/>
    <w:rsid w:val="00C55B02"/>
    <w:rsid w:val="00C55F3F"/>
    <w:rsid w:val="00C5660F"/>
    <w:rsid w:val="00C5668E"/>
    <w:rsid w:val="00C56697"/>
    <w:rsid w:val="00C5685C"/>
    <w:rsid w:val="00C5745B"/>
    <w:rsid w:val="00C575BF"/>
    <w:rsid w:val="00C57DF8"/>
    <w:rsid w:val="00C57F76"/>
    <w:rsid w:val="00C6012F"/>
    <w:rsid w:val="00C6038F"/>
    <w:rsid w:val="00C6041D"/>
    <w:rsid w:val="00C6044C"/>
    <w:rsid w:val="00C60932"/>
    <w:rsid w:val="00C60952"/>
    <w:rsid w:val="00C61B95"/>
    <w:rsid w:val="00C625A8"/>
    <w:rsid w:val="00C62845"/>
    <w:rsid w:val="00C628E3"/>
    <w:rsid w:val="00C62B73"/>
    <w:rsid w:val="00C62C66"/>
    <w:rsid w:val="00C63111"/>
    <w:rsid w:val="00C638F9"/>
    <w:rsid w:val="00C63A62"/>
    <w:rsid w:val="00C63A7D"/>
    <w:rsid w:val="00C63EE5"/>
    <w:rsid w:val="00C6479E"/>
    <w:rsid w:val="00C65069"/>
    <w:rsid w:val="00C6553B"/>
    <w:rsid w:val="00C65671"/>
    <w:rsid w:val="00C65A5E"/>
    <w:rsid w:val="00C66425"/>
    <w:rsid w:val="00C6658B"/>
    <w:rsid w:val="00C666D6"/>
    <w:rsid w:val="00C66CA4"/>
    <w:rsid w:val="00C66DAE"/>
    <w:rsid w:val="00C6734C"/>
    <w:rsid w:val="00C67395"/>
    <w:rsid w:val="00C7067E"/>
    <w:rsid w:val="00C70A60"/>
    <w:rsid w:val="00C71D5A"/>
    <w:rsid w:val="00C72262"/>
    <w:rsid w:val="00C72822"/>
    <w:rsid w:val="00C72876"/>
    <w:rsid w:val="00C72E34"/>
    <w:rsid w:val="00C7330F"/>
    <w:rsid w:val="00C736D5"/>
    <w:rsid w:val="00C73A2C"/>
    <w:rsid w:val="00C73D28"/>
    <w:rsid w:val="00C7406F"/>
    <w:rsid w:val="00C74146"/>
    <w:rsid w:val="00C74340"/>
    <w:rsid w:val="00C74445"/>
    <w:rsid w:val="00C744FE"/>
    <w:rsid w:val="00C74531"/>
    <w:rsid w:val="00C7474D"/>
    <w:rsid w:val="00C7475A"/>
    <w:rsid w:val="00C7492B"/>
    <w:rsid w:val="00C75346"/>
    <w:rsid w:val="00C75645"/>
    <w:rsid w:val="00C75B39"/>
    <w:rsid w:val="00C7626A"/>
    <w:rsid w:val="00C76545"/>
    <w:rsid w:val="00C76684"/>
    <w:rsid w:val="00C76B50"/>
    <w:rsid w:val="00C76DC6"/>
    <w:rsid w:val="00C76F0C"/>
    <w:rsid w:val="00C7709C"/>
    <w:rsid w:val="00C77263"/>
    <w:rsid w:val="00C7754D"/>
    <w:rsid w:val="00C777B7"/>
    <w:rsid w:val="00C77D1E"/>
    <w:rsid w:val="00C80115"/>
    <w:rsid w:val="00C80237"/>
    <w:rsid w:val="00C807B8"/>
    <w:rsid w:val="00C80812"/>
    <w:rsid w:val="00C80EAA"/>
    <w:rsid w:val="00C80EFC"/>
    <w:rsid w:val="00C82BFD"/>
    <w:rsid w:val="00C82F92"/>
    <w:rsid w:val="00C830D9"/>
    <w:rsid w:val="00C83582"/>
    <w:rsid w:val="00C83D77"/>
    <w:rsid w:val="00C83DAA"/>
    <w:rsid w:val="00C84474"/>
    <w:rsid w:val="00C85209"/>
    <w:rsid w:val="00C856ED"/>
    <w:rsid w:val="00C8571E"/>
    <w:rsid w:val="00C85C84"/>
    <w:rsid w:val="00C85D7A"/>
    <w:rsid w:val="00C85F9D"/>
    <w:rsid w:val="00C861F7"/>
    <w:rsid w:val="00C862F8"/>
    <w:rsid w:val="00C86B11"/>
    <w:rsid w:val="00C86EC1"/>
    <w:rsid w:val="00C87198"/>
    <w:rsid w:val="00C87606"/>
    <w:rsid w:val="00C8778C"/>
    <w:rsid w:val="00C90051"/>
    <w:rsid w:val="00C904A6"/>
    <w:rsid w:val="00C91093"/>
    <w:rsid w:val="00C913C3"/>
    <w:rsid w:val="00C919A4"/>
    <w:rsid w:val="00C91A2F"/>
    <w:rsid w:val="00C91E63"/>
    <w:rsid w:val="00C929BC"/>
    <w:rsid w:val="00C92CC2"/>
    <w:rsid w:val="00C9309A"/>
    <w:rsid w:val="00C93395"/>
    <w:rsid w:val="00C935A6"/>
    <w:rsid w:val="00C9381A"/>
    <w:rsid w:val="00C9423D"/>
    <w:rsid w:val="00C94533"/>
    <w:rsid w:val="00C9470D"/>
    <w:rsid w:val="00C94713"/>
    <w:rsid w:val="00C9481D"/>
    <w:rsid w:val="00C959E1"/>
    <w:rsid w:val="00C95ED2"/>
    <w:rsid w:val="00C96016"/>
    <w:rsid w:val="00C9617F"/>
    <w:rsid w:val="00C965B4"/>
    <w:rsid w:val="00C965C8"/>
    <w:rsid w:val="00C96B98"/>
    <w:rsid w:val="00C96D42"/>
    <w:rsid w:val="00C9728E"/>
    <w:rsid w:val="00C977DC"/>
    <w:rsid w:val="00C97ABA"/>
    <w:rsid w:val="00C97E76"/>
    <w:rsid w:val="00CA07A3"/>
    <w:rsid w:val="00CA0AA2"/>
    <w:rsid w:val="00CA0C0B"/>
    <w:rsid w:val="00CA10B9"/>
    <w:rsid w:val="00CA17AA"/>
    <w:rsid w:val="00CA21AD"/>
    <w:rsid w:val="00CA2708"/>
    <w:rsid w:val="00CA286C"/>
    <w:rsid w:val="00CA2B47"/>
    <w:rsid w:val="00CA3613"/>
    <w:rsid w:val="00CA3829"/>
    <w:rsid w:val="00CA3C9F"/>
    <w:rsid w:val="00CA40DB"/>
    <w:rsid w:val="00CA4392"/>
    <w:rsid w:val="00CA5B27"/>
    <w:rsid w:val="00CA6079"/>
    <w:rsid w:val="00CA6FD6"/>
    <w:rsid w:val="00CA745D"/>
    <w:rsid w:val="00CA75D2"/>
    <w:rsid w:val="00CA7E95"/>
    <w:rsid w:val="00CB03F7"/>
    <w:rsid w:val="00CB0772"/>
    <w:rsid w:val="00CB0859"/>
    <w:rsid w:val="00CB0EBE"/>
    <w:rsid w:val="00CB1A7E"/>
    <w:rsid w:val="00CB1BB5"/>
    <w:rsid w:val="00CB204E"/>
    <w:rsid w:val="00CB226A"/>
    <w:rsid w:val="00CB2395"/>
    <w:rsid w:val="00CB2868"/>
    <w:rsid w:val="00CB2A4D"/>
    <w:rsid w:val="00CB300A"/>
    <w:rsid w:val="00CB3667"/>
    <w:rsid w:val="00CB3C63"/>
    <w:rsid w:val="00CB3DC0"/>
    <w:rsid w:val="00CB3FCA"/>
    <w:rsid w:val="00CB443A"/>
    <w:rsid w:val="00CB482C"/>
    <w:rsid w:val="00CB4941"/>
    <w:rsid w:val="00CB4A3A"/>
    <w:rsid w:val="00CB4B38"/>
    <w:rsid w:val="00CB4C0C"/>
    <w:rsid w:val="00CB4C15"/>
    <w:rsid w:val="00CB4FD1"/>
    <w:rsid w:val="00CB6202"/>
    <w:rsid w:val="00CB68FF"/>
    <w:rsid w:val="00CB6C16"/>
    <w:rsid w:val="00CB762D"/>
    <w:rsid w:val="00CB765C"/>
    <w:rsid w:val="00CB7793"/>
    <w:rsid w:val="00CB7FA2"/>
    <w:rsid w:val="00CB7FC7"/>
    <w:rsid w:val="00CC010E"/>
    <w:rsid w:val="00CC069F"/>
    <w:rsid w:val="00CC0747"/>
    <w:rsid w:val="00CC0C2B"/>
    <w:rsid w:val="00CC0C5B"/>
    <w:rsid w:val="00CC1156"/>
    <w:rsid w:val="00CC1CFF"/>
    <w:rsid w:val="00CC25F2"/>
    <w:rsid w:val="00CC2A0B"/>
    <w:rsid w:val="00CC2BC7"/>
    <w:rsid w:val="00CC2FDC"/>
    <w:rsid w:val="00CC31EB"/>
    <w:rsid w:val="00CC3283"/>
    <w:rsid w:val="00CC3487"/>
    <w:rsid w:val="00CC34BC"/>
    <w:rsid w:val="00CC3507"/>
    <w:rsid w:val="00CC393F"/>
    <w:rsid w:val="00CC3D0F"/>
    <w:rsid w:val="00CC3E47"/>
    <w:rsid w:val="00CC3FCE"/>
    <w:rsid w:val="00CC457D"/>
    <w:rsid w:val="00CC48A0"/>
    <w:rsid w:val="00CC492B"/>
    <w:rsid w:val="00CC5000"/>
    <w:rsid w:val="00CC5260"/>
    <w:rsid w:val="00CC545B"/>
    <w:rsid w:val="00CC569F"/>
    <w:rsid w:val="00CC5B78"/>
    <w:rsid w:val="00CC5C98"/>
    <w:rsid w:val="00CC5E9E"/>
    <w:rsid w:val="00CC60ED"/>
    <w:rsid w:val="00CC67B2"/>
    <w:rsid w:val="00CC6C54"/>
    <w:rsid w:val="00CD0A5C"/>
    <w:rsid w:val="00CD0A9A"/>
    <w:rsid w:val="00CD1723"/>
    <w:rsid w:val="00CD1A59"/>
    <w:rsid w:val="00CD1C5C"/>
    <w:rsid w:val="00CD20B4"/>
    <w:rsid w:val="00CD24F8"/>
    <w:rsid w:val="00CD2EC3"/>
    <w:rsid w:val="00CD38C3"/>
    <w:rsid w:val="00CD3A83"/>
    <w:rsid w:val="00CD3ACB"/>
    <w:rsid w:val="00CD4336"/>
    <w:rsid w:val="00CD497E"/>
    <w:rsid w:val="00CD5601"/>
    <w:rsid w:val="00CD63DB"/>
    <w:rsid w:val="00CD65F1"/>
    <w:rsid w:val="00CD67A7"/>
    <w:rsid w:val="00CD6E87"/>
    <w:rsid w:val="00CD7090"/>
    <w:rsid w:val="00CE01DA"/>
    <w:rsid w:val="00CE0220"/>
    <w:rsid w:val="00CE0284"/>
    <w:rsid w:val="00CE02F3"/>
    <w:rsid w:val="00CE0C1D"/>
    <w:rsid w:val="00CE0F22"/>
    <w:rsid w:val="00CE10AD"/>
    <w:rsid w:val="00CE1313"/>
    <w:rsid w:val="00CE1319"/>
    <w:rsid w:val="00CE13E9"/>
    <w:rsid w:val="00CE175B"/>
    <w:rsid w:val="00CE1973"/>
    <w:rsid w:val="00CE1AE5"/>
    <w:rsid w:val="00CE1C20"/>
    <w:rsid w:val="00CE2911"/>
    <w:rsid w:val="00CE29EC"/>
    <w:rsid w:val="00CE2C40"/>
    <w:rsid w:val="00CE3AE6"/>
    <w:rsid w:val="00CE4305"/>
    <w:rsid w:val="00CE45DB"/>
    <w:rsid w:val="00CE47D4"/>
    <w:rsid w:val="00CE4DC2"/>
    <w:rsid w:val="00CE5396"/>
    <w:rsid w:val="00CE5ABA"/>
    <w:rsid w:val="00CE6D35"/>
    <w:rsid w:val="00CE7263"/>
    <w:rsid w:val="00CE746B"/>
    <w:rsid w:val="00CE74B2"/>
    <w:rsid w:val="00CE74E8"/>
    <w:rsid w:val="00CE7E1C"/>
    <w:rsid w:val="00CE7E63"/>
    <w:rsid w:val="00CF02F9"/>
    <w:rsid w:val="00CF05CE"/>
    <w:rsid w:val="00CF0804"/>
    <w:rsid w:val="00CF1036"/>
    <w:rsid w:val="00CF151B"/>
    <w:rsid w:val="00CF16BA"/>
    <w:rsid w:val="00CF1A04"/>
    <w:rsid w:val="00CF353C"/>
    <w:rsid w:val="00CF367E"/>
    <w:rsid w:val="00CF37EC"/>
    <w:rsid w:val="00CF3C03"/>
    <w:rsid w:val="00CF3D70"/>
    <w:rsid w:val="00CF3FD9"/>
    <w:rsid w:val="00CF51F0"/>
    <w:rsid w:val="00CF5737"/>
    <w:rsid w:val="00CF5806"/>
    <w:rsid w:val="00CF5A3C"/>
    <w:rsid w:val="00CF5A96"/>
    <w:rsid w:val="00CF6343"/>
    <w:rsid w:val="00CF63AC"/>
    <w:rsid w:val="00CF645E"/>
    <w:rsid w:val="00CF6ECF"/>
    <w:rsid w:val="00CF6FDB"/>
    <w:rsid w:val="00CF729E"/>
    <w:rsid w:val="00CF73A8"/>
    <w:rsid w:val="00CF73D7"/>
    <w:rsid w:val="00CF7A2A"/>
    <w:rsid w:val="00D00284"/>
    <w:rsid w:val="00D003BF"/>
    <w:rsid w:val="00D004B9"/>
    <w:rsid w:val="00D00A40"/>
    <w:rsid w:val="00D00E7F"/>
    <w:rsid w:val="00D010A6"/>
    <w:rsid w:val="00D01442"/>
    <w:rsid w:val="00D020C4"/>
    <w:rsid w:val="00D021EE"/>
    <w:rsid w:val="00D022C2"/>
    <w:rsid w:val="00D0247A"/>
    <w:rsid w:val="00D02777"/>
    <w:rsid w:val="00D028CC"/>
    <w:rsid w:val="00D028ED"/>
    <w:rsid w:val="00D029E1"/>
    <w:rsid w:val="00D02A1C"/>
    <w:rsid w:val="00D03271"/>
    <w:rsid w:val="00D03714"/>
    <w:rsid w:val="00D04163"/>
    <w:rsid w:val="00D05010"/>
    <w:rsid w:val="00D052F8"/>
    <w:rsid w:val="00D05343"/>
    <w:rsid w:val="00D055BF"/>
    <w:rsid w:val="00D05683"/>
    <w:rsid w:val="00D0598B"/>
    <w:rsid w:val="00D059AC"/>
    <w:rsid w:val="00D05B53"/>
    <w:rsid w:val="00D06F6F"/>
    <w:rsid w:val="00D071C6"/>
    <w:rsid w:val="00D071D8"/>
    <w:rsid w:val="00D076E8"/>
    <w:rsid w:val="00D07950"/>
    <w:rsid w:val="00D07BD1"/>
    <w:rsid w:val="00D07E70"/>
    <w:rsid w:val="00D10203"/>
    <w:rsid w:val="00D103B8"/>
    <w:rsid w:val="00D10F1B"/>
    <w:rsid w:val="00D11657"/>
    <w:rsid w:val="00D12687"/>
    <w:rsid w:val="00D12731"/>
    <w:rsid w:val="00D128CB"/>
    <w:rsid w:val="00D129CD"/>
    <w:rsid w:val="00D134DE"/>
    <w:rsid w:val="00D136F1"/>
    <w:rsid w:val="00D138DA"/>
    <w:rsid w:val="00D13978"/>
    <w:rsid w:val="00D139AA"/>
    <w:rsid w:val="00D13D27"/>
    <w:rsid w:val="00D13D7C"/>
    <w:rsid w:val="00D13F31"/>
    <w:rsid w:val="00D13F8F"/>
    <w:rsid w:val="00D14069"/>
    <w:rsid w:val="00D1490B"/>
    <w:rsid w:val="00D149F2"/>
    <w:rsid w:val="00D14B03"/>
    <w:rsid w:val="00D14BCF"/>
    <w:rsid w:val="00D15041"/>
    <w:rsid w:val="00D15C77"/>
    <w:rsid w:val="00D15E30"/>
    <w:rsid w:val="00D16275"/>
    <w:rsid w:val="00D1640B"/>
    <w:rsid w:val="00D164A1"/>
    <w:rsid w:val="00D16888"/>
    <w:rsid w:val="00D16D32"/>
    <w:rsid w:val="00D179E4"/>
    <w:rsid w:val="00D17E19"/>
    <w:rsid w:val="00D17F45"/>
    <w:rsid w:val="00D20159"/>
    <w:rsid w:val="00D202B8"/>
    <w:rsid w:val="00D2073A"/>
    <w:rsid w:val="00D20981"/>
    <w:rsid w:val="00D214C8"/>
    <w:rsid w:val="00D214E0"/>
    <w:rsid w:val="00D2155E"/>
    <w:rsid w:val="00D2176E"/>
    <w:rsid w:val="00D223A0"/>
    <w:rsid w:val="00D22699"/>
    <w:rsid w:val="00D22B4C"/>
    <w:rsid w:val="00D22DEA"/>
    <w:rsid w:val="00D233E4"/>
    <w:rsid w:val="00D2359B"/>
    <w:rsid w:val="00D23C4E"/>
    <w:rsid w:val="00D23DAB"/>
    <w:rsid w:val="00D240B1"/>
    <w:rsid w:val="00D24580"/>
    <w:rsid w:val="00D24E51"/>
    <w:rsid w:val="00D252FD"/>
    <w:rsid w:val="00D25BFE"/>
    <w:rsid w:val="00D25EC1"/>
    <w:rsid w:val="00D261BC"/>
    <w:rsid w:val="00D26951"/>
    <w:rsid w:val="00D26E16"/>
    <w:rsid w:val="00D26FE4"/>
    <w:rsid w:val="00D27093"/>
    <w:rsid w:val="00D27229"/>
    <w:rsid w:val="00D27887"/>
    <w:rsid w:val="00D27D1C"/>
    <w:rsid w:val="00D30318"/>
    <w:rsid w:val="00D30323"/>
    <w:rsid w:val="00D30CB7"/>
    <w:rsid w:val="00D30D52"/>
    <w:rsid w:val="00D314FE"/>
    <w:rsid w:val="00D32104"/>
    <w:rsid w:val="00D3265F"/>
    <w:rsid w:val="00D3266E"/>
    <w:rsid w:val="00D32D43"/>
    <w:rsid w:val="00D3301F"/>
    <w:rsid w:val="00D330C0"/>
    <w:rsid w:val="00D3322E"/>
    <w:rsid w:val="00D333CE"/>
    <w:rsid w:val="00D334B1"/>
    <w:rsid w:val="00D334DD"/>
    <w:rsid w:val="00D340BB"/>
    <w:rsid w:val="00D3455D"/>
    <w:rsid w:val="00D345DD"/>
    <w:rsid w:val="00D34660"/>
    <w:rsid w:val="00D347F6"/>
    <w:rsid w:val="00D34A2D"/>
    <w:rsid w:val="00D35348"/>
    <w:rsid w:val="00D358D9"/>
    <w:rsid w:val="00D359BE"/>
    <w:rsid w:val="00D35AF5"/>
    <w:rsid w:val="00D36476"/>
    <w:rsid w:val="00D367F4"/>
    <w:rsid w:val="00D36A12"/>
    <w:rsid w:val="00D377CE"/>
    <w:rsid w:val="00D37C71"/>
    <w:rsid w:val="00D37E97"/>
    <w:rsid w:val="00D37F98"/>
    <w:rsid w:val="00D40080"/>
    <w:rsid w:val="00D40299"/>
    <w:rsid w:val="00D40414"/>
    <w:rsid w:val="00D40A52"/>
    <w:rsid w:val="00D40F4E"/>
    <w:rsid w:val="00D410EF"/>
    <w:rsid w:val="00D413B4"/>
    <w:rsid w:val="00D41417"/>
    <w:rsid w:val="00D41882"/>
    <w:rsid w:val="00D41AA3"/>
    <w:rsid w:val="00D423B6"/>
    <w:rsid w:val="00D423E3"/>
    <w:rsid w:val="00D426EC"/>
    <w:rsid w:val="00D430C2"/>
    <w:rsid w:val="00D43367"/>
    <w:rsid w:val="00D43E9B"/>
    <w:rsid w:val="00D43EE6"/>
    <w:rsid w:val="00D43EF4"/>
    <w:rsid w:val="00D440EB"/>
    <w:rsid w:val="00D4412E"/>
    <w:rsid w:val="00D441DE"/>
    <w:rsid w:val="00D442EA"/>
    <w:rsid w:val="00D447CA"/>
    <w:rsid w:val="00D44D50"/>
    <w:rsid w:val="00D44FC1"/>
    <w:rsid w:val="00D452AE"/>
    <w:rsid w:val="00D45314"/>
    <w:rsid w:val="00D4537C"/>
    <w:rsid w:val="00D4551A"/>
    <w:rsid w:val="00D4597B"/>
    <w:rsid w:val="00D45BAA"/>
    <w:rsid w:val="00D46560"/>
    <w:rsid w:val="00D46BF0"/>
    <w:rsid w:val="00D4762E"/>
    <w:rsid w:val="00D50061"/>
    <w:rsid w:val="00D50C64"/>
    <w:rsid w:val="00D51271"/>
    <w:rsid w:val="00D51497"/>
    <w:rsid w:val="00D51C14"/>
    <w:rsid w:val="00D525BA"/>
    <w:rsid w:val="00D52821"/>
    <w:rsid w:val="00D53244"/>
    <w:rsid w:val="00D537D5"/>
    <w:rsid w:val="00D53A88"/>
    <w:rsid w:val="00D53D2F"/>
    <w:rsid w:val="00D53D9A"/>
    <w:rsid w:val="00D53ED2"/>
    <w:rsid w:val="00D540FF"/>
    <w:rsid w:val="00D54BFF"/>
    <w:rsid w:val="00D558A7"/>
    <w:rsid w:val="00D55EA8"/>
    <w:rsid w:val="00D563D4"/>
    <w:rsid w:val="00D566F8"/>
    <w:rsid w:val="00D5686E"/>
    <w:rsid w:val="00D570DC"/>
    <w:rsid w:val="00D577CA"/>
    <w:rsid w:val="00D57A59"/>
    <w:rsid w:val="00D603B8"/>
    <w:rsid w:val="00D61061"/>
    <w:rsid w:val="00D615EE"/>
    <w:rsid w:val="00D622FF"/>
    <w:rsid w:val="00D6285B"/>
    <w:rsid w:val="00D62A86"/>
    <w:rsid w:val="00D632BE"/>
    <w:rsid w:val="00D63A20"/>
    <w:rsid w:val="00D63EFC"/>
    <w:rsid w:val="00D6453C"/>
    <w:rsid w:val="00D65A80"/>
    <w:rsid w:val="00D66050"/>
    <w:rsid w:val="00D6662C"/>
    <w:rsid w:val="00D66FEA"/>
    <w:rsid w:val="00D672B8"/>
    <w:rsid w:val="00D6778F"/>
    <w:rsid w:val="00D678D6"/>
    <w:rsid w:val="00D67A74"/>
    <w:rsid w:val="00D7007A"/>
    <w:rsid w:val="00D705D9"/>
    <w:rsid w:val="00D71BC1"/>
    <w:rsid w:val="00D71DA1"/>
    <w:rsid w:val="00D71EF2"/>
    <w:rsid w:val="00D72459"/>
    <w:rsid w:val="00D724DF"/>
    <w:rsid w:val="00D724FD"/>
    <w:rsid w:val="00D729D0"/>
    <w:rsid w:val="00D72D06"/>
    <w:rsid w:val="00D7359A"/>
    <w:rsid w:val="00D7436F"/>
    <w:rsid w:val="00D74891"/>
    <w:rsid w:val="00D74F61"/>
    <w:rsid w:val="00D7522C"/>
    <w:rsid w:val="00D7536F"/>
    <w:rsid w:val="00D754A2"/>
    <w:rsid w:val="00D758E3"/>
    <w:rsid w:val="00D75A82"/>
    <w:rsid w:val="00D760B5"/>
    <w:rsid w:val="00D76668"/>
    <w:rsid w:val="00D76AC2"/>
    <w:rsid w:val="00D7738A"/>
    <w:rsid w:val="00D778FA"/>
    <w:rsid w:val="00D779D9"/>
    <w:rsid w:val="00D802B2"/>
    <w:rsid w:val="00D8082B"/>
    <w:rsid w:val="00D80851"/>
    <w:rsid w:val="00D81C53"/>
    <w:rsid w:val="00D82136"/>
    <w:rsid w:val="00D821BB"/>
    <w:rsid w:val="00D8252B"/>
    <w:rsid w:val="00D8269A"/>
    <w:rsid w:val="00D82867"/>
    <w:rsid w:val="00D82BA3"/>
    <w:rsid w:val="00D82ECB"/>
    <w:rsid w:val="00D83430"/>
    <w:rsid w:val="00D834CD"/>
    <w:rsid w:val="00D83879"/>
    <w:rsid w:val="00D8415F"/>
    <w:rsid w:val="00D84D90"/>
    <w:rsid w:val="00D84FCE"/>
    <w:rsid w:val="00D856BC"/>
    <w:rsid w:val="00D85E00"/>
    <w:rsid w:val="00D86213"/>
    <w:rsid w:val="00D868D7"/>
    <w:rsid w:val="00D869EE"/>
    <w:rsid w:val="00D878C4"/>
    <w:rsid w:val="00D901DE"/>
    <w:rsid w:val="00D9082F"/>
    <w:rsid w:val="00D90952"/>
    <w:rsid w:val="00D90B8E"/>
    <w:rsid w:val="00D91684"/>
    <w:rsid w:val="00D91907"/>
    <w:rsid w:val="00D91C7C"/>
    <w:rsid w:val="00D91D1A"/>
    <w:rsid w:val="00D925FE"/>
    <w:rsid w:val="00D92764"/>
    <w:rsid w:val="00D927D4"/>
    <w:rsid w:val="00D928A7"/>
    <w:rsid w:val="00D932EB"/>
    <w:rsid w:val="00D935BE"/>
    <w:rsid w:val="00D93B98"/>
    <w:rsid w:val="00D93CF0"/>
    <w:rsid w:val="00D9406E"/>
    <w:rsid w:val="00D942B1"/>
    <w:rsid w:val="00D943E5"/>
    <w:rsid w:val="00D94B14"/>
    <w:rsid w:val="00D94C64"/>
    <w:rsid w:val="00D955D7"/>
    <w:rsid w:val="00D96067"/>
    <w:rsid w:val="00D961CA"/>
    <w:rsid w:val="00D9627B"/>
    <w:rsid w:val="00D968C5"/>
    <w:rsid w:val="00D96940"/>
    <w:rsid w:val="00D969B8"/>
    <w:rsid w:val="00D96A27"/>
    <w:rsid w:val="00D96ABA"/>
    <w:rsid w:val="00D97051"/>
    <w:rsid w:val="00D9717E"/>
    <w:rsid w:val="00D97302"/>
    <w:rsid w:val="00D97590"/>
    <w:rsid w:val="00D97D36"/>
    <w:rsid w:val="00DA068C"/>
    <w:rsid w:val="00DA0D8C"/>
    <w:rsid w:val="00DA0EA1"/>
    <w:rsid w:val="00DA1972"/>
    <w:rsid w:val="00DA19DC"/>
    <w:rsid w:val="00DA1D69"/>
    <w:rsid w:val="00DA1F31"/>
    <w:rsid w:val="00DA2CD6"/>
    <w:rsid w:val="00DA33AD"/>
    <w:rsid w:val="00DA35D2"/>
    <w:rsid w:val="00DA40C8"/>
    <w:rsid w:val="00DA4C11"/>
    <w:rsid w:val="00DA54F0"/>
    <w:rsid w:val="00DA554A"/>
    <w:rsid w:val="00DA56FD"/>
    <w:rsid w:val="00DA570C"/>
    <w:rsid w:val="00DA57EC"/>
    <w:rsid w:val="00DA5DB2"/>
    <w:rsid w:val="00DA6670"/>
    <w:rsid w:val="00DA6C44"/>
    <w:rsid w:val="00DA6DF8"/>
    <w:rsid w:val="00DA6E84"/>
    <w:rsid w:val="00DA714F"/>
    <w:rsid w:val="00DA79A2"/>
    <w:rsid w:val="00DB0886"/>
    <w:rsid w:val="00DB0FC2"/>
    <w:rsid w:val="00DB1959"/>
    <w:rsid w:val="00DB1982"/>
    <w:rsid w:val="00DB1B16"/>
    <w:rsid w:val="00DB25AC"/>
    <w:rsid w:val="00DB2DD2"/>
    <w:rsid w:val="00DB3524"/>
    <w:rsid w:val="00DB3622"/>
    <w:rsid w:val="00DB3E36"/>
    <w:rsid w:val="00DB3FFC"/>
    <w:rsid w:val="00DB4201"/>
    <w:rsid w:val="00DB4234"/>
    <w:rsid w:val="00DB425C"/>
    <w:rsid w:val="00DB4D7F"/>
    <w:rsid w:val="00DB4F41"/>
    <w:rsid w:val="00DB5010"/>
    <w:rsid w:val="00DB5378"/>
    <w:rsid w:val="00DB57E6"/>
    <w:rsid w:val="00DB5B87"/>
    <w:rsid w:val="00DB5FBE"/>
    <w:rsid w:val="00DB61AD"/>
    <w:rsid w:val="00DB6C6F"/>
    <w:rsid w:val="00DB6CC7"/>
    <w:rsid w:val="00DB6E55"/>
    <w:rsid w:val="00DB7501"/>
    <w:rsid w:val="00DB7AB0"/>
    <w:rsid w:val="00DB7BCD"/>
    <w:rsid w:val="00DB7C64"/>
    <w:rsid w:val="00DC00A2"/>
    <w:rsid w:val="00DC0266"/>
    <w:rsid w:val="00DC0295"/>
    <w:rsid w:val="00DC0751"/>
    <w:rsid w:val="00DC103D"/>
    <w:rsid w:val="00DC1057"/>
    <w:rsid w:val="00DC13FE"/>
    <w:rsid w:val="00DC150B"/>
    <w:rsid w:val="00DC29A1"/>
    <w:rsid w:val="00DC2DEF"/>
    <w:rsid w:val="00DC300A"/>
    <w:rsid w:val="00DC3031"/>
    <w:rsid w:val="00DC3D2E"/>
    <w:rsid w:val="00DC4047"/>
    <w:rsid w:val="00DC4420"/>
    <w:rsid w:val="00DC4C75"/>
    <w:rsid w:val="00DC4C8D"/>
    <w:rsid w:val="00DC4D02"/>
    <w:rsid w:val="00DC4DAC"/>
    <w:rsid w:val="00DC51C0"/>
    <w:rsid w:val="00DC5235"/>
    <w:rsid w:val="00DC54F0"/>
    <w:rsid w:val="00DC65F9"/>
    <w:rsid w:val="00DC6BA5"/>
    <w:rsid w:val="00DC6DAD"/>
    <w:rsid w:val="00DC6EA5"/>
    <w:rsid w:val="00DC72D9"/>
    <w:rsid w:val="00DD002B"/>
    <w:rsid w:val="00DD0A3F"/>
    <w:rsid w:val="00DD11FD"/>
    <w:rsid w:val="00DD2443"/>
    <w:rsid w:val="00DD2B05"/>
    <w:rsid w:val="00DD2C23"/>
    <w:rsid w:val="00DD34EB"/>
    <w:rsid w:val="00DD361A"/>
    <w:rsid w:val="00DD3620"/>
    <w:rsid w:val="00DD375C"/>
    <w:rsid w:val="00DD3AFE"/>
    <w:rsid w:val="00DD44AC"/>
    <w:rsid w:val="00DD46BB"/>
    <w:rsid w:val="00DD49B7"/>
    <w:rsid w:val="00DD5432"/>
    <w:rsid w:val="00DD577C"/>
    <w:rsid w:val="00DD5E1D"/>
    <w:rsid w:val="00DD66EA"/>
    <w:rsid w:val="00DD73E6"/>
    <w:rsid w:val="00DD7C6D"/>
    <w:rsid w:val="00DE0511"/>
    <w:rsid w:val="00DE0756"/>
    <w:rsid w:val="00DE0D67"/>
    <w:rsid w:val="00DE1CE1"/>
    <w:rsid w:val="00DE27BC"/>
    <w:rsid w:val="00DE3325"/>
    <w:rsid w:val="00DE3656"/>
    <w:rsid w:val="00DE3EC8"/>
    <w:rsid w:val="00DE43B8"/>
    <w:rsid w:val="00DE4C1C"/>
    <w:rsid w:val="00DE4C93"/>
    <w:rsid w:val="00DE53EB"/>
    <w:rsid w:val="00DE5A1F"/>
    <w:rsid w:val="00DE7190"/>
    <w:rsid w:val="00DE7538"/>
    <w:rsid w:val="00DE77F0"/>
    <w:rsid w:val="00DF0410"/>
    <w:rsid w:val="00DF063A"/>
    <w:rsid w:val="00DF071F"/>
    <w:rsid w:val="00DF0997"/>
    <w:rsid w:val="00DF0AAD"/>
    <w:rsid w:val="00DF0B25"/>
    <w:rsid w:val="00DF1513"/>
    <w:rsid w:val="00DF1984"/>
    <w:rsid w:val="00DF1C06"/>
    <w:rsid w:val="00DF2114"/>
    <w:rsid w:val="00DF21D8"/>
    <w:rsid w:val="00DF2D9B"/>
    <w:rsid w:val="00DF2E63"/>
    <w:rsid w:val="00DF3496"/>
    <w:rsid w:val="00DF3CB2"/>
    <w:rsid w:val="00DF4F7C"/>
    <w:rsid w:val="00DF536B"/>
    <w:rsid w:val="00DF6E2B"/>
    <w:rsid w:val="00DF7106"/>
    <w:rsid w:val="00DF765E"/>
    <w:rsid w:val="00E001F9"/>
    <w:rsid w:val="00E0072F"/>
    <w:rsid w:val="00E00A3D"/>
    <w:rsid w:val="00E00D18"/>
    <w:rsid w:val="00E00E18"/>
    <w:rsid w:val="00E00F07"/>
    <w:rsid w:val="00E021DC"/>
    <w:rsid w:val="00E027A6"/>
    <w:rsid w:val="00E02965"/>
    <w:rsid w:val="00E02D4A"/>
    <w:rsid w:val="00E0349D"/>
    <w:rsid w:val="00E04420"/>
    <w:rsid w:val="00E044A2"/>
    <w:rsid w:val="00E04FFD"/>
    <w:rsid w:val="00E050A5"/>
    <w:rsid w:val="00E061BA"/>
    <w:rsid w:val="00E06C62"/>
    <w:rsid w:val="00E06F16"/>
    <w:rsid w:val="00E070AC"/>
    <w:rsid w:val="00E0716A"/>
    <w:rsid w:val="00E07310"/>
    <w:rsid w:val="00E074EF"/>
    <w:rsid w:val="00E075C6"/>
    <w:rsid w:val="00E07A12"/>
    <w:rsid w:val="00E07A7D"/>
    <w:rsid w:val="00E07FDB"/>
    <w:rsid w:val="00E10305"/>
    <w:rsid w:val="00E10405"/>
    <w:rsid w:val="00E1095A"/>
    <w:rsid w:val="00E10971"/>
    <w:rsid w:val="00E10C73"/>
    <w:rsid w:val="00E10FC1"/>
    <w:rsid w:val="00E11118"/>
    <w:rsid w:val="00E113D9"/>
    <w:rsid w:val="00E11C9A"/>
    <w:rsid w:val="00E11FB3"/>
    <w:rsid w:val="00E11FD7"/>
    <w:rsid w:val="00E1237B"/>
    <w:rsid w:val="00E12C4C"/>
    <w:rsid w:val="00E13042"/>
    <w:rsid w:val="00E13E83"/>
    <w:rsid w:val="00E14F97"/>
    <w:rsid w:val="00E155EE"/>
    <w:rsid w:val="00E1655D"/>
    <w:rsid w:val="00E16568"/>
    <w:rsid w:val="00E16AB9"/>
    <w:rsid w:val="00E16B32"/>
    <w:rsid w:val="00E16DE2"/>
    <w:rsid w:val="00E1782D"/>
    <w:rsid w:val="00E17912"/>
    <w:rsid w:val="00E17A82"/>
    <w:rsid w:val="00E201E4"/>
    <w:rsid w:val="00E201FD"/>
    <w:rsid w:val="00E20767"/>
    <w:rsid w:val="00E20A71"/>
    <w:rsid w:val="00E21336"/>
    <w:rsid w:val="00E2196C"/>
    <w:rsid w:val="00E2238D"/>
    <w:rsid w:val="00E227B0"/>
    <w:rsid w:val="00E22A95"/>
    <w:rsid w:val="00E230FF"/>
    <w:rsid w:val="00E232A8"/>
    <w:rsid w:val="00E23840"/>
    <w:rsid w:val="00E241D6"/>
    <w:rsid w:val="00E2499A"/>
    <w:rsid w:val="00E24FC4"/>
    <w:rsid w:val="00E253CE"/>
    <w:rsid w:val="00E25EE1"/>
    <w:rsid w:val="00E25FA1"/>
    <w:rsid w:val="00E266EA"/>
    <w:rsid w:val="00E26921"/>
    <w:rsid w:val="00E26B4D"/>
    <w:rsid w:val="00E26C0D"/>
    <w:rsid w:val="00E26E5C"/>
    <w:rsid w:val="00E26F0D"/>
    <w:rsid w:val="00E272F2"/>
    <w:rsid w:val="00E27449"/>
    <w:rsid w:val="00E27979"/>
    <w:rsid w:val="00E27E7A"/>
    <w:rsid w:val="00E3037D"/>
    <w:rsid w:val="00E30754"/>
    <w:rsid w:val="00E30C50"/>
    <w:rsid w:val="00E31F3E"/>
    <w:rsid w:val="00E3253B"/>
    <w:rsid w:val="00E32B17"/>
    <w:rsid w:val="00E33CF5"/>
    <w:rsid w:val="00E33E89"/>
    <w:rsid w:val="00E34665"/>
    <w:rsid w:val="00E347B2"/>
    <w:rsid w:val="00E348E0"/>
    <w:rsid w:val="00E34D52"/>
    <w:rsid w:val="00E34E7A"/>
    <w:rsid w:val="00E35280"/>
    <w:rsid w:val="00E3545F"/>
    <w:rsid w:val="00E3581D"/>
    <w:rsid w:val="00E35896"/>
    <w:rsid w:val="00E35BDB"/>
    <w:rsid w:val="00E35CCD"/>
    <w:rsid w:val="00E361AF"/>
    <w:rsid w:val="00E363A7"/>
    <w:rsid w:val="00E368D2"/>
    <w:rsid w:val="00E37403"/>
    <w:rsid w:val="00E3797E"/>
    <w:rsid w:val="00E37F54"/>
    <w:rsid w:val="00E40014"/>
    <w:rsid w:val="00E409CC"/>
    <w:rsid w:val="00E410B8"/>
    <w:rsid w:val="00E4147A"/>
    <w:rsid w:val="00E41A7E"/>
    <w:rsid w:val="00E41E8B"/>
    <w:rsid w:val="00E42317"/>
    <w:rsid w:val="00E42395"/>
    <w:rsid w:val="00E4242A"/>
    <w:rsid w:val="00E4335C"/>
    <w:rsid w:val="00E4421F"/>
    <w:rsid w:val="00E44746"/>
    <w:rsid w:val="00E450D6"/>
    <w:rsid w:val="00E45454"/>
    <w:rsid w:val="00E4596E"/>
    <w:rsid w:val="00E4608D"/>
    <w:rsid w:val="00E4666E"/>
    <w:rsid w:val="00E466D3"/>
    <w:rsid w:val="00E46A8E"/>
    <w:rsid w:val="00E470FD"/>
    <w:rsid w:val="00E475C8"/>
    <w:rsid w:val="00E47BE4"/>
    <w:rsid w:val="00E5092B"/>
    <w:rsid w:val="00E5092C"/>
    <w:rsid w:val="00E513A9"/>
    <w:rsid w:val="00E51692"/>
    <w:rsid w:val="00E519E6"/>
    <w:rsid w:val="00E51AD9"/>
    <w:rsid w:val="00E51B23"/>
    <w:rsid w:val="00E51B4E"/>
    <w:rsid w:val="00E522ED"/>
    <w:rsid w:val="00E52863"/>
    <w:rsid w:val="00E52DF4"/>
    <w:rsid w:val="00E53431"/>
    <w:rsid w:val="00E5368C"/>
    <w:rsid w:val="00E536BD"/>
    <w:rsid w:val="00E53840"/>
    <w:rsid w:val="00E539E4"/>
    <w:rsid w:val="00E53DAB"/>
    <w:rsid w:val="00E54889"/>
    <w:rsid w:val="00E55117"/>
    <w:rsid w:val="00E551C3"/>
    <w:rsid w:val="00E55383"/>
    <w:rsid w:val="00E5572F"/>
    <w:rsid w:val="00E55D6B"/>
    <w:rsid w:val="00E56970"/>
    <w:rsid w:val="00E56E2E"/>
    <w:rsid w:val="00E56E95"/>
    <w:rsid w:val="00E574C5"/>
    <w:rsid w:val="00E57526"/>
    <w:rsid w:val="00E5788E"/>
    <w:rsid w:val="00E57B32"/>
    <w:rsid w:val="00E57DFD"/>
    <w:rsid w:val="00E57F1C"/>
    <w:rsid w:val="00E603EF"/>
    <w:rsid w:val="00E609A5"/>
    <w:rsid w:val="00E60E43"/>
    <w:rsid w:val="00E61286"/>
    <w:rsid w:val="00E6133D"/>
    <w:rsid w:val="00E616CF"/>
    <w:rsid w:val="00E61A91"/>
    <w:rsid w:val="00E61E12"/>
    <w:rsid w:val="00E61EC8"/>
    <w:rsid w:val="00E61F19"/>
    <w:rsid w:val="00E62176"/>
    <w:rsid w:val="00E62189"/>
    <w:rsid w:val="00E6260C"/>
    <w:rsid w:val="00E6261E"/>
    <w:rsid w:val="00E627C0"/>
    <w:rsid w:val="00E62A38"/>
    <w:rsid w:val="00E62FC1"/>
    <w:rsid w:val="00E63391"/>
    <w:rsid w:val="00E6410B"/>
    <w:rsid w:val="00E64123"/>
    <w:rsid w:val="00E6416A"/>
    <w:rsid w:val="00E645C1"/>
    <w:rsid w:val="00E64746"/>
    <w:rsid w:val="00E64E75"/>
    <w:rsid w:val="00E65405"/>
    <w:rsid w:val="00E65601"/>
    <w:rsid w:val="00E656AE"/>
    <w:rsid w:val="00E65894"/>
    <w:rsid w:val="00E65BA8"/>
    <w:rsid w:val="00E65BEE"/>
    <w:rsid w:val="00E661DF"/>
    <w:rsid w:val="00E66733"/>
    <w:rsid w:val="00E669B1"/>
    <w:rsid w:val="00E66B91"/>
    <w:rsid w:val="00E67306"/>
    <w:rsid w:val="00E67B7D"/>
    <w:rsid w:val="00E67FDE"/>
    <w:rsid w:val="00E70244"/>
    <w:rsid w:val="00E70488"/>
    <w:rsid w:val="00E70736"/>
    <w:rsid w:val="00E7088F"/>
    <w:rsid w:val="00E70A0E"/>
    <w:rsid w:val="00E71079"/>
    <w:rsid w:val="00E711A1"/>
    <w:rsid w:val="00E713E0"/>
    <w:rsid w:val="00E71868"/>
    <w:rsid w:val="00E7192F"/>
    <w:rsid w:val="00E71C31"/>
    <w:rsid w:val="00E724F6"/>
    <w:rsid w:val="00E73753"/>
    <w:rsid w:val="00E7392A"/>
    <w:rsid w:val="00E73A44"/>
    <w:rsid w:val="00E73C0A"/>
    <w:rsid w:val="00E74509"/>
    <w:rsid w:val="00E745FA"/>
    <w:rsid w:val="00E7493C"/>
    <w:rsid w:val="00E753DE"/>
    <w:rsid w:val="00E7564A"/>
    <w:rsid w:val="00E75679"/>
    <w:rsid w:val="00E7596C"/>
    <w:rsid w:val="00E75D67"/>
    <w:rsid w:val="00E7695E"/>
    <w:rsid w:val="00E769E2"/>
    <w:rsid w:val="00E77A2C"/>
    <w:rsid w:val="00E77B29"/>
    <w:rsid w:val="00E77DDD"/>
    <w:rsid w:val="00E77E6E"/>
    <w:rsid w:val="00E77F2E"/>
    <w:rsid w:val="00E800ED"/>
    <w:rsid w:val="00E82111"/>
    <w:rsid w:val="00E82540"/>
    <w:rsid w:val="00E82ABE"/>
    <w:rsid w:val="00E82BD2"/>
    <w:rsid w:val="00E831B8"/>
    <w:rsid w:val="00E83AC7"/>
    <w:rsid w:val="00E84658"/>
    <w:rsid w:val="00E848A6"/>
    <w:rsid w:val="00E84FF5"/>
    <w:rsid w:val="00E85037"/>
    <w:rsid w:val="00E8529F"/>
    <w:rsid w:val="00E85927"/>
    <w:rsid w:val="00E869C1"/>
    <w:rsid w:val="00E86DBE"/>
    <w:rsid w:val="00E878F2"/>
    <w:rsid w:val="00E90399"/>
    <w:rsid w:val="00E90794"/>
    <w:rsid w:val="00E90807"/>
    <w:rsid w:val="00E90BB6"/>
    <w:rsid w:val="00E90E9E"/>
    <w:rsid w:val="00E90EFC"/>
    <w:rsid w:val="00E91327"/>
    <w:rsid w:val="00E91757"/>
    <w:rsid w:val="00E91A5A"/>
    <w:rsid w:val="00E91C1D"/>
    <w:rsid w:val="00E91FD1"/>
    <w:rsid w:val="00E920D4"/>
    <w:rsid w:val="00E92610"/>
    <w:rsid w:val="00E9264F"/>
    <w:rsid w:val="00E92A6C"/>
    <w:rsid w:val="00E92F4A"/>
    <w:rsid w:val="00E935EB"/>
    <w:rsid w:val="00E93A56"/>
    <w:rsid w:val="00E93FC8"/>
    <w:rsid w:val="00E94776"/>
    <w:rsid w:val="00E94843"/>
    <w:rsid w:val="00E949A9"/>
    <w:rsid w:val="00E95062"/>
    <w:rsid w:val="00E95157"/>
    <w:rsid w:val="00E95362"/>
    <w:rsid w:val="00E9601A"/>
    <w:rsid w:val="00E96156"/>
    <w:rsid w:val="00E9651C"/>
    <w:rsid w:val="00E966FA"/>
    <w:rsid w:val="00E969AB"/>
    <w:rsid w:val="00E96A8E"/>
    <w:rsid w:val="00E96AEF"/>
    <w:rsid w:val="00E971E1"/>
    <w:rsid w:val="00E976C9"/>
    <w:rsid w:val="00EA05BB"/>
    <w:rsid w:val="00EA14AE"/>
    <w:rsid w:val="00EA1744"/>
    <w:rsid w:val="00EA17A6"/>
    <w:rsid w:val="00EA17B2"/>
    <w:rsid w:val="00EA207C"/>
    <w:rsid w:val="00EA2D36"/>
    <w:rsid w:val="00EA30CB"/>
    <w:rsid w:val="00EA3287"/>
    <w:rsid w:val="00EA44F8"/>
    <w:rsid w:val="00EA4A3F"/>
    <w:rsid w:val="00EA4AD5"/>
    <w:rsid w:val="00EA5153"/>
    <w:rsid w:val="00EA562A"/>
    <w:rsid w:val="00EA5C56"/>
    <w:rsid w:val="00EA60DC"/>
    <w:rsid w:val="00EA7F02"/>
    <w:rsid w:val="00EB0459"/>
    <w:rsid w:val="00EB09EB"/>
    <w:rsid w:val="00EB0DA6"/>
    <w:rsid w:val="00EB12C6"/>
    <w:rsid w:val="00EB1669"/>
    <w:rsid w:val="00EB237E"/>
    <w:rsid w:val="00EB241D"/>
    <w:rsid w:val="00EB2D24"/>
    <w:rsid w:val="00EB316F"/>
    <w:rsid w:val="00EB31B2"/>
    <w:rsid w:val="00EB3673"/>
    <w:rsid w:val="00EB3886"/>
    <w:rsid w:val="00EB3D7B"/>
    <w:rsid w:val="00EB4C77"/>
    <w:rsid w:val="00EB513B"/>
    <w:rsid w:val="00EB59E6"/>
    <w:rsid w:val="00EB6ADA"/>
    <w:rsid w:val="00EB7453"/>
    <w:rsid w:val="00EB76CC"/>
    <w:rsid w:val="00EB76D3"/>
    <w:rsid w:val="00EB7B58"/>
    <w:rsid w:val="00EB7BC1"/>
    <w:rsid w:val="00EC0650"/>
    <w:rsid w:val="00EC0BAC"/>
    <w:rsid w:val="00EC0D88"/>
    <w:rsid w:val="00EC0FF0"/>
    <w:rsid w:val="00EC11DB"/>
    <w:rsid w:val="00EC1D25"/>
    <w:rsid w:val="00EC218C"/>
    <w:rsid w:val="00EC352F"/>
    <w:rsid w:val="00EC3A7A"/>
    <w:rsid w:val="00EC3FDA"/>
    <w:rsid w:val="00EC40FA"/>
    <w:rsid w:val="00EC4325"/>
    <w:rsid w:val="00EC4515"/>
    <w:rsid w:val="00EC45DE"/>
    <w:rsid w:val="00EC4F74"/>
    <w:rsid w:val="00EC4FFD"/>
    <w:rsid w:val="00EC506E"/>
    <w:rsid w:val="00EC5807"/>
    <w:rsid w:val="00EC5B2F"/>
    <w:rsid w:val="00EC6217"/>
    <w:rsid w:val="00EC6CF8"/>
    <w:rsid w:val="00EC71B3"/>
    <w:rsid w:val="00EC7233"/>
    <w:rsid w:val="00EC793B"/>
    <w:rsid w:val="00EC7A74"/>
    <w:rsid w:val="00ED0149"/>
    <w:rsid w:val="00ED029D"/>
    <w:rsid w:val="00ED02A5"/>
    <w:rsid w:val="00ED04E1"/>
    <w:rsid w:val="00ED0553"/>
    <w:rsid w:val="00ED0661"/>
    <w:rsid w:val="00ED0C9E"/>
    <w:rsid w:val="00ED11DE"/>
    <w:rsid w:val="00ED1DB5"/>
    <w:rsid w:val="00ED2023"/>
    <w:rsid w:val="00ED2899"/>
    <w:rsid w:val="00ED32DB"/>
    <w:rsid w:val="00ED3561"/>
    <w:rsid w:val="00ED456E"/>
    <w:rsid w:val="00ED4850"/>
    <w:rsid w:val="00ED4A55"/>
    <w:rsid w:val="00ED52D3"/>
    <w:rsid w:val="00ED57F6"/>
    <w:rsid w:val="00ED5872"/>
    <w:rsid w:val="00ED5D3A"/>
    <w:rsid w:val="00ED5EF4"/>
    <w:rsid w:val="00ED603C"/>
    <w:rsid w:val="00ED66C5"/>
    <w:rsid w:val="00ED6D9D"/>
    <w:rsid w:val="00ED6F93"/>
    <w:rsid w:val="00ED73F2"/>
    <w:rsid w:val="00ED7CDB"/>
    <w:rsid w:val="00EE0B25"/>
    <w:rsid w:val="00EE10B6"/>
    <w:rsid w:val="00EE1583"/>
    <w:rsid w:val="00EE1927"/>
    <w:rsid w:val="00EE1C73"/>
    <w:rsid w:val="00EE2C44"/>
    <w:rsid w:val="00EE3133"/>
    <w:rsid w:val="00EE3229"/>
    <w:rsid w:val="00EE3D9E"/>
    <w:rsid w:val="00EE41AE"/>
    <w:rsid w:val="00EE4364"/>
    <w:rsid w:val="00EE46D3"/>
    <w:rsid w:val="00EE46E5"/>
    <w:rsid w:val="00EE4E08"/>
    <w:rsid w:val="00EE5699"/>
    <w:rsid w:val="00EE5B89"/>
    <w:rsid w:val="00EE5DBB"/>
    <w:rsid w:val="00EE5DFC"/>
    <w:rsid w:val="00EE65CA"/>
    <w:rsid w:val="00EE70AA"/>
    <w:rsid w:val="00EE739A"/>
    <w:rsid w:val="00EE7475"/>
    <w:rsid w:val="00EF0209"/>
    <w:rsid w:val="00EF0681"/>
    <w:rsid w:val="00EF068C"/>
    <w:rsid w:val="00EF09B0"/>
    <w:rsid w:val="00EF0CFA"/>
    <w:rsid w:val="00EF0F4E"/>
    <w:rsid w:val="00EF0F81"/>
    <w:rsid w:val="00EF1127"/>
    <w:rsid w:val="00EF1AE4"/>
    <w:rsid w:val="00EF227A"/>
    <w:rsid w:val="00EF248D"/>
    <w:rsid w:val="00EF265E"/>
    <w:rsid w:val="00EF2736"/>
    <w:rsid w:val="00EF3C8A"/>
    <w:rsid w:val="00EF3F0E"/>
    <w:rsid w:val="00EF44B8"/>
    <w:rsid w:val="00EF46CE"/>
    <w:rsid w:val="00EF4901"/>
    <w:rsid w:val="00EF4E3A"/>
    <w:rsid w:val="00EF4F8F"/>
    <w:rsid w:val="00EF52D8"/>
    <w:rsid w:val="00EF5640"/>
    <w:rsid w:val="00EF56A2"/>
    <w:rsid w:val="00EF5A73"/>
    <w:rsid w:val="00EF5BA6"/>
    <w:rsid w:val="00EF5D4D"/>
    <w:rsid w:val="00EF6582"/>
    <w:rsid w:val="00EF71CF"/>
    <w:rsid w:val="00EF72A7"/>
    <w:rsid w:val="00EF72F9"/>
    <w:rsid w:val="00EF7394"/>
    <w:rsid w:val="00EF76E4"/>
    <w:rsid w:val="00EF7A51"/>
    <w:rsid w:val="00EF7AB8"/>
    <w:rsid w:val="00EF7DE3"/>
    <w:rsid w:val="00F00A0A"/>
    <w:rsid w:val="00F016B0"/>
    <w:rsid w:val="00F01FC8"/>
    <w:rsid w:val="00F0232B"/>
    <w:rsid w:val="00F02612"/>
    <w:rsid w:val="00F02E8E"/>
    <w:rsid w:val="00F03103"/>
    <w:rsid w:val="00F0318B"/>
    <w:rsid w:val="00F036E3"/>
    <w:rsid w:val="00F03F20"/>
    <w:rsid w:val="00F0425B"/>
    <w:rsid w:val="00F04626"/>
    <w:rsid w:val="00F048C1"/>
    <w:rsid w:val="00F04CC8"/>
    <w:rsid w:val="00F04D66"/>
    <w:rsid w:val="00F05380"/>
    <w:rsid w:val="00F0566A"/>
    <w:rsid w:val="00F06EAD"/>
    <w:rsid w:val="00F07648"/>
    <w:rsid w:val="00F076D6"/>
    <w:rsid w:val="00F07D18"/>
    <w:rsid w:val="00F10350"/>
    <w:rsid w:val="00F103D6"/>
    <w:rsid w:val="00F1078C"/>
    <w:rsid w:val="00F10906"/>
    <w:rsid w:val="00F10AFD"/>
    <w:rsid w:val="00F10F91"/>
    <w:rsid w:val="00F111F4"/>
    <w:rsid w:val="00F116E6"/>
    <w:rsid w:val="00F1174B"/>
    <w:rsid w:val="00F11AC6"/>
    <w:rsid w:val="00F12017"/>
    <w:rsid w:val="00F12C62"/>
    <w:rsid w:val="00F134FD"/>
    <w:rsid w:val="00F141ED"/>
    <w:rsid w:val="00F14CBD"/>
    <w:rsid w:val="00F14DEE"/>
    <w:rsid w:val="00F15A8E"/>
    <w:rsid w:val="00F15F42"/>
    <w:rsid w:val="00F161B5"/>
    <w:rsid w:val="00F161D0"/>
    <w:rsid w:val="00F168F1"/>
    <w:rsid w:val="00F16A22"/>
    <w:rsid w:val="00F17DE8"/>
    <w:rsid w:val="00F17E0D"/>
    <w:rsid w:val="00F205F5"/>
    <w:rsid w:val="00F20F98"/>
    <w:rsid w:val="00F21321"/>
    <w:rsid w:val="00F21C02"/>
    <w:rsid w:val="00F21C51"/>
    <w:rsid w:val="00F21CC4"/>
    <w:rsid w:val="00F21E80"/>
    <w:rsid w:val="00F223D9"/>
    <w:rsid w:val="00F224E7"/>
    <w:rsid w:val="00F22BD8"/>
    <w:rsid w:val="00F236BF"/>
    <w:rsid w:val="00F2382F"/>
    <w:rsid w:val="00F23866"/>
    <w:rsid w:val="00F238CD"/>
    <w:rsid w:val="00F23F52"/>
    <w:rsid w:val="00F25518"/>
    <w:rsid w:val="00F25D99"/>
    <w:rsid w:val="00F2601B"/>
    <w:rsid w:val="00F2661F"/>
    <w:rsid w:val="00F26AB7"/>
    <w:rsid w:val="00F26BF1"/>
    <w:rsid w:val="00F26CBB"/>
    <w:rsid w:val="00F26D99"/>
    <w:rsid w:val="00F271DE"/>
    <w:rsid w:val="00F272E4"/>
    <w:rsid w:val="00F272EF"/>
    <w:rsid w:val="00F27316"/>
    <w:rsid w:val="00F273C7"/>
    <w:rsid w:val="00F274A8"/>
    <w:rsid w:val="00F2788D"/>
    <w:rsid w:val="00F30011"/>
    <w:rsid w:val="00F30039"/>
    <w:rsid w:val="00F302E6"/>
    <w:rsid w:val="00F303B4"/>
    <w:rsid w:val="00F30724"/>
    <w:rsid w:val="00F308AA"/>
    <w:rsid w:val="00F30951"/>
    <w:rsid w:val="00F30E3C"/>
    <w:rsid w:val="00F3115E"/>
    <w:rsid w:val="00F316CA"/>
    <w:rsid w:val="00F31BE1"/>
    <w:rsid w:val="00F324D0"/>
    <w:rsid w:val="00F3293B"/>
    <w:rsid w:val="00F331C3"/>
    <w:rsid w:val="00F331DE"/>
    <w:rsid w:val="00F339B1"/>
    <w:rsid w:val="00F33DB1"/>
    <w:rsid w:val="00F340A1"/>
    <w:rsid w:val="00F346F1"/>
    <w:rsid w:val="00F34C62"/>
    <w:rsid w:val="00F34FEC"/>
    <w:rsid w:val="00F35247"/>
    <w:rsid w:val="00F35356"/>
    <w:rsid w:val="00F3571A"/>
    <w:rsid w:val="00F35870"/>
    <w:rsid w:val="00F3662E"/>
    <w:rsid w:val="00F37114"/>
    <w:rsid w:val="00F3717D"/>
    <w:rsid w:val="00F37A0E"/>
    <w:rsid w:val="00F37E34"/>
    <w:rsid w:val="00F37E4F"/>
    <w:rsid w:val="00F40203"/>
    <w:rsid w:val="00F40557"/>
    <w:rsid w:val="00F407E6"/>
    <w:rsid w:val="00F40944"/>
    <w:rsid w:val="00F409AB"/>
    <w:rsid w:val="00F40AC1"/>
    <w:rsid w:val="00F40C25"/>
    <w:rsid w:val="00F419BE"/>
    <w:rsid w:val="00F41D6D"/>
    <w:rsid w:val="00F42119"/>
    <w:rsid w:val="00F424E4"/>
    <w:rsid w:val="00F42E49"/>
    <w:rsid w:val="00F43DB8"/>
    <w:rsid w:val="00F43F52"/>
    <w:rsid w:val="00F4470C"/>
    <w:rsid w:val="00F4471E"/>
    <w:rsid w:val="00F44B7E"/>
    <w:rsid w:val="00F44D18"/>
    <w:rsid w:val="00F458FD"/>
    <w:rsid w:val="00F45A13"/>
    <w:rsid w:val="00F45D4A"/>
    <w:rsid w:val="00F45ED2"/>
    <w:rsid w:val="00F45F9A"/>
    <w:rsid w:val="00F46F24"/>
    <w:rsid w:val="00F470F6"/>
    <w:rsid w:val="00F4778A"/>
    <w:rsid w:val="00F477D6"/>
    <w:rsid w:val="00F5071C"/>
    <w:rsid w:val="00F50DE7"/>
    <w:rsid w:val="00F513D9"/>
    <w:rsid w:val="00F5190D"/>
    <w:rsid w:val="00F51974"/>
    <w:rsid w:val="00F51B99"/>
    <w:rsid w:val="00F51D37"/>
    <w:rsid w:val="00F5215E"/>
    <w:rsid w:val="00F52A72"/>
    <w:rsid w:val="00F52BD1"/>
    <w:rsid w:val="00F52F0F"/>
    <w:rsid w:val="00F54693"/>
    <w:rsid w:val="00F5516D"/>
    <w:rsid w:val="00F5550A"/>
    <w:rsid w:val="00F5557B"/>
    <w:rsid w:val="00F55772"/>
    <w:rsid w:val="00F558B7"/>
    <w:rsid w:val="00F57073"/>
    <w:rsid w:val="00F60605"/>
    <w:rsid w:val="00F60C1E"/>
    <w:rsid w:val="00F60FC9"/>
    <w:rsid w:val="00F614C7"/>
    <w:rsid w:val="00F61B99"/>
    <w:rsid w:val="00F61D52"/>
    <w:rsid w:val="00F624BF"/>
    <w:rsid w:val="00F6266D"/>
    <w:rsid w:val="00F627DA"/>
    <w:rsid w:val="00F62872"/>
    <w:rsid w:val="00F6315A"/>
    <w:rsid w:val="00F632D9"/>
    <w:rsid w:val="00F63488"/>
    <w:rsid w:val="00F637F8"/>
    <w:rsid w:val="00F642B1"/>
    <w:rsid w:val="00F64339"/>
    <w:rsid w:val="00F6461E"/>
    <w:rsid w:val="00F6496C"/>
    <w:rsid w:val="00F64E15"/>
    <w:rsid w:val="00F65102"/>
    <w:rsid w:val="00F65340"/>
    <w:rsid w:val="00F65989"/>
    <w:rsid w:val="00F65A57"/>
    <w:rsid w:val="00F66EC7"/>
    <w:rsid w:val="00F673CA"/>
    <w:rsid w:val="00F676A6"/>
    <w:rsid w:val="00F67869"/>
    <w:rsid w:val="00F678BF"/>
    <w:rsid w:val="00F67D4A"/>
    <w:rsid w:val="00F70422"/>
    <w:rsid w:val="00F70773"/>
    <w:rsid w:val="00F7087B"/>
    <w:rsid w:val="00F70B42"/>
    <w:rsid w:val="00F71855"/>
    <w:rsid w:val="00F71DB7"/>
    <w:rsid w:val="00F7288F"/>
    <w:rsid w:val="00F738E4"/>
    <w:rsid w:val="00F7390D"/>
    <w:rsid w:val="00F73BD9"/>
    <w:rsid w:val="00F74707"/>
    <w:rsid w:val="00F747D1"/>
    <w:rsid w:val="00F74A7A"/>
    <w:rsid w:val="00F74B0C"/>
    <w:rsid w:val="00F7518C"/>
    <w:rsid w:val="00F75707"/>
    <w:rsid w:val="00F75FAC"/>
    <w:rsid w:val="00F76255"/>
    <w:rsid w:val="00F76EF8"/>
    <w:rsid w:val="00F774C5"/>
    <w:rsid w:val="00F7764C"/>
    <w:rsid w:val="00F77834"/>
    <w:rsid w:val="00F8070C"/>
    <w:rsid w:val="00F80D34"/>
    <w:rsid w:val="00F81466"/>
    <w:rsid w:val="00F817E5"/>
    <w:rsid w:val="00F81893"/>
    <w:rsid w:val="00F81DCB"/>
    <w:rsid w:val="00F81E53"/>
    <w:rsid w:val="00F81EB4"/>
    <w:rsid w:val="00F83341"/>
    <w:rsid w:val="00F83501"/>
    <w:rsid w:val="00F8390A"/>
    <w:rsid w:val="00F83C42"/>
    <w:rsid w:val="00F83C8A"/>
    <w:rsid w:val="00F84085"/>
    <w:rsid w:val="00F847A6"/>
    <w:rsid w:val="00F848DF"/>
    <w:rsid w:val="00F84AC8"/>
    <w:rsid w:val="00F84D97"/>
    <w:rsid w:val="00F84F5F"/>
    <w:rsid w:val="00F8528B"/>
    <w:rsid w:val="00F852E2"/>
    <w:rsid w:val="00F853CD"/>
    <w:rsid w:val="00F8559D"/>
    <w:rsid w:val="00F857D8"/>
    <w:rsid w:val="00F85C0C"/>
    <w:rsid w:val="00F85DC1"/>
    <w:rsid w:val="00F86217"/>
    <w:rsid w:val="00F86423"/>
    <w:rsid w:val="00F86F98"/>
    <w:rsid w:val="00F871E4"/>
    <w:rsid w:val="00F871F7"/>
    <w:rsid w:val="00F873BE"/>
    <w:rsid w:val="00F9004C"/>
    <w:rsid w:val="00F9005F"/>
    <w:rsid w:val="00F9092A"/>
    <w:rsid w:val="00F90BBC"/>
    <w:rsid w:val="00F90D76"/>
    <w:rsid w:val="00F90ED1"/>
    <w:rsid w:val="00F91221"/>
    <w:rsid w:val="00F91451"/>
    <w:rsid w:val="00F91BE4"/>
    <w:rsid w:val="00F9214E"/>
    <w:rsid w:val="00F92221"/>
    <w:rsid w:val="00F924D7"/>
    <w:rsid w:val="00F92FA2"/>
    <w:rsid w:val="00F931CD"/>
    <w:rsid w:val="00F931D7"/>
    <w:rsid w:val="00F932DF"/>
    <w:rsid w:val="00F9399B"/>
    <w:rsid w:val="00F93D2E"/>
    <w:rsid w:val="00F9441B"/>
    <w:rsid w:val="00F947F9"/>
    <w:rsid w:val="00F949BB"/>
    <w:rsid w:val="00F94C32"/>
    <w:rsid w:val="00F94FE0"/>
    <w:rsid w:val="00F958BA"/>
    <w:rsid w:val="00F95BFA"/>
    <w:rsid w:val="00F95DFE"/>
    <w:rsid w:val="00F96115"/>
    <w:rsid w:val="00F963A4"/>
    <w:rsid w:val="00F96636"/>
    <w:rsid w:val="00F966F9"/>
    <w:rsid w:val="00F97017"/>
    <w:rsid w:val="00F976A8"/>
    <w:rsid w:val="00F977C7"/>
    <w:rsid w:val="00F97C06"/>
    <w:rsid w:val="00FA03A6"/>
    <w:rsid w:val="00FA05E7"/>
    <w:rsid w:val="00FA0768"/>
    <w:rsid w:val="00FA07E6"/>
    <w:rsid w:val="00FA0D11"/>
    <w:rsid w:val="00FA0F77"/>
    <w:rsid w:val="00FA141F"/>
    <w:rsid w:val="00FA1D31"/>
    <w:rsid w:val="00FA1EC8"/>
    <w:rsid w:val="00FA2299"/>
    <w:rsid w:val="00FA2525"/>
    <w:rsid w:val="00FA34AF"/>
    <w:rsid w:val="00FA35A4"/>
    <w:rsid w:val="00FA3614"/>
    <w:rsid w:val="00FA3A79"/>
    <w:rsid w:val="00FA3C45"/>
    <w:rsid w:val="00FA4077"/>
    <w:rsid w:val="00FA4C32"/>
    <w:rsid w:val="00FA534D"/>
    <w:rsid w:val="00FA5573"/>
    <w:rsid w:val="00FA5CB8"/>
    <w:rsid w:val="00FA6A86"/>
    <w:rsid w:val="00FA7706"/>
    <w:rsid w:val="00FA7E8E"/>
    <w:rsid w:val="00FB0131"/>
    <w:rsid w:val="00FB04E3"/>
    <w:rsid w:val="00FB0E21"/>
    <w:rsid w:val="00FB1549"/>
    <w:rsid w:val="00FB1ED7"/>
    <w:rsid w:val="00FB2955"/>
    <w:rsid w:val="00FB2B0C"/>
    <w:rsid w:val="00FB2D8F"/>
    <w:rsid w:val="00FB2E94"/>
    <w:rsid w:val="00FB3244"/>
    <w:rsid w:val="00FB36FB"/>
    <w:rsid w:val="00FB3A43"/>
    <w:rsid w:val="00FB4026"/>
    <w:rsid w:val="00FB4455"/>
    <w:rsid w:val="00FB55B1"/>
    <w:rsid w:val="00FB5954"/>
    <w:rsid w:val="00FB597C"/>
    <w:rsid w:val="00FB5D3E"/>
    <w:rsid w:val="00FB64C3"/>
    <w:rsid w:val="00FB6775"/>
    <w:rsid w:val="00FB6819"/>
    <w:rsid w:val="00FB681A"/>
    <w:rsid w:val="00FB6BBB"/>
    <w:rsid w:val="00FB7911"/>
    <w:rsid w:val="00FB7FCD"/>
    <w:rsid w:val="00FC0330"/>
    <w:rsid w:val="00FC0594"/>
    <w:rsid w:val="00FC0925"/>
    <w:rsid w:val="00FC0C0F"/>
    <w:rsid w:val="00FC0ED5"/>
    <w:rsid w:val="00FC2154"/>
    <w:rsid w:val="00FC21F1"/>
    <w:rsid w:val="00FC263B"/>
    <w:rsid w:val="00FC2A6D"/>
    <w:rsid w:val="00FC301A"/>
    <w:rsid w:val="00FC36EB"/>
    <w:rsid w:val="00FC3858"/>
    <w:rsid w:val="00FC3B62"/>
    <w:rsid w:val="00FC3D60"/>
    <w:rsid w:val="00FC3E37"/>
    <w:rsid w:val="00FC4044"/>
    <w:rsid w:val="00FC4275"/>
    <w:rsid w:val="00FC431E"/>
    <w:rsid w:val="00FC466F"/>
    <w:rsid w:val="00FC4A88"/>
    <w:rsid w:val="00FC57B5"/>
    <w:rsid w:val="00FC597F"/>
    <w:rsid w:val="00FC6639"/>
    <w:rsid w:val="00FC66FE"/>
    <w:rsid w:val="00FC699E"/>
    <w:rsid w:val="00FC6DE7"/>
    <w:rsid w:val="00FC6F79"/>
    <w:rsid w:val="00FC702C"/>
    <w:rsid w:val="00FC7512"/>
    <w:rsid w:val="00FC7A53"/>
    <w:rsid w:val="00FC7B2F"/>
    <w:rsid w:val="00FC7F94"/>
    <w:rsid w:val="00FD02CD"/>
    <w:rsid w:val="00FD03C8"/>
    <w:rsid w:val="00FD04E3"/>
    <w:rsid w:val="00FD0A98"/>
    <w:rsid w:val="00FD0AF5"/>
    <w:rsid w:val="00FD0F39"/>
    <w:rsid w:val="00FD198C"/>
    <w:rsid w:val="00FD23A3"/>
    <w:rsid w:val="00FD2E00"/>
    <w:rsid w:val="00FD3292"/>
    <w:rsid w:val="00FD3B36"/>
    <w:rsid w:val="00FD429F"/>
    <w:rsid w:val="00FD4538"/>
    <w:rsid w:val="00FD5DFB"/>
    <w:rsid w:val="00FD672B"/>
    <w:rsid w:val="00FD706D"/>
    <w:rsid w:val="00FD731A"/>
    <w:rsid w:val="00FD7382"/>
    <w:rsid w:val="00FD73AB"/>
    <w:rsid w:val="00FD7FDB"/>
    <w:rsid w:val="00FE043B"/>
    <w:rsid w:val="00FE07CF"/>
    <w:rsid w:val="00FE0B3E"/>
    <w:rsid w:val="00FE1538"/>
    <w:rsid w:val="00FE1DB9"/>
    <w:rsid w:val="00FE276C"/>
    <w:rsid w:val="00FE2DE7"/>
    <w:rsid w:val="00FE3185"/>
    <w:rsid w:val="00FE3425"/>
    <w:rsid w:val="00FE38D1"/>
    <w:rsid w:val="00FE3DEE"/>
    <w:rsid w:val="00FE3FA5"/>
    <w:rsid w:val="00FE4084"/>
    <w:rsid w:val="00FE41D0"/>
    <w:rsid w:val="00FE42B3"/>
    <w:rsid w:val="00FE42BA"/>
    <w:rsid w:val="00FE4561"/>
    <w:rsid w:val="00FE51F3"/>
    <w:rsid w:val="00FE52D0"/>
    <w:rsid w:val="00FE7114"/>
    <w:rsid w:val="00FE72CC"/>
    <w:rsid w:val="00FF0309"/>
    <w:rsid w:val="00FF0594"/>
    <w:rsid w:val="00FF2574"/>
    <w:rsid w:val="00FF261D"/>
    <w:rsid w:val="00FF2CE3"/>
    <w:rsid w:val="00FF2EC7"/>
    <w:rsid w:val="00FF3984"/>
    <w:rsid w:val="00FF3DCE"/>
    <w:rsid w:val="00FF3E34"/>
    <w:rsid w:val="00FF3E75"/>
    <w:rsid w:val="00FF4A40"/>
    <w:rsid w:val="00FF4CCA"/>
    <w:rsid w:val="00FF4DB6"/>
    <w:rsid w:val="00FF5612"/>
    <w:rsid w:val="00FF5A18"/>
    <w:rsid w:val="00FF5C36"/>
    <w:rsid w:val="00FF5D2E"/>
    <w:rsid w:val="00FF5E80"/>
    <w:rsid w:val="00FF6A20"/>
    <w:rsid w:val="00FF6C63"/>
    <w:rsid w:val="00FF7C8D"/>
    <w:rsid w:val="00FF7D9D"/>
    <w:rsid w:val="0A48736B"/>
    <w:rsid w:val="1B3E5CCA"/>
    <w:rsid w:val="293FC0BE"/>
    <w:rsid w:val="32DB8E50"/>
    <w:rsid w:val="3EB8AAF6"/>
    <w:rsid w:val="42F2D672"/>
    <w:rsid w:val="74B118F2"/>
    <w:rsid w:val="74DABEA9"/>
    <w:rsid w:val="753E2F37"/>
    <w:rsid w:val="7B8E84AE"/>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4D7510"/>
  <w15:chartTrackingRefBased/>
  <w15:docId w15:val="{647F6546-91D4-4C0C-9FB6-B84E2092829A}"/>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imes New Roman" w:hAnsi="Times New Roman" w:eastAsia="SimSun" w:cs="Times New Roman"/>
        <w:lang w:val="es-CO" w:eastAsia="es-CO"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atentStyles>
  <w:style w:type="paragraph" w:styleId="Normal" w:default="1">
    <w:name w:val="Normal"/>
    <w:qFormat/>
    <w:pPr>
      <w:jc w:val="center"/>
    </w:pPr>
    <w:rPr>
      <w:lang w:val="en-US" w:eastAsia="en-US"/>
    </w:rPr>
  </w:style>
  <w:style w:type="paragraph" w:styleId="Heading1">
    <w:name w:val="heading 1"/>
    <w:basedOn w:val="Normal"/>
    <w:next w:val="Normal"/>
    <w:link w:val="Heading1Char"/>
    <w:qFormat/>
    <w:rsid w:val="006B6B66"/>
    <w:pPr>
      <w:keepNext/>
      <w:keepLines/>
      <w:numPr>
        <w:numId w:val="4"/>
      </w:numPr>
      <w:tabs>
        <w:tab w:val="clear" w:pos="4329"/>
        <w:tab w:val="left" w:pos="216"/>
        <w:tab w:val="num" w:pos="7623"/>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Abstract" w:customStyle="1">
    <w:name w:val="Abstract"/>
    <w:rsid w:val="00972203"/>
    <w:pPr>
      <w:spacing w:after="200"/>
      <w:ind w:firstLine="272"/>
      <w:jc w:val="both"/>
    </w:pPr>
    <w:rPr>
      <w:b/>
      <w:bCs/>
      <w:sz w:val="18"/>
      <w:szCs w:val="18"/>
      <w:lang w:val="en-US" w:eastAsia="en-US"/>
    </w:rPr>
  </w:style>
  <w:style w:type="paragraph" w:styleId="Affiliation" w:customStyle="1">
    <w:name w:val="Affiliation"/>
    <w:pPr>
      <w:jc w:val="center"/>
    </w:pPr>
    <w:rPr>
      <w:lang w:val="en-US" w:eastAsia="en-US"/>
    </w:rPr>
  </w:style>
  <w:style w:type="paragraph" w:styleId="Author" w:customStyle="1">
    <w:name w:val="Author"/>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styleId="BodyTextChar" w:customStyle="1">
    <w:name w:val="Body Text Char"/>
    <w:link w:val="BodyText"/>
    <w:rsid w:val="00E7596C"/>
    <w:rPr>
      <w:spacing w:val="-1"/>
      <w:lang w:val="x-none" w:eastAsia="x-none"/>
    </w:rPr>
  </w:style>
  <w:style w:type="paragraph" w:styleId="bulletlist" w:customStyle="1">
    <w:name w:val="bullet list"/>
    <w:basedOn w:val="BodyText"/>
    <w:rsid w:val="001B67DC"/>
    <w:pPr>
      <w:numPr>
        <w:numId w:val="1"/>
      </w:numPr>
      <w:tabs>
        <w:tab w:val="clear" w:pos="648"/>
      </w:tabs>
      <w:ind w:left="576" w:hanging="288"/>
    </w:pPr>
  </w:style>
  <w:style w:type="paragraph" w:styleId="equation" w:customStyle="1">
    <w:name w:val="equation"/>
    <w:basedOn w:val="Normal"/>
    <w:rsid w:val="008A2C7D"/>
    <w:pPr>
      <w:tabs>
        <w:tab w:val="center" w:pos="2520"/>
        <w:tab w:val="right" w:pos="5040"/>
      </w:tabs>
      <w:spacing w:before="240" w:after="240" w:line="216" w:lineRule="auto"/>
    </w:pPr>
    <w:rPr>
      <w:rFonts w:ascii="Symbol" w:hAnsi="Symbol" w:cs="Symbol"/>
    </w:rPr>
  </w:style>
  <w:style w:type="paragraph" w:styleId="figurecaption" w:customStyle="1">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styleId="footnote" w:customStyle="1">
    <w:name w:val="footnote"/>
    <w:pPr>
      <w:framePr w:vSpace="187" w:hSpace="187" w:wrap="notBeside" w:hAnchor="page" w:vAnchor="text" w:x="6121" w:y="577"/>
      <w:numPr>
        <w:numId w:val="3"/>
      </w:numPr>
      <w:spacing w:after="40"/>
    </w:pPr>
    <w:rPr>
      <w:sz w:val="16"/>
      <w:szCs w:val="16"/>
      <w:lang w:val="en-US" w:eastAsia="en-US"/>
    </w:rPr>
  </w:style>
  <w:style w:type="paragraph" w:styleId="papersubtitle" w:customStyle="1">
    <w:name w:val="paper subtitle"/>
    <w:pPr>
      <w:spacing w:after="120"/>
      <w:jc w:val="center"/>
    </w:pPr>
    <w:rPr>
      <w:rFonts w:eastAsia="MS Mincho"/>
      <w:noProof/>
      <w:sz w:val="28"/>
      <w:szCs w:val="28"/>
      <w:lang w:val="en-US" w:eastAsia="en-US"/>
    </w:rPr>
  </w:style>
  <w:style w:type="paragraph" w:styleId="papertitle" w:customStyle="1">
    <w:name w:val="paper title"/>
    <w:pPr>
      <w:spacing w:after="120"/>
      <w:jc w:val="center"/>
    </w:pPr>
    <w:rPr>
      <w:rFonts w:eastAsia="MS Mincho"/>
      <w:noProof/>
      <w:sz w:val="48"/>
      <w:szCs w:val="48"/>
      <w:lang w:val="en-US" w:eastAsia="en-US"/>
    </w:rPr>
  </w:style>
  <w:style w:type="paragraph" w:styleId="references" w:customStyle="1">
    <w:name w:val="references"/>
    <w:pPr>
      <w:numPr>
        <w:numId w:val="8"/>
      </w:numPr>
      <w:spacing w:after="50" w:line="180" w:lineRule="exact"/>
      <w:jc w:val="both"/>
    </w:pPr>
    <w:rPr>
      <w:rFonts w:eastAsia="MS Mincho"/>
      <w:noProof/>
      <w:sz w:val="16"/>
      <w:szCs w:val="16"/>
      <w:lang w:val="en-US" w:eastAsia="en-US"/>
    </w:rPr>
  </w:style>
  <w:style w:type="paragraph" w:styleId="sponsors" w:customStyle="1">
    <w:name w:val="sponsors"/>
    <w:pPr>
      <w:framePr w:wrap="auto" w:hAnchor="text" w:x="615" w:y="2239"/>
      <w:pBdr>
        <w:top w:val="single" w:color="auto" w:sz="4" w:space="2"/>
      </w:pBdr>
      <w:ind w:firstLine="288"/>
    </w:pPr>
    <w:rPr>
      <w:sz w:val="16"/>
      <w:szCs w:val="16"/>
      <w:lang w:val="en-US" w:eastAsia="en-US"/>
    </w:rPr>
  </w:style>
  <w:style w:type="paragraph" w:styleId="tablecolhead" w:customStyle="1">
    <w:name w:val="table col head"/>
    <w:basedOn w:val="Normal"/>
    <w:rPr>
      <w:b/>
      <w:bCs/>
      <w:sz w:val="16"/>
      <w:szCs w:val="16"/>
    </w:rPr>
  </w:style>
  <w:style w:type="paragraph" w:styleId="tablecolsubhead" w:customStyle="1">
    <w:name w:val="table col subhead"/>
    <w:basedOn w:val="tablecolhead"/>
    <w:rPr>
      <w:i/>
      <w:iCs/>
      <w:sz w:val="15"/>
      <w:szCs w:val="15"/>
    </w:rPr>
  </w:style>
  <w:style w:type="paragraph" w:styleId="tablecopy" w:customStyle="1">
    <w:name w:val="table copy"/>
    <w:pPr>
      <w:jc w:val="both"/>
    </w:pPr>
    <w:rPr>
      <w:noProof/>
      <w:sz w:val="16"/>
      <w:szCs w:val="16"/>
      <w:lang w:val="en-US" w:eastAsia="en-US"/>
    </w:rPr>
  </w:style>
  <w:style w:type="paragraph" w:styleId="tablefootnote" w:customStyle="1">
    <w:name w:val="table footnote"/>
    <w:rsid w:val="005E2800"/>
    <w:pPr>
      <w:numPr>
        <w:numId w:val="24"/>
      </w:numPr>
      <w:spacing w:before="60" w:after="30"/>
      <w:ind w:left="58" w:hanging="29"/>
      <w:jc w:val="right"/>
    </w:pPr>
    <w:rPr>
      <w:sz w:val="12"/>
      <w:szCs w:val="12"/>
      <w:lang w:val="en-US" w:eastAsia="en-US"/>
    </w:rPr>
  </w:style>
  <w:style w:type="paragraph" w:styleId="tablehead" w:customStyle="1">
    <w:name w:val="table head"/>
    <w:pPr>
      <w:numPr>
        <w:numId w:val="9"/>
      </w:numPr>
      <w:spacing w:before="240" w:after="120" w:line="216" w:lineRule="auto"/>
      <w:jc w:val="center"/>
    </w:pPr>
    <w:rPr>
      <w:smallCaps/>
      <w:noProof/>
      <w:sz w:val="16"/>
      <w:szCs w:val="16"/>
      <w:lang w:val="en-US" w:eastAsia="en-US"/>
    </w:rPr>
  </w:style>
  <w:style w:type="paragraph" w:styleId="Keywords" w:customStyle="1">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styleId="HeaderChar" w:customStyle="1">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styleId="FooterChar" w:customStyle="1">
    <w:name w:val="Footer Char"/>
    <w:basedOn w:val="DefaultParagraphFont"/>
    <w:link w:val="Footer"/>
    <w:rsid w:val="001A3B3D"/>
  </w:style>
  <w:style w:type="character" w:styleId="CommentReference">
    <w:name w:val="annotation reference"/>
    <w:basedOn w:val="DefaultParagraphFont"/>
    <w:rsid w:val="00654D32"/>
    <w:rPr>
      <w:sz w:val="16"/>
      <w:szCs w:val="16"/>
    </w:rPr>
  </w:style>
  <w:style w:type="paragraph" w:styleId="CommentText">
    <w:name w:val="annotation text"/>
    <w:basedOn w:val="Normal"/>
    <w:link w:val="CommentTextChar"/>
    <w:rsid w:val="00654D32"/>
  </w:style>
  <w:style w:type="character" w:styleId="CommentTextChar" w:customStyle="1">
    <w:name w:val="Comment Text Char"/>
    <w:basedOn w:val="DefaultParagraphFont"/>
    <w:link w:val="CommentText"/>
    <w:rsid w:val="00654D32"/>
    <w:rPr>
      <w:lang w:val="en-US" w:eastAsia="en-US"/>
    </w:rPr>
  </w:style>
  <w:style w:type="paragraph" w:styleId="CommentSubject">
    <w:name w:val="annotation subject"/>
    <w:basedOn w:val="CommentText"/>
    <w:next w:val="CommentText"/>
    <w:link w:val="CommentSubjectChar"/>
    <w:rsid w:val="00654D32"/>
    <w:rPr>
      <w:b/>
      <w:bCs/>
    </w:rPr>
  </w:style>
  <w:style w:type="character" w:styleId="CommentSubjectChar" w:customStyle="1">
    <w:name w:val="Comment Subject Char"/>
    <w:basedOn w:val="CommentTextChar"/>
    <w:link w:val="CommentSubject"/>
    <w:rsid w:val="00654D32"/>
    <w:rPr>
      <w:b/>
      <w:bCs/>
      <w:lang w:val="en-US" w:eastAsia="en-US"/>
    </w:rPr>
  </w:style>
  <w:style w:type="paragraph" w:styleId="BalloonText">
    <w:name w:val="Balloon Text"/>
    <w:basedOn w:val="Normal"/>
    <w:link w:val="BalloonTextChar"/>
    <w:rsid w:val="00654D32"/>
    <w:rPr>
      <w:rFonts w:ascii="Segoe UI" w:hAnsi="Segoe UI" w:cs="Segoe UI"/>
      <w:sz w:val="18"/>
      <w:szCs w:val="18"/>
    </w:rPr>
  </w:style>
  <w:style w:type="character" w:styleId="BalloonTextChar" w:customStyle="1">
    <w:name w:val="Balloon Text Char"/>
    <w:basedOn w:val="DefaultParagraphFont"/>
    <w:link w:val="BalloonText"/>
    <w:rsid w:val="00654D32"/>
    <w:rPr>
      <w:rFonts w:ascii="Segoe UI" w:hAnsi="Segoe UI" w:cs="Segoe UI"/>
      <w:sz w:val="18"/>
      <w:szCs w:val="18"/>
      <w:lang w:val="en-US" w:eastAsia="en-US"/>
    </w:rPr>
  </w:style>
  <w:style w:type="character" w:styleId="PlaceholderText">
    <w:name w:val="Placeholder Text"/>
    <w:basedOn w:val="DefaultParagraphFont"/>
    <w:uiPriority w:val="99"/>
    <w:semiHidden/>
    <w:rsid w:val="00FA05E7"/>
    <w:rPr>
      <w:color w:val="808080"/>
    </w:rPr>
  </w:style>
  <w:style w:type="paragraph" w:styleId="TableofFigures">
    <w:name w:val="table of figures"/>
    <w:basedOn w:val="Normal"/>
    <w:next w:val="Normal"/>
    <w:rsid w:val="00D0247A"/>
  </w:style>
  <w:style w:type="paragraph" w:styleId="ListParagraph">
    <w:name w:val="List Paragraph"/>
    <w:basedOn w:val="Normal"/>
    <w:uiPriority w:val="34"/>
    <w:qFormat/>
    <w:rsid w:val="0003488E"/>
    <w:pPr>
      <w:ind w:left="720"/>
      <w:contextualSpacing/>
    </w:pPr>
  </w:style>
  <w:style w:type="paragraph" w:styleId="Revision">
    <w:name w:val="Revision"/>
    <w:hidden/>
    <w:uiPriority w:val="99"/>
    <w:semiHidden/>
    <w:rsid w:val="002D7805"/>
    <w:rPr>
      <w:lang w:val="en-US" w:eastAsia="en-US"/>
    </w:rPr>
  </w:style>
  <w:style w:type="character" w:styleId="Heading1Char" w:customStyle="1">
    <w:name w:val="Heading 1 Char"/>
    <w:basedOn w:val="DefaultParagraphFont"/>
    <w:link w:val="Heading1"/>
    <w:rsid w:val="00CB1A7E"/>
    <w:rPr>
      <w:smallCaps/>
      <w:noProof/>
      <w:lang w:val="en-US" w:eastAsia="en-US"/>
    </w:rPr>
  </w:style>
  <w:style w:type="character" w:styleId="Heading4Char" w:customStyle="1">
    <w:name w:val="Heading 4 Char"/>
    <w:basedOn w:val="DefaultParagraphFont"/>
    <w:link w:val="Heading4"/>
    <w:rsid w:val="00CB1A7E"/>
    <w:rPr>
      <w:i/>
      <w:iCs/>
      <w:noProof/>
      <w:lang w:val="en-US" w:eastAsia="en-US"/>
    </w:rPr>
  </w:style>
  <w:style w:type="character" w:styleId="Hyperlink">
    <w:name w:val="Hyperlink"/>
    <w:basedOn w:val="DefaultParagraphFont"/>
    <w:rsid w:val="00EC0BAC"/>
    <w:rPr>
      <w:color w:val="0563C1" w:themeColor="hyperlink"/>
      <w:u w:val="single"/>
    </w:rPr>
  </w:style>
  <w:style w:type="character" w:styleId="UnresolvedMention">
    <w:name w:val="Unresolved Mention"/>
    <w:basedOn w:val="DefaultParagraphFont"/>
    <w:uiPriority w:val="99"/>
    <w:semiHidden/>
    <w:unhideWhenUsed/>
    <w:rsid w:val="00EC0BAC"/>
    <w:rPr>
      <w:color w:val="605E5C"/>
      <w:shd w:val="clear" w:color="auto" w:fill="E1DFDD"/>
    </w:rPr>
  </w:style>
  <w:style w:type="paragraph" w:styleId="Caption">
    <w:name w:val="caption"/>
    <w:basedOn w:val="Normal"/>
    <w:next w:val="Normal"/>
    <w:unhideWhenUsed/>
    <w:qFormat/>
    <w:rsid w:val="00A9403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904659">
      <w:bodyDiv w:val="1"/>
      <w:marLeft w:val="0"/>
      <w:marRight w:val="0"/>
      <w:marTop w:val="0"/>
      <w:marBottom w:val="0"/>
      <w:divBdr>
        <w:top w:val="none" w:sz="0" w:space="0" w:color="auto"/>
        <w:left w:val="none" w:sz="0" w:space="0" w:color="auto"/>
        <w:bottom w:val="none" w:sz="0" w:space="0" w:color="auto"/>
        <w:right w:val="none" w:sz="0" w:space="0" w:color="auto"/>
      </w:divBdr>
      <w:divsChild>
        <w:div w:id="762074645">
          <w:marLeft w:val="0"/>
          <w:marRight w:val="0"/>
          <w:marTop w:val="0"/>
          <w:marBottom w:val="0"/>
          <w:divBdr>
            <w:top w:val="none" w:sz="0" w:space="0" w:color="auto"/>
            <w:left w:val="none" w:sz="0" w:space="0" w:color="auto"/>
            <w:bottom w:val="none" w:sz="0" w:space="0" w:color="auto"/>
            <w:right w:val="none" w:sz="0" w:space="0" w:color="auto"/>
          </w:divBdr>
          <w:divsChild>
            <w:div w:id="1283265512">
              <w:marLeft w:val="0"/>
              <w:marRight w:val="0"/>
              <w:marTop w:val="0"/>
              <w:marBottom w:val="0"/>
              <w:divBdr>
                <w:top w:val="none" w:sz="0" w:space="0" w:color="auto"/>
                <w:left w:val="none" w:sz="0" w:space="0" w:color="auto"/>
                <w:bottom w:val="none" w:sz="0" w:space="0" w:color="auto"/>
                <w:right w:val="none" w:sz="0" w:space="0" w:color="auto"/>
              </w:divBdr>
              <w:divsChild>
                <w:div w:id="87327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CA7D63-75FD-4CD2-97B8-B96AE8725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6</TotalTime>
  <Pages>7</Pages>
  <Words>4247</Words>
  <Characters>24214</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28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Nicolas Miranda Moreno</cp:lastModifiedBy>
  <cp:revision>959</cp:revision>
  <dcterms:created xsi:type="dcterms:W3CDTF">2018-10-12T23:57:00Z</dcterms:created>
  <dcterms:modified xsi:type="dcterms:W3CDTF">2018-11-23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Id 6_1">
    <vt:lpwstr>http://www.zotero.org/styles/ieee</vt:lpwstr>
  </property>
  <property fmtid="{D5CDD505-2E9C-101B-9397-08002B2CF9AE}" pid="14" name="Mendeley Recent Style Name 6_1">
    <vt:lpwstr>IEEE</vt:lpwstr>
  </property>
  <property fmtid="{D5CDD505-2E9C-101B-9397-08002B2CF9AE}" pid="15" name="Mendeley Recent Style Id 7_1">
    <vt:lpwstr>http://www.zotero.org/styles/modern-humanities-research-association</vt:lpwstr>
  </property>
  <property fmtid="{D5CDD505-2E9C-101B-9397-08002B2CF9AE}" pid="16" name="Mendeley Recent Style Name 7_1">
    <vt:lpwstr>Modern Humanities Research Association 3rd edition (note with bibliography)</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9_1">
    <vt:lpwstr>Natur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Name 8_1">
    <vt:lpwstr>Modern Language Association 8th edition</vt:lpwstr>
  </property>
  <property fmtid="{D5CDD505-2E9C-101B-9397-08002B2CF9AE}" pid="24" name="Mendeley Unique User Id_1">
    <vt:lpwstr>ffac983f-af2a-3925-9431-ffebcf35ce66</vt:lpwstr>
  </property>
</Properties>
</file>